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91B703" w14:textId="77777777" w:rsidR="008C7A76" w:rsidRPr="008C7A76" w:rsidRDefault="008C7A76" w:rsidP="008C7A76">
      <w:pPr>
        <w:pStyle w:val="Head1"/>
        <w:jc w:val="both"/>
        <w:outlineLvl w:val="0"/>
      </w:pPr>
      <w:r w:rsidRPr="008C7A76">
        <w:t>Slug Flow Monitoring in Pipes Using a Novel Non-Intrusive Optical Infrared Sensing Technology</w:t>
      </w:r>
    </w:p>
    <w:p w14:paraId="247D8B0A" w14:textId="77777777" w:rsidR="008C7A76" w:rsidRDefault="008C7A76" w:rsidP="008C7A76">
      <w:pPr>
        <w:pStyle w:val="Head1"/>
        <w:jc w:val="both"/>
        <w:outlineLvl w:val="0"/>
        <w:rPr>
          <w:rFonts w:ascii="Times New Roman" w:hAnsi="Times New Roman"/>
          <w:b w:val="0"/>
          <w:sz w:val="20"/>
        </w:rPr>
      </w:pPr>
    </w:p>
    <w:p w14:paraId="6E939528" w14:textId="1465E7E2" w:rsidR="00315A22" w:rsidRPr="008C7A76" w:rsidRDefault="008C7A76" w:rsidP="008C7A76">
      <w:pPr>
        <w:pStyle w:val="Head1"/>
        <w:jc w:val="both"/>
        <w:outlineLvl w:val="0"/>
        <w:rPr>
          <w:rFonts w:ascii="Times New Roman" w:hAnsi="Times New Roman"/>
          <w:b w:val="0"/>
          <w:sz w:val="20"/>
        </w:rPr>
      </w:pPr>
      <w:bookmarkStart w:id="0" w:name="_GoBack"/>
      <w:bookmarkEnd w:id="0"/>
      <w:r w:rsidRPr="008C7A76">
        <w:rPr>
          <w:rFonts w:ascii="Times New Roman" w:hAnsi="Times New Roman"/>
          <w:b w:val="0"/>
          <w:sz w:val="20"/>
        </w:rPr>
        <w:t>Kwame</w:t>
      </w:r>
      <w:r w:rsidRPr="008C7A76">
        <w:rPr>
          <w:rFonts w:ascii="Times New Roman" w:hAnsi="Times New Roman"/>
          <w:b w:val="0"/>
          <w:sz w:val="20"/>
        </w:rPr>
        <w:tab/>
      </w:r>
      <w:proofErr w:type="spellStart"/>
      <w:r w:rsidRPr="008C7A76">
        <w:rPr>
          <w:rFonts w:ascii="Times New Roman" w:hAnsi="Times New Roman"/>
          <w:b w:val="0"/>
          <w:sz w:val="20"/>
        </w:rPr>
        <w:t>Sarkodie</w:t>
      </w:r>
      <w:proofErr w:type="spellEnd"/>
      <w:r>
        <w:rPr>
          <w:rFonts w:ascii="Times New Roman" w:hAnsi="Times New Roman"/>
          <w:b w:val="0"/>
          <w:sz w:val="20"/>
        </w:rPr>
        <w:t xml:space="preserve">, Andrew </w:t>
      </w:r>
      <w:r w:rsidRPr="008C7A76">
        <w:rPr>
          <w:rFonts w:ascii="Times New Roman" w:hAnsi="Times New Roman"/>
          <w:b w:val="0"/>
          <w:sz w:val="20"/>
        </w:rPr>
        <w:t>Fergusson-Rees</w:t>
      </w:r>
      <w:proofErr w:type="gramStart"/>
      <w:r>
        <w:rPr>
          <w:rFonts w:ascii="Times New Roman" w:hAnsi="Times New Roman"/>
          <w:b w:val="0"/>
          <w:sz w:val="20"/>
        </w:rPr>
        <w:t>,  Nura</w:t>
      </w:r>
      <w:proofErr w:type="gramEnd"/>
      <w:r>
        <w:rPr>
          <w:rFonts w:ascii="Times New Roman" w:hAnsi="Times New Roman"/>
          <w:b w:val="0"/>
          <w:sz w:val="20"/>
        </w:rPr>
        <w:t xml:space="preserve"> Makwashi,  and Pedro </w:t>
      </w:r>
      <w:r w:rsidRPr="008C7A76">
        <w:rPr>
          <w:rFonts w:ascii="Times New Roman" w:hAnsi="Times New Roman"/>
          <w:b w:val="0"/>
          <w:sz w:val="20"/>
        </w:rPr>
        <w:t>Diaz</w:t>
      </w:r>
    </w:p>
    <w:p w14:paraId="077CC049" w14:textId="10DD674B" w:rsidR="008C7A76" w:rsidRDefault="008C7A76" w:rsidP="005B1797">
      <w:pPr>
        <w:pStyle w:val="Head1"/>
        <w:jc w:val="both"/>
        <w:outlineLvl w:val="0"/>
        <w:rPr>
          <w:rFonts w:ascii="Times New Roman" w:hAnsi="Times New Roman"/>
          <w:b w:val="0"/>
          <w:sz w:val="20"/>
        </w:rPr>
      </w:pPr>
      <w:r w:rsidRPr="008C7A76">
        <w:rPr>
          <w:rFonts w:ascii="Times New Roman" w:hAnsi="Times New Roman"/>
          <w:b w:val="0"/>
          <w:sz w:val="20"/>
        </w:rPr>
        <w:t xml:space="preserve">SPE </w:t>
      </w:r>
      <w:proofErr w:type="spellStart"/>
      <w:r w:rsidRPr="008C7A76">
        <w:rPr>
          <w:rFonts w:ascii="Times New Roman" w:hAnsi="Times New Roman"/>
          <w:b w:val="0"/>
          <w:sz w:val="20"/>
        </w:rPr>
        <w:t>Europec</w:t>
      </w:r>
      <w:proofErr w:type="spellEnd"/>
      <w:r w:rsidRPr="008C7A76">
        <w:rPr>
          <w:rFonts w:ascii="Times New Roman" w:hAnsi="Times New Roman"/>
          <w:b w:val="0"/>
          <w:sz w:val="20"/>
        </w:rPr>
        <w:t xml:space="preserve"> featured at 81st EAGE Conference and Exhibition</w:t>
      </w:r>
    </w:p>
    <w:p w14:paraId="18D052CF" w14:textId="02D48148" w:rsidR="008C7A76" w:rsidRDefault="008C7A76" w:rsidP="008C7A76">
      <w:pPr>
        <w:pStyle w:val="para"/>
      </w:pPr>
    </w:p>
    <w:p w14:paraId="2D7064D3" w14:textId="77777777" w:rsidR="008C7A76" w:rsidRPr="008C7A76" w:rsidRDefault="008C7A76" w:rsidP="008C7A76">
      <w:pPr>
        <w:pStyle w:val="para1"/>
      </w:pPr>
    </w:p>
    <w:p w14:paraId="31A1E3B4" w14:textId="603C61B1" w:rsidR="009A0C11" w:rsidRDefault="007C037A" w:rsidP="005B1797">
      <w:pPr>
        <w:pStyle w:val="Head1"/>
        <w:jc w:val="both"/>
        <w:outlineLvl w:val="0"/>
      </w:pPr>
      <w:r>
        <w:t>Abstract</w:t>
      </w:r>
    </w:p>
    <w:p w14:paraId="2AA948A8" w14:textId="3218CF27" w:rsidR="009A0C11" w:rsidRPr="00561723" w:rsidRDefault="00390061" w:rsidP="00561723">
      <w:pPr>
        <w:jc w:val="both"/>
        <w:rPr>
          <w:sz w:val="20"/>
        </w:rPr>
      </w:pPr>
      <w:r>
        <w:rPr>
          <w:sz w:val="20"/>
        </w:rPr>
        <w:t>The application of r</w:t>
      </w:r>
      <w:r w:rsidR="00065353" w:rsidRPr="00530BAE">
        <w:rPr>
          <w:sz w:val="20"/>
        </w:rPr>
        <w:t>eal</w:t>
      </w:r>
      <w:r w:rsidR="00C232BF">
        <w:rPr>
          <w:sz w:val="20"/>
        </w:rPr>
        <w:t xml:space="preserve"> </w:t>
      </w:r>
      <w:r w:rsidR="00065353" w:rsidRPr="00530BAE">
        <w:rPr>
          <w:sz w:val="20"/>
        </w:rPr>
        <w:t xml:space="preserve">- time monitoring technologies presents </w:t>
      </w:r>
      <w:r w:rsidR="00561723">
        <w:rPr>
          <w:sz w:val="20"/>
        </w:rPr>
        <w:t>a means</w:t>
      </w:r>
      <w:r w:rsidR="00065353" w:rsidRPr="00530BAE">
        <w:rPr>
          <w:sz w:val="20"/>
        </w:rPr>
        <w:t xml:space="preserve"> to harnessing proactive or reactive controls in minimizing severity effects of sl</w:t>
      </w:r>
      <w:r w:rsidR="004969BF">
        <w:rPr>
          <w:sz w:val="20"/>
        </w:rPr>
        <w:t>ugging in the production system</w:t>
      </w:r>
      <w:r w:rsidR="00065353" w:rsidRPr="00530BAE">
        <w:rPr>
          <w:sz w:val="20"/>
        </w:rPr>
        <w:t xml:space="preserve">. This paper presents the development of a non-intrusive optical infrared sensing (NIOIRS) setup, for slug monitoring in pipes. The flow characteristics monitored were the development of slug flows and </w:t>
      </w:r>
      <w:r w:rsidR="00561723">
        <w:rPr>
          <w:sz w:val="20"/>
        </w:rPr>
        <w:t xml:space="preserve">average </w:t>
      </w:r>
      <w:r w:rsidR="00065353" w:rsidRPr="00530BAE">
        <w:rPr>
          <w:sz w:val="20"/>
        </w:rPr>
        <w:t>phase fractions</w:t>
      </w:r>
      <w:r w:rsidR="00561723">
        <w:rPr>
          <w:sz w:val="20"/>
        </w:rPr>
        <w:t xml:space="preserve"> of gas and liquid in a vertical test section (0.018m by 1m)</w:t>
      </w:r>
      <w:r w:rsidR="00C71569" w:rsidRPr="00C71569">
        <w:rPr>
          <w:sz w:val="20"/>
        </w:rPr>
        <w:t xml:space="preserve"> </w:t>
      </w:r>
      <w:r w:rsidR="00C71569">
        <w:rPr>
          <w:sz w:val="20"/>
        </w:rPr>
        <w:t>for s</w:t>
      </w:r>
      <w:r w:rsidR="00C71569" w:rsidRPr="00530BAE">
        <w:rPr>
          <w:sz w:val="20"/>
        </w:rPr>
        <w:t>uperficial</w:t>
      </w:r>
      <w:r w:rsidR="00C71569">
        <w:rPr>
          <w:sz w:val="20"/>
        </w:rPr>
        <w:t xml:space="preserve"> velocities of 0-0.131</w:t>
      </w:r>
      <w:r w:rsidR="003B2A21">
        <w:rPr>
          <w:sz w:val="20"/>
        </w:rPr>
        <w:t xml:space="preserve"> </w:t>
      </w:r>
      <w:r w:rsidR="00C71569">
        <w:rPr>
          <w:sz w:val="20"/>
        </w:rPr>
        <w:t xml:space="preserve">m/s for water and </w:t>
      </w:r>
      <w:r w:rsidR="003B2A21">
        <w:rPr>
          <w:sz w:val="20"/>
        </w:rPr>
        <w:t xml:space="preserve">0 – 0.216 m/s for </w:t>
      </w:r>
      <w:r w:rsidR="00C71569" w:rsidRPr="00530BAE">
        <w:rPr>
          <w:sz w:val="20"/>
        </w:rPr>
        <w:t>air</w:t>
      </w:r>
      <w:r w:rsidR="00065353" w:rsidRPr="00530BAE">
        <w:rPr>
          <w:sz w:val="20"/>
        </w:rPr>
        <w:t xml:space="preserve">. The measurement principle was based on the disparities in refractive indices of each phase in the sensing area. The sensing component of the sensor consisted of two pairs of IR emitters and photodiodes </w:t>
      </w:r>
      <w:r w:rsidR="00DE162B">
        <w:rPr>
          <w:sz w:val="20"/>
        </w:rPr>
        <w:t>operated at wavelengths of 88</w:t>
      </w:r>
      <w:r w:rsidR="00065353" w:rsidRPr="00530BAE">
        <w:rPr>
          <w:sz w:val="20"/>
        </w:rPr>
        <w:t>0 nm specifications. A circuit, for signal conditioning, amplification and data acquisition was set up to convert infrared light detected into voltage signals.</w:t>
      </w:r>
      <w:r w:rsidR="00065353" w:rsidRPr="00530BAE">
        <w:rPr>
          <w:color w:val="000000"/>
          <w:sz w:val="20"/>
          <w:lang w:eastAsia="en-GB"/>
        </w:rPr>
        <w:t xml:space="preserve"> </w:t>
      </w:r>
      <w:r w:rsidR="00065353" w:rsidRPr="00530BAE">
        <w:rPr>
          <w:sz w:val="20"/>
          <w:lang w:eastAsia="en-GB"/>
        </w:rPr>
        <w:t>Development of slug flow regimes was monitored from sig</w:t>
      </w:r>
      <w:r w:rsidR="006C359D">
        <w:rPr>
          <w:sz w:val="20"/>
          <w:lang w:eastAsia="en-GB"/>
        </w:rPr>
        <w:t xml:space="preserve">nal distributions binned under </w:t>
      </w:r>
      <w:r w:rsidR="006C359D" w:rsidRPr="00530BAE">
        <w:rPr>
          <w:sz w:val="20"/>
          <w:lang w:eastAsia="en-GB"/>
        </w:rPr>
        <w:t>reference</w:t>
      </w:r>
      <w:r w:rsidR="00065353" w:rsidRPr="00530BAE">
        <w:rPr>
          <w:sz w:val="20"/>
          <w:lang w:eastAsia="en-GB"/>
        </w:rPr>
        <w:t xml:space="preserve"> voltages. The transitions from </w:t>
      </w:r>
      <w:r w:rsidR="00561723">
        <w:rPr>
          <w:sz w:val="20"/>
          <w:lang w:eastAsia="en-GB"/>
        </w:rPr>
        <w:t>bubble to slug flow,</w:t>
      </w:r>
      <w:r w:rsidR="00065353" w:rsidRPr="00530BAE">
        <w:rPr>
          <w:sz w:val="20"/>
          <w:lang w:eastAsia="en-GB"/>
        </w:rPr>
        <w:t xml:space="preserve"> </w:t>
      </w:r>
      <w:r w:rsidR="006C359D">
        <w:rPr>
          <w:sz w:val="20"/>
          <w:lang w:eastAsia="en-GB"/>
        </w:rPr>
        <w:t xml:space="preserve">were </w:t>
      </w:r>
      <w:r w:rsidR="003B2A21">
        <w:rPr>
          <w:sz w:val="20"/>
          <w:lang w:eastAsia="en-GB"/>
        </w:rPr>
        <w:t>observed at 10</w:t>
      </w:r>
      <w:r w:rsidR="006C359D">
        <w:rPr>
          <w:sz w:val="20"/>
          <w:lang w:eastAsia="en-GB"/>
        </w:rPr>
        <w:t xml:space="preserve"> percent </w:t>
      </w:r>
      <w:r w:rsidR="00561723">
        <w:rPr>
          <w:sz w:val="20"/>
          <w:lang w:eastAsia="en-GB"/>
        </w:rPr>
        <w:t xml:space="preserve">count </w:t>
      </w:r>
      <w:r w:rsidR="00065353" w:rsidRPr="00530BAE">
        <w:rPr>
          <w:sz w:val="20"/>
          <w:lang w:eastAsia="en-GB"/>
        </w:rPr>
        <w:t>of the signal distributions</w:t>
      </w:r>
      <w:r w:rsidR="006C359D">
        <w:rPr>
          <w:sz w:val="20"/>
          <w:lang w:eastAsia="en-GB"/>
        </w:rPr>
        <w:t xml:space="preserve"> around typ</w:t>
      </w:r>
      <w:r w:rsidR="00561723">
        <w:rPr>
          <w:sz w:val="20"/>
          <w:lang w:eastAsia="en-GB"/>
        </w:rPr>
        <w:t>ical senso</w:t>
      </w:r>
      <w:r w:rsidR="006C359D">
        <w:rPr>
          <w:sz w:val="20"/>
          <w:lang w:eastAsia="en-GB"/>
        </w:rPr>
        <w:t>r</w:t>
      </w:r>
      <w:r w:rsidR="00561723">
        <w:rPr>
          <w:sz w:val="20"/>
          <w:lang w:eastAsia="en-GB"/>
        </w:rPr>
        <w:t xml:space="preserve"> </w:t>
      </w:r>
      <w:r w:rsidR="00612591">
        <w:rPr>
          <w:sz w:val="20"/>
          <w:lang w:eastAsia="en-GB"/>
        </w:rPr>
        <w:t>response</w:t>
      </w:r>
      <w:r w:rsidR="006C359D">
        <w:rPr>
          <w:sz w:val="20"/>
          <w:lang w:eastAsia="en-GB"/>
        </w:rPr>
        <w:t xml:space="preserve"> for air</w:t>
      </w:r>
      <w:r w:rsidR="00561723">
        <w:rPr>
          <w:sz w:val="20"/>
          <w:lang w:eastAsia="en-GB"/>
        </w:rPr>
        <w:t xml:space="preserve">. </w:t>
      </w:r>
      <w:r w:rsidR="00065353" w:rsidRPr="00530BAE">
        <w:rPr>
          <w:sz w:val="20"/>
          <w:lang w:eastAsia="en-GB"/>
        </w:rPr>
        <w:t xml:space="preserve">Validation from photos showed </w:t>
      </w:r>
      <w:r w:rsidR="00BE22C7">
        <w:rPr>
          <w:sz w:val="20"/>
          <w:lang w:eastAsia="en-GB"/>
        </w:rPr>
        <w:t xml:space="preserve">good </w:t>
      </w:r>
      <w:r w:rsidR="00BE22C7" w:rsidRPr="00530BAE">
        <w:rPr>
          <w:sz w:val="20"/>
          <w:lang w:eastAsia="en-GB"/>
        </w:rPr>
        <w:t>agreements</w:t>
      </w:r>
      <w:r w:rsidR="00561723">
        <w:rPr>
          <w:sz w:val="20"/>
          <w:lang w:eastAsia="en-GB"/>
        </w:rPr>
        <w:t xml:space="preserve"> with the sensor response. A s</w:t>
      </w:r>
      <w:r w:rsidR="00065353" w:rsidRPr="00530BAE">
        <w:rPr>
          <w:sz w:val="20"/>
          <w:lang w:eastAsia="en-GB"/>
        </w:rPr>
        <w:t xml:space="preserve">ingle peaked distribution </w:t>
      </w:r>
      <w:r w:rsidR="00561723">
        <w:rPr>
          <w:sz w:val="20"/>
          <w:lang w:eastAsia="en-GB"/>
        </w:rPr>
        <w:t xml:space="preserve">around the </w:t>
      </w:r>
      <w:r w:rsidR="00612591">
        <w:rPr>
          <w:sz w:val="20"/>
          <w:lang w:eastAsia="en-GB"/>
        </w:rPr>
        <w:t>response</w:t>
      </w:r>
      <w:r w:rsidR="00561723">
        <w:rPr>
          <w:sz w:val="20"/>
          <w:lang w:eastAsia="en-GB"/>
        </w:rPr>
        <w:t xml:space="preserve"> for water </w:t>
      </w:r>
      <w:r w:rsidR="003B2A21">
        <w:rPr>
          <w:sz w:val="20"/>
          <w:lang w:eastAsia="en-GB"/>
        </w:rPr>
        <w:t>indicated bubble flow regimes,</w:t>
      </w:r>
      <w:r w:rsidR="003B2A21" w:rsidRPr="00530BAE">
        <w:rPr>
          <w:sz w:val="20"/>
          <w:lang w:eastAsia="en-GB"/>
        </w:rPr>
        <w:t xml:space="preserve"> with</w:t>
      </w:r>
      <w:r w:rsidR="00065353" w:rsidRPr="00530BAE">
        <w:rPr>
          <w:sz w:val="20"/>
          <w:lang w:eastAsia="en-GB"/>
        </w:rPr>
        <w:t xml:space="preserve"> the development of two peaks indicated increasing gas slugs for increasing superficial gas velocities compared to liquid slug in the pipe. Phase fraction results were interpreted from a derived calibration model</w:t>
      </w:r>
      <w:r w:rsidR="007A3C74">
        <w:rPr>
          <w:sz w:val="20"/>
          <w:lang w:eastAsia="en-GB"/>
        </w:rPr>
        <w:t>s</w:t>
      </w:r>
      <w:r w:rsidR="00065353" w:rsidRPr="00530BAE">
        <w:rPr>
          <w:sz w:val="20"/>
          <w:lang w:eastAsia="en-GB"/>
        </w:rPr>
        <w:t>, which w</w:t>
      </w:r>
      <w:r w:rsidR="007A3C74">
        <w:rPr>
          <w:sz w:val="20"/>
          <w:lang w:eastAsia="en-GB"/>
        </w:rPr>
        <w:t>ere</w:t>
      </w:r>
      <w:r w:rsidR="00065353" w:rsidRPr="00530BAE">
        <w:rPr>
          <w:sz w:val="20"/>
          <w:lang w:eastAsia="en-GB"/>
        </w:rPr>
        <w:t xml:space="preserve"> based on the average observed </w:t>
      </w:r>
      <w:r w:rsidR="007A3C74">
        <w:rPr>
          <w:sz w:val="20"/>
          <w:lang w:eastAsia="en-GB"/>
        </w:rPr>
        <w:t xml:space="preserve">response </w:t>
      </w:r>
      <w:r w:rsidR="00065353" w:rsidRPr="00530BAE">
        <w:rPr>
          <w:sz w:val="20"/>
          <w:lang w:eastAsia="en-GB"/>
        </w:rPr>
        <w:t xml:space="preserve"> and reference </w:t>
      </w:r>
      <w:r w:rsidR="007A3C74">
        <w:rPr>
          <w:sz w:val="20"/>
          <w:lang w:eastAsia="en-GB"/>
        </w:rPr>
        <w:t xml:space="preserve">responses </w:t>
      </w:r>
      <w:r w:rsidR="00065353" w:rsidRPr="00530BAE">
        <w:rPr>
          <w:sz w:val="20"/>
          <w:lang w:eastAsia="en-GB"/>
        </w:rPr>
        <w:t xml:space="preserve"> of water and air over time. This model was compared with </w:t>
      </w:r>
      <w:r w:rsidR="00BE22C7">
        <w:rPr>
          <w:sz w:val="20"/>
          <w:lang w:eastAsia="en-GB"/>
        </w:rPr>
        <w:t xml:space="preserve">swell </w:t>
      </w:r>
      <w:r w:rsidR="00065353" w:rsidRPr="00530BAE">
        <w:rPr>
          <w:sz w:val="20"/>
          <w:lang w:eastAsia="en-GB"/>
        </w:rPr>
        <w:t xml:space="preserve">level changes, photographs and </w:t>
      </w:r>
      <w:r w:rsidR="00BE22C7">
        <w:rPr>
          <w:sz w:val="20"/>
          <w:lang w:eastAsia="en-GB"/>
        </w:rPr>
        <w:t xml:space="preserve">homogenous and </w:t>
      </w:r>
      <w:r w:rsidR="00D41378">
        <w:rPr>
          <w:sz w:val="20"/>
          <w:lang w:eastAsia="en-GB"/>
        </w:rPr>
        <w:t>drift flux correlation</w:t>
      </w:r>
      <w:r w:rsidR="00065353" w:rsidRPr="00530BAE">
        <w:rPr>
          <w:sz w:val="20"/>
          <w:lang w:eastAsia="en-GB"/>
        </w:rPr>
        <w:t xml:space="preserve"> with agreement within</w:t>
      </w:r>
      <w:r w:rsidR="007A3C74">
        <w:rPr>
          <w:sz w:val="20"/>
          <w:lang w:eastAsia="en-GB"/>
        </w:rPr>
        <w:t xml:space="preserve"> maximum error bands</w:t>
      </w:r>
      <w:r w:rsidR="00065353" w:rsidRPr="00530BAE">
        <w:rPr>
          <w:sz w:val="20"/>
          <w:lang w:eastAsia="en-GB"/>
        </w:rPr>
        <w:t xml:space="preserve"> +</w:t>
      </w:r>
      <w:r w:rsidR="000E0B42">
        <w:rPr>
          <w:sz w:val="20"/>
          <w:lang w:eastAsia="en-GB"/>
        </w:rPr>
        <w:t>/</w:t>
      </w:r>
      <w:r w:rsidR="00065353" w:rsidRPr="00530BAE">
        <w:rPr>
          <w:sz w:val="20"/>
          <w:lang w:eastAsia="en-GB"/>
        </w:rPr>
        <w:t>-</w:t>
      </w:r>
      <w:r w:rsidR="007A3C74">
        <w:rPr>
          <w:sz w:val="20"/>
          <w:lang w:eastAsia="en-GB"/>
        </w:rPr>
        <w:t xml:space="preserve"> 0.5</w:t>
      </w:r>
      <w:r w:rsidR="00065353" w:rsidRPr="00530BAE">
        <w:rPr>
          <w:sz w:val="20"/>
          <w:lang w:eastAsia="en-GB"/>
        </w:rPr>
        <w:t xml:space="preserve"> %</w:t>
      </w:r>
      <w:r w:rsidR="007A3C74">
        <w:rPr>
          <w:sz w:val="20"/>
          <w:lang w:eastAsia="en-GB"/>
        </w:rPr>
        <w:t xml:space="preserve"> based on the swell level method and +/- 0.3% based on photographs</w:t>
      </w:r>
      <w:r w:rsidR="00612591" w:rsidRPr="00530BAE">
        <w:rPr>
          <w:sz w:val="20"/>
          <w:lang w:eastAsia="en-GB"/>
        </w:rPr>
        <w:t>. The</w:t>
      </w:r>
      <w:r w:rsidR="003B2A21">
        <w:rPr>
          <w:color w:val="000000"/>
          <w:sz w:val="20"/>
          <w:shd w:val="clear" w:color="auto" w:fill="FFFFFF"/>
        </w:rPr>
        <w:t xml:space="preserve"> </w:t>
      </w:r>
      <w:r w:rsidR="003B2A21">
        <w:rPr>
          <w:sz w:val="20"/>
        </w:rPr>
        <w:t xml:space="preserve">Real-time application was carried </w:t>
      </w:r>
      <w:r w:rsidR="008755B1">
        <w:rPr>
          <w:sz w:val="20"/>
        </w:rPr>
        <w:t>out via</w:t>
      </w:r>
      <w:r w:rsidR="003B2A21">
        <w:rPr>
          <w:sz w:val="20"/>
        </w:rPr>
        <w:t xml:space="preserve"> the execution of an algorithm which </w:t>
      </w:r>
      <w:r w:rsidR="008755B1">
        <w:rPr>
          <w:sz w:val="20"/>
        </w:rPr>
        <w:t>incorporated the</w:t>
      </w:r>
      <w:r w:rsidR="003B2A21">
        <w:rPr>
          <w:sz w:val="20"/>
        </w:rPr>
        <w:t xml:space="preserve"> calibration information from the NIOIRS.</w:t>
      </w:r>
      <w:r w:rsidR="00612591">
        <w:rPr>
          <w:sz w:val="20"/>
        </w:rPr>
        <w:t xml:space="preserve"> </w:t>
      </w:r>
      <w:r w:rsidR="003B2A21" w:rsidRPr="00530BAE">
        <w:rPr>
          <w:sz w:val="20"/>
        </w:rPr>
        <w:t xml:space="preserve">The derived signals were processed and </w:t>
      </w:r>
      <w:r w:rsidR="00612591" w:rsidRPr="00530BAE">
        <w:rPr>
          <w:sz w:val="20"/>
        </w:rPr>
        <w:t>analyzed</w:t>
      </w:r>
      <w:r w:rsidR="003B2A21" w:rsidRPr="00530BAE">
        <w:rPr>
          <w:sz w:val="20"/>
        </w:rPr>
        <w:t xml:space="preserve"> onto a display </w:t>
      </w:r>
      <w:r w:rsidR="0046089D">
        <w:rPr>
          <w:sz w:val="20"/>
        </w:rPr>
        <w:t>to</w:t>
      </w:r>
      <w:r w:rsidR="003B2A21" w:rsidRPr="00530BAE">
        <w:rPr>
          <w:sz w:val="20"/>
        </w:rPr>
        <w:t xml:space="preserve"> identify slug flow development and phase fractions in real-</w:t>
      </w:r>
      <w:r w:rsidR="00612591" w:rsidRPr="00530BAE">
        <w:rPr>
          <w:sz w:val="20"/>
        </w:rPr>
        <w:t>time</w:t>
      </w:r>
      <w:r w:rsidR="00612591">
        <w:rPr>
          <w:color w:val="000000"/>
          <w:sz w:val="20"/>
          <w:shd w:val="clear" w:color="auto" w:fill="FFFFFF"/>
        </w:rPr>
        <w:t>. A</w:t>
      </w:r>
      <w:r w:rsidR="00065353" w:rsidRPr="00530BAE">
        <w:rPr>
          <w:color w:val="000000"/>
          <w:sz w:val="20"/>
          <w:shd w:val="clear" w:color="auto" w:fill="FFFFFF"/>
        </w:rPr>
        <w:t xml:space="preserve"> cheap and accurate sensing setup has been developed with the potential of real time monitoring of flow regimes</w:t>
      </w:r>
      <w:r w:rsidR="006C359D">
        <w:rPr>
          <w:color w:val="000000"/>
          <w:sz w:val="20"/>
          <w:shd w:val="clear" w:color="auto" w:fill="FFFFFF"/>
        </w:rPr>
        <w:t xml:space="preserve"> and phase fraction </w:t>
      </w:r>
      <w:r w:rsidR="00612591">
        <w:rPr>
          <w:color w:val="000000"/>
          <w:sz w:val="20"/>
          <w:shd w:val="clear" w:color="auto" w:fill="FFFFFF"/>
        </w:rPr>
        <w:t>determination</w:t>
      </w:r>
      <w:r w:rsidR="00561723">
        <w:rPr>
          <w:sz w:val="20"/>
        </w:rPr>
        <w:t>.</w:t>
      </w:r>
    </w:p>
    <w:p w14:paraId="3B552DD2" w14:textId="77777777" w:rsidR="002902DF" w:rsidRDefault="002902DF" w:rsidP="003832C2">
      <w:pPr>
        <w:pStyle w:val="para1"/>
      </w:pPr>
    </w:p>
    <w:p w14:paraId="4DCBB47E" w14:textId="77777777" w:rsidR="002902DF" w:rsidRDefault="002902DF" w:rsidP="003832C2">
      <w:pPr>
        <w:pStyle w:val="para1"/>
      </w:pPr>
    </w:p>
    <w:p w14:paraId="1AD8327F" w14:textId="77777777" w:rsidR="002902DF" w:rsidRDefault="002902DF" w:rsidP="003832C2">
      <w:pPr>
        <w:pStyle w:val="para1"/>
      </w:pPr>
    </w:p>
    <w:p w14:paraId="41847621" w14:textId="77777777" w:rsidR="006C359D" w:rsidRDefault="006C359D" w:rsidP="003832C2">
      <w:pPr>
        <w:pStyle w:val="para1"/>
      </w:pPr>
    </w:p>
    <w:p w14:paraId="11B4B3CC" w14:textId="77777777" w:rsidR="006C359D" w:rsidRDefault="006C359D" w:rsidP="003832C2">
      <w:pPr>
        <w:pStyle w:val="para1"/>
      </w:pPr>
    </w:p>
    <w:p w14:paraId="5C624A7C" w14:textId="77777777" w:rsidR="006C359D" w:rsidRDefault="006C359D" w:rsidP="003832C2">
      <w:pPr>
        <w:pStyle w:val="para1"/>
      </w:pPr>
    </w:p>
    <w:p w14:paraId="41D06BC9" w14:textId="77777777" w:rsidR="006C359D" w:rsidRDefault="006C359D" w:rsidP="003832C2">
      <w:pPr>
        <w:pStyle w:val="para1"/>
      </w:pPr>
    </w:p>
    <w:p w14:paraId="73C3D7B5" w14:textId="77777777" w:rsidR="006C359D" w:rsidRDefault="006C359D" w:rsidP="003832C2">
      <w:pPr>
        <w:pStyle w:val="para1"/>
      </w:pPr>
    </w:p>
    <w:p w14:paraId="27369689" w14:textId="3C9C26AE" w:rsidR="00030D2D" w:rsidRPr="007377AC" w:rsidRDefault="00C164ED" w:rsidP="007377AC">
      <w:pPr>
        <w:pStyle w:val="Heading1"/>
        <w:rPr>
          <w:rFonts w:ascii="Arial" w:hAnsi="Arial" w:cs="Arial"/>
          <w:sz w:val="28"/>
          <w:szCs w:val="28"/>
        </w:rPr>
      </w:pPr>
      <w:r w:rsidRPr="000565B0">
        <w:rPr>
          <w:rFonts w:ascii="Arial" w:hAnsi="Arial" w:cs="Arial"/>
          <w:sz w:val="28"/>
          <w:szCs w:val="28"/>
        </w:rPr>
        <w:t xml:space="preserve">Introduction </w:t>
      </w:r>
    </w:p>
    <w:p w14:paraId="64827BF2" w14:textId="77777777" w:rsidR="001B1C92" w:rsidRDefault="001B1C92" w:rsidP="00605996">
      <w:pPr>
        <w:jc w:val="both"/>
      </w:pPr>
    </w:p>
    <w:p w14:paraId="1E390078" w14:textId="76C68890" w:rsidR="005B1797" w:rsidRDefault="00DE162B" w:rsidP="00605996">
      <w:pPr>
        <w:jc w:val="both"/>
      </w:pPr>
      <w:r>
        <w:t>Slug f</w:t>
      </w:r>
      <w:r w:rsidR="00C164ED">
        <w:t xml:space="preserve">low </w:t>
      </w:r>
      <w:r w:rsidR="00A804D1">
        <w:t>in pipes is</w:t>
      </w:r>
      <w:r w:rsidR="00030D2D">
        <w:t xml:space="preserve"> likely to exist in sub</w:t>
      </w:r>
      <w:r w:rsidR="00605996">
        <w:t xml:space="preserve">sea flow lines, risers and </w:t>
      </w:r>
      <w:r w:rsidR="00C164ED">
        <w:t xml:space="preserve"> wellbores </w:t>
      </w:r>
      <w:r w:rsidR="009A2F52">
        <w:t>.</w:t>
      </w:r>
      <w:r w:rsidR="00C164ED">
        <w:t>The severity of slugging in pipe lines has been reported</w:t>
      </w:r>
      <w:r w:rsidR="00E55ADB">
        <w:t xml:space="preserve"> by </w:t>
      </w:r>
      <w:r w:rsidR="000515E6">
        <w:fldChar w:fldCharType="begin" w:fldLock="1"/>
      </w:r>
      <w:r w:rsidR="008A797B">
        <w:instrText>ADDIN CSL_CITATION {"citationItems":[{"id":"ITEM-1","itemData":{"DOI":"10.1016/0301-9322(90)90037-J","ISBN":"0301-9322","ISSN":"03019322","abstract":"Previous analysis showed that \"severe\" slugging would exist in a pipeline-riser system when the liquid in the riser is unstable and gas penetrates into the riser. This would then result in an unstable blowout and a cyclic process. When the liquid column is stable, a steady state is assumed to exist. However, observations made on a small-scale test facility have demonstrated that when the liquid column is stable there is still a tendency for a cyclic process to occur. This cyclic process can be damped and become a steady flow or it can continue indefinitely. From these observations a new theory is developed for predicting the behavior in the stable region and is verified with experimental results. It is also shown that in the region predicted by the Boe criterion to be a steady flow, the flow can be unstable and lead to a severe slugging type of behavior. ?? 1990.","author":[{"dropping-particle":"","family":"Taitel","given":"Y.","non-dropping-particle":"","parse-names":false,"suffix":""},{"dropping-particle":"","family":"Vierkandt","given":"S.","non-dropping-particle":"","parse-names":false,"suffix":""},{"dropping-particle":"","family":"Shoham","given":"O.","non-dropping-particle":"","parse-names":false,"suffix":""},{"dropping-particle":"","family":"Brill","given":"J. P.","non-dropping-particle":"","parse-names":false,"suffix":""}],"container-title":"International Journal of Multiphase Flow","id":"ITEM-1","issue":"1","issued":{"date-parts":[["1990"]]},"page":"57-68","title":"Severe slugging in a riser system: experiments and modeling","type":"article-journal","volume":"16"},"uris":["http://www.mendeley.com/documents/?uuid=4223d3ed-0bbe-4723-9e55-df6973745aa7"]}],"mendeley":{"formattedCitation":"(Taitel &lt;i&gt;et al.&lt;/i&gt;, 1990)","manualFormatting":"Taitel et al., (1990)","plainTextFormattedCitation":"(Taitel et al., 1990)","previouslyFormattedCitation":"(Taitel &lt;i&gt;et al.&lt;/i&gt;, 1990)"},"properties":{"noteIndex":0},"schema":"https://github.com/citation-style-language/schema/raw/master/csl-citation.json"}</w:instrText>
      </w:r>
      <w:r w:rsidR="000515E6">
        <w:fldChar w:fldCharType="separate"/>
      </w:r>
      <w:r w:rsidR="000515E6" w:rsidRPr="000515E6">
        <w:rPr>
          <w:noProof/>
        </w:rPr>
        <w:t xml:space="preserve">Taitel </w:t>
      </w:r>
      <w:r w:rsidR="000515E6" w:rsidRPr="000515E6">
        <w:rPr>
          <w:i/>
          <w:noProof/>
        </w:rPr>
        <w:t>et al.</w:t>
      </w:r>
      <w:r w:rsidR="000515E6" w:rsidRPr="000515E6">
        <w:rPr>
          <w:noProof/>
        </w:rPr>
        <w:t xml:space="preserve">, </w:t>
      </w:r>
      <w:r w:rsidR="000515E6">
        <w:rPr>
          <w:noProof/>
        </w:rPr>
        <w:t>(</w:t>
      </w:r>
      <w:r w:rsidR="000515E6" w:rsidRPr="000515E6">
        <w:rPr>
          <w:noProof/>
        </w:rPr>
        <w:t>1990)</w:t>
      </w:r>
      <w:r w:rsidR="000515E6">
        <w:fldChar w:fldCharType="end"/>
      </w:r>
      <w:r w:rsidR="007A01B7">
        <w:t xml:space="preserve"> </w:t>
      </w:r>
      <w:r w:rsidR="000515E6">
        <w:t xml:space="preserve">. Slugging </w:t>
      </w:r>
      <w:r w:rsidR="009A2F52">
        <w:t>could</w:t>
      </w:r>
      <w:r w:rsidR="00C164ED">
        <w:t xml:space="preserve"> </w:t>
      </w:r>
      <w:r w:rsidR="000515E6">
        <w:t>lead to pipeline vibrations and inefficiency</w:t>
      </w:r>
      <w:r w:rsidR="00C164ED">
        <w:t xml:space="preserve"> </w:t>
      </w:r>
      <w:r w:rsidR="000515E6">
        <w:t>of receiving</w:t>
      </w:r>
      <w:r w:rsidR="00C164ED">
        <w:t xml:space="preserve"> equipment</w:t>
      </w:r>
      <w:r w:rsidR="003832C2" w:rsidRPr="002A0F07">
        <w:t xml:space="preserve">. </w:t>
      </w:r>
      <w:r w:rsidR="009A2F52">
        <w:t>It</w:t>
      </w:r>
      <w:r w:rsidR="00C164ED">
        <w:t xml:space="preserve"> is hence </w:t>
      </w:r>
      <w:r w:rsidR="009A2F52">
        <w:t>necessary to</w:t>
      </w:r>
      <w:r w:rsidR="00C164ED">
        <w:t xml:space="preserve"> develop </w:t>
      </w:r>
      <w:r w:rsidR="00605996">
        <w:t>methods to</w:t>
      </w:r>
      <w:r w:rsidR="00C164ED">
        <w:t xml:space="preserve"> monitor this flow assurance problem in real time. Currently</w:t>
      </w:r>
      <w:r w:rsidR="00605996">
        <w:t>,</w:t>
      </w:r>
      <w:r w:rsidR="00C164ED">
        <w:t xml:space="preserve"> the design o</w:t>
      </w:r>
      <w:r w:rsidR="00A804D1">
        <w:t>f slug catchers and homogenizer</w:t>
      </w:r>
      <w:r w:rsidR="00C164ED">
        <w:t xml:space="preserve"> </w:t>
      </w:r>
      <w:r w:rsidR="003832C2">
        <w:t>systems have</w:t>
      </w:r>
      <w:r w:rsidR="00C232BF">
        <w:t xml:space="preserve"> been considered </w:t>
      </w:r>
      <w:r w:rsidR="007A01B7">
        <w:t>as antidotes</w:t>
      </w:r>
      <w:r w:rsidR="008A797B">
        <w:t xml:space="preserve"> to slugging, however, limited work space</w:t>
      </w:r>
      <w:r w:rsidR="008F2CB8">
        <w:t xml:space="preserve"> </w:t>
      </w:r>
      <w:r w:rsidR="008A797B">
        <w:t xml:space="preserve"> and </w:t>
      </w:r>
      <w:r w:rsidR="00ED4C07">
        <w:t xml:space="preserve">the </w:t>
      </w:r>
      <w:r w:rsidR="008A797B">
        <w:t xml:space="preserve">extra cost of </w:t>
      </w:r>
      <w:r w:rsidR="00ED4C07">
        <w:t>this</w:t>
      </w:r>
      <w:r w:rsidR="008A797B">
        <w:t xml:space="preserve"> equipment </w:t>
      </w:r>
      <w:r w:rsidR="008755B1">
        <w:t>remain</w:t>
      </w:r>
      <w:r w:rsidR="00605996">
        <w:t xml:space="preserve"> limiting considerations</w:t>
      </w:r>
      <w:r w:rsidR="008A797B">
        <w:t>.</w:t>
      </w:r>
      <w:r w:rsidR="00C164ED">
        <w:t xml:space="preserve"> </w:t>
      </w:r>
      <w:r w:rsidR="008A797B">
        <w:t>T</w:t>
      </w:r>
      <w:r w:rsidR="008A797B" w:rsidRPr="008A797B">
        <w:t xml:space="preserve">he requirement of multiphase flow metering in pipes, which is growing in acceptance in </w:t>
      </w:r>
      <w:r w:rsidR="00ED4C07" w:rsidRPr="008A797B">
        <w:t>industry</w:t>
      </w:r>
      <w:r w:rsidR="00ED4C07">
        <w:t>, presents</w:t>
      </w:r>
      <w:r w:rsidR="008A797B">
        <w:t xml:space="preserve"> a solution </w:t>
      </w:r>
      <w:r w:rsidR="00D349D7">
        <w:t>especially in</w:t>
      </w:r>
      <w:r w:rsidR="008A797B">
        <w:t xml:space="preserve"> </w:t>
      </w:r>
      <w:r w:rsidR="007A01B7">
        <w:t>adding value</w:t>
      </w:r>
      <w:r w:rsidR="009A2F52">
        <w:t xml:space="preserve"> of </w:t>
      </w:r>
      <w:r w:rsidR="007A01B7">
        <w:t>information when</w:t>
      </w:r>
      <w:r w:rsidR="00D349D7">
        <w:t xml:space="preserve"> </w:t>
      </w:r>
      <w:r w:rsidR="008A797B">
        <w:t>monitoring</w:t>
      </w:r>
      <w:r w:rsidR="00D349D7">
        <w:t xml:space="preserve"> routines </w:t>
      </w:r>
      <w:r w:rsidR="007A01B7">
        <w:t>are incorporated. These</w:t>
      </w:r>
      <w:r w:rsidR="008A797B">
        <w:t xml:space="preserve"> </w:t>
      </w:r>
      <w:r w:rsidR="007A01B7">
        <w:t>instruments</w:t>
      </w:r>
      <w:r w:rsidR="008A797B">
        <w:t xml:space="preserve"> are still </w:t>
      </w:r>
      <w:r w:rsidR="00A804D1">
        <w:t xml:space="preserve">limited by </w:t>
      </w:r>
      <w:r w:rsidR="00480057">
        <w:t xml:space="preserve">the </w:t>
      </w:r>
      <w:r w:rsidR="00F96FD9">
        <w:t>poor accuracy of measure</w:t>
      </w:r>
      <w:r w:rsidR="00E54235">
        <w:t xml:space="preserve">ment, </w:t>
      </w:r>
      <w:r w:rsidR="00A804D1">
        <w:t xml:space="preserve">complexity of design and </w:t>
      </w:r>
      <w:r w:rsidR="00480057">
        <w:t xml:space="preserve"> installation</w:t>
      </w:r>
      <w:r w:rsidR="00ED4C07">
        <w:t>,</w:t>
      </w:r>
      <w:r w:rsidR="00480057">
        <w:t xml:space="preserve"> and high</w:t>
      </w:r>
      <w:r w:rsidR="009A2F52">
        <w:t xml:space="preserve"> cost of </w:t>
      </w:r>
      <w:r w:rsidR="00480057">
        <w:t xml:space="preserve">maintenance </w:t>
      </w:r>
      <w:r w:rsidR="00612E26">
        <w:fldChar w:fldCharType="begin" w:fldLock="1"/>
      </w:r>
      <w:r w:rsidR="00612E26">
        <w:instrText>ADDIN CSL_CITATION {"citationItems":[{"id":"ITEM-1","itemData":{"ISSN":"0376-7361","author":[{"dropping-particle":"","family":"Falcone","given":"Gioia","non-dropping-particle":"","parse-names":false,"suffix":""}],"container-title":"Developments in Petroleum Science","id":"ITEM-1","issued":{"date-parts":[["2009"]]},"page":"47-190","publisher":"Elsevier","title":"Key multiphase flow metering techniques","type":"article-journal","volume":"54"},"uris":["http://www.mendeley.com/documents/?uuid=86be62e5-44b7-466b-a790-e77e4cde24a2"]}],"mendeley":{"formattedCitation":"(Falcone, 2009)","plainTextFormattedCitation":"(Falcone, 2009)","previouslyFormattedCitation":"(Falcone, 2009)"},"properties":{"noteIndex":0},"schema":"https://github.com/citation-style-language/schema/raw/master/csl-citation.json"}</w:instrText>
      </w:r>
      <w:r w:rsidR="00612E26">
        <w:fldChar w:fldCharType="separate"/>
      </w:r>
      <w:r w:rsidR="00612E26" w:rsidRPr="00612E26">
        <w:rPr>
          <w:noProof/>
        </w:rPr>
        <w:t>(Falcone, 2009)</w:t>
      </w:r>
      <w:r w:rsidR="00612E26">
        <w:fldChar w:fldCharType="end"/>
      </w:r>
      <w:r w:rsidR="00612E26">
        <w:t>.</w:t>
      </w:r>
    </w:p>
    <w:p w14:paraId="01342D6B" w14:textId="77777777" w:rsidR="00CD06E0" w:rsidRDefault="00CD06E0" w:rsidP="003832C2">
      <w:pPr>
        <w:jc w:val="both"/>
      </w:pPr>
    </w:p>
    <w:p w14:paraId="69EBABDC" w14:textId="39119851" w:rsidR="000D2FF2" w:rsidRDefault="00E970C5" w:rsidP="001F1DBB">
      <w:pPr>
        <w:ind w:firstLine="270"/>
        <w:jc w:val="both"/>
      </w:pPr>
      <w:r>
        <w:t>To improve accuracy of measu</w:t>
      </w:r>
      <w:r w:rsidR="00612E26">
        <w:t>rem</w:t>
      </w:r>
      <w:r w:rsidR="00E54235">
        <w:t xml:space="preserve">ent, </w:t>
      </w:r>
      <w:r w:rsidR="008A797B">
        <w:t>the development of predictive</w:t>
      </w:r>
      <w:r w:rsidR="00E54235">
        <w:t xml:space="preserve"> models which </w:t>
      </w:r>
      <w:r w:rsidR="007A01B7">
        <w:t>characteri</w:t>
      </w:r>
      <w:r w:rsidR="00ED4C07">
        <w:t>s</w:t>
      </w:r>
      <w:r w:rsidR="007A01B7">
        <w:t>e</w:t>
      </w:r>
      <w:r w:rsidR="00E54235">
        <w:t xml:space="preserve"> the hydrodynamic behavior</w:t>
      </w:r>
      <w:r w:rsidR="00F96FD9">
        <w:t xml:space="preserve"> of these flows</w:t>
      </w:r>
      <w:r w:rsidR="00ED4C07">
        <w:t>,</w:t>
      </w:r>
      <w:r w:rsidR="00F96FD9">
        <w:t xml:space="preserve"> need</w:t>
      </w:r>
      <w:r w:rsidR="00ED4C07">
        <w:t>s</w:t>
      </w:r>
      <w:r w:rsidR="00E54235">
        <w:t xml:space="preserve"> to </w:t>
      </w:r>
      <w:r w:rsidR="00612E26">
        <w:t>be investigated and thus incorporated into the real time measur</w:t>
      </w:r>
      <w:r w:rsidR="000515E6">
        <w:t>e</w:t>
      </w:r>
      <w:r w:rsidR="00612E26">
        <w:t>ment</w:t>
      </w:r>
      <w:r w:rsidR="007372E4">
        <w:t>. Various</w:t>
      </w:r>
      <w:r w:rsidR="009A2F52">
        <w:t xml:space="preserve"> </w:t>
      </w:r>
      <w:r w:rsidR="00612E26">
        <w:t xml:space="preserve">aspects </w:t>
      </w:r>
      <w:r w:rsidR="00E55ADB">
        <w:t xml:space="preserve"> on the hydrodynamics of slug </w:t>
      </w:r>
      <w:r w:rsidR="007A01B7">
        <w:t>flows</w:t>
      </w:r>
      <w:r w:rsidR="00E55ADB">
        <w:t xml:space="preserve"> for varied </w:t>
      </w:r>
      <w:r w:rsidR="00455461">
        <w:t xml:space="preserve">pipe </w:t>
      </w:r>
      <w:r w:rsidR="00E55ADB">
        <w:t>configurations and flow conditions</w:t>
      </w:r>
      <w:r w:rsidR="00A804D1">
        <w:t xml:space="preserve"> have</w:t>
      </w:r>
      <w:r w:rsidR="00F96FD9">
        <w:t xml:space="preserve"> been </w:t>
      </w:r>
      <w:r w:rsidR="00A804D1">
        <w:t>studied</w:t>
      </w:r>
      <w:r w:rsidR="00473DE6">
        <w:t xml:space="preserve"> </w:t>
      </w:r>
      <w:r w:rsidR="00612E26">
        <w:fldChar w:fldCharType="begin" w:fldLock="1"/>
      </w:r>
      <w:r w:rsidR="008A797B">
        <w:instrText>ADDIN CSL_CITATION {"citationItems":[{"id":"ITEM-1","itemData":{"ISSN":"0022-1481","author":[{"dropping-particle":"","family":"Griffith","given":"Peter","non-dropping-particle":"","parse-names":false,"suffix":""},{"dropping-particle":"","family":"Wallis","given":"Graham B","non-dropping-particle":"","parse-names":false,"suffix":""}],"container-title":"Journal of Heat Transfer","id":"ITEM-1","issue":"3","issued":{"date-parts":[["1961"]]},"publisher":"Massachusetts Inst. of Tech., Cambridge","title":"Two-phase slug flow","type":"article-journal","volume":"83"},"uris":["http://www.mendeley.com/documents/?uuid=1ffc827a-2867-4f25-9361-3b16666d7713"]},{"id":"ITEM-2","itemData":{"author":[{"dropping-particle":"","family":"Nicklin","given":"D J","non-dropping-particle":"","parse-names":false,"suffix":""}],"container-title":"Inst. Chem. Engr.","id":"ITEM-2","issue":"1","issued":{"date-parts":[["1962"]]},"page":"61-68","title":"Two-phase flow in vertical tubes, Trans","type":"article-journal","volume":"40"},"uris":["http://www.mendeley.com/documents/?uuid=f5d8fa62-7251-48c4-a11f-1652b2b9f304"]},{"id":"ITEM-3","itemData":{"ISSN":"0301-9322","author":[{"dropping-particle":"","family":"Polonsky","given":"S","non-dropping-particle":"","parse-names":false,"suffix":""},{"dropping-particle":"","family":"Barnea","given":"D","non-dropping-particle":"","parse-names":false,"suffix":""},{"dropping-particle":"","family":"Shemer","given":"L","non-dropping-particle":"","parse-names":false,"suffix":""}],"container-title":"International Journal of Multiphase Flow","id":"ITEM-3","issue":"5","issued":{"date-parts":[["1999"]]},"page":"795-812","publisher":"Elsevier","title":"Averaged and time-dependent characteristics of the motion of an elongated bubble in a vertical pipe","type":"article-journal","volume":"25"},"uris":["http://www.mendeley.com/documents/?uuid=4e66e0c9-2a72-4182-b8ad-15640bbc2bde"]},{"id":"ITEM-4","itemData":{"ISSN":"0301-9322","author":[{"dropping-particle":"","family":"Polonsky","given":"S","non-dropping-particle":"","parse-names":false,"suffix":""},{"dropping-particle":"","family":"Shemer","given":"L","non-dropping-particle":"","parse-names":false,"suffix":""},{"dropping-particle":"","family":"Barnea","given":"D","non-dropping-particle":"","parse-names":false,"suffix":""}],"container-title":"International Journal of Multiphase Flow","id":"ITEM-4","issue":"6-7","issued":{"date-parts":[["1999"]]},"page":"957-975","publisher":"Elsevier","title":"The relation between the Taylor bubble motion and the velocity field ahead of it","type":"article-journal","volume":"25"},"uris":["http://www.mendeley.com/documents/?uuid=78c82cc8-9a39-44a6-abe2-cd791b15cee3"]},{"id":"ITEM-5","itemData":{"ISSN":"0735-1933","author":[{"dropping-particle":"","family":"Nigmatulin","given":"T R","non-dropping-particle":"","parse-names":false,"suffix":""},{"dropping-particle":"","family":"Bonetto","given":"F J","non-dropping-particle":"","parse-names":false,"suffix":""}],"container-title":"International communications in heat and mass transfer","id":"ITEM-5","issue":"8","issued":{"date-parts":[["1997"]]},"page":"1177-1185","publisher":"Elsevier","title":"Shape of Taylor bubbles in vertical tubes","type":"article-journal","volume":"24"},"uris":["http://www.mendeley.com/documents/?uuid=173287b1-55df-4b31-9cc2-aeedc553ea33"]}],"mendeley":{"formattedCitation":"(Griffith and Wallis, 1961; Nicklin, 1962; Nigmatulin and Bonetto, 1997; Polonsky, Barnea, &lt;i&gt;et al.&lt;/i&gt;, 1999; Polonsky, Shemer, &lt;i&gt;et al.&lt;/i&gt;, 1999)","plainTextFormattedCitation":"(Griffith and Wallis, 1961; Nicklin, 1962; Nigmatulin and Bonetto, 1997; Polonsky, Barnea, et al., 1999; Polonsky, Shemer, et al., 1999)","previouslyFormattedCitation":"(Griffith and Wallis, 1961; Nicklin, 1962; Nigmatulin and Bonetto, 1997; Polonsky, Barnea, &lt;i&gt;et al.&lt;/i&gt;, 1999; Polonsky, Shemer, &lt;i&gt;et al.&lt;/i&gt;, 1999)"},"properties":{"noteIndex":0},"schema":"https://github.com/citation-style-language/schema/raw/master/csl-citation.json"}</w:instrText>
      </w:r>
      <w:r w:rsidR="00612E26">
        <w:fldChar w:fldCharType="separate"/>
      </w:r>
      <w:r w:rsidR="000515E6" w:rsidRPr="000515E6">
        <w:rPr>
          <w:noProof/>
        </w:rPr>
        <w:t xml:space="preserve">(Griffith and Wallis, 1961; Nicklin, 1962; Nigmatulin and Bonetto, 1997; Polonsky, Barnea, </w:t>
      </w:r>
      <w:r w:rsidR="000515E6" w:rsidRPr="000515E6">
        <w:rPr>
          <w:i/>
          <w:noProof/>
        </w:rPr>
        <w:t>et al.</w:t>
      </w:r>
      <w:r w:rsidR="000515E6" w:rsidRPr="000515E6">
        <w:rPr>
          <w:noProof/>
        </w:rPr>
        <w:t xml:space="preserve">, 1999; Polonsky, Shemer, </w:t>
      </w:r>
      <w:r w:rsidR="000515E6" w:rsidRPr="000515E6">
        <w:rPr>
          <w:i/>
          <w:noProof/>
        </w:rPr>
        <w:t>et al.</w:t>
      </w:r>
      <w:r w:rsidR="000515E6" w:rsidRPr="000515E6">
        <w:rPr>
          <w:noProof/>
        </w:rPr>
        <w:t>, 1999)</w:t>
      </w:r>
      <w:r w:rsidR="00612E26">
        <w:fldChar w:fldCharType="end"/>
      </w:r>
      <w:r w:rsidR="00473DE6">
        <w:t>. However, work still need</w:t>
      </w:r>
      <w:r w:rsidR="000515E6">
        <w:t>s</w:t>
      </w:r>
      <w:r w:rsidR="00473DE6">
        <w:t xml:space="preserve"> to be </w:t>
      </w:r>
      <w:r w:rsidR="00473DE6">
        <w:lastRenderedPageBreak/>
        <w:t xml:space="preserve">done </w:t>
      </w:r>
      <w:r w:rsidR="00ED4C07">
        <w:t>to</w:t>
      </w:r>
      <w:r w:rsidR="00473DE6">
        <w:t xml:space="preserve"> improv</w:t>
      </w:r>
      <w:r w:rsidR="00ED4C07">
        <w:t>e</w:t>
      </w:r>
      <w:r w:rsidR="00473DE6">
        <w:t xml:space="preserve"> prediction of intrinsic properties</w:t>
      </w:r>
      <w:r w:rsidR="00E90BF5">
        <w:t>.</w:t>
      </w:r>
      <w:r w:rsidR="000D2FF2">
        <w:t xml:space="preserve"> L</w:t>
      </w:r>
      <w:r w:rsidR="00813C98">
        <w:t>a</w:t>
      </w:r>
      <w:r w:rsidR="00A5520B">
        <w:t>bora</w:t>
      </w:r>
      <w:r w:rsidR="00813C98">
        <w:t xml:space="preserve">tory studies </w:t>
      </w:r>
      <w:r w:rsidR="000D2FF2">
        <w:t>of gas</w:t>
      </w:r>
      <w:r w:rsidR="00ED4C07">
        <w:t>-</w:t>
      </w:r>
      <w:r w:rsidR="007A01B7">
        <w:t>liquid</w:t>
      </w:r>
      <w:r w:rsidR="000D2FF2">
        <w:t xml:space="preserve"> flow have</w:t>
      </w:r>
      <w:r w:rsidR="00813C98">
        <w:t xml:space="preserve"> been </w:t>
      </w:r>
      <w:r w:rsidR="007A01B7">
        <w:t>beneficial</w:t>
      </w:r>
      <w:r w:rsidR="00455461">
        <w:t xml:space="preserve"> in</w:t>
      </w:r>
      <w:r w:rsidR="00480057">
        <w:t xml:space="preserve"> understand</w:t>
      </w:r>
      <w:r w:rsidR="00813C98">
        <w:t>ing the radial</w:t>
      </w:r>
      <w:r w:rsidR="00480057">
        <w:t xml:space="preserve"> and interfacial distributions</w:t>
      </w:r>
      <w:r w:rsidR="00813C98">
        <w:t xml:space="preserve"> of phases </w:t>
      </w:r>
      <w:r w:rsidR="00A5520B">
        <w:t>in</w:t>
      </w:r>
      <w:r w:rsidR="00480057">
        <w:t xml:space="preserve"> </w:t>
      </w:r>
      <w:r w:rsidR="000D2FF2">
        <w:t xml:space="preserve">the pipe </w:t>
      </w:r>
      <w:r w:rsidR="00997C03">
        <w:t xml:space="preserve">using </w:t>
      </w:r>
      <w:r w:rsidR="000D2FF2">
        <w:t xml:space="preserve">intrusive </w:t>
      </w:r>
      <w:r w:rsidR="00997C03">
        <w:t>wir</w:t>
      </w:r>
      <w:r w:rsidR="000C5184">
        <w:t>e mesh, optical and conductivi</w:t>
      </w:r>
      <w:r w:rsidR="00997C03">
        <w:t xml:space="preserve">ty probes </w:t>
      </w:r>
      <w:r w:rsidR="00813C98">
        <w:t>(</w:t>
      </w:r>
      <w:r w:rsidR="008A797B">
        <w:fldChar w:fldCharType="begin" w:fldLock="1"/>
      </w:r>
      <w:r w:rsidR="00997C03">
        <w:instrText>ADDIN CSL_CITATION {"citationItems":[{"id":"ITEM-1","itemData":{"DOI":"10.1016/j.flowmeasinst.2015.09.003","ISSN":"09555986","abstract":"The uncertainty in the holdup measurements of a capacitance based WMS with 32??32 wires has been experimentally evaluated, and a methodology for its quantification is proposed for horizontal flow. Investigation is performed in laboratory and in-situ experiments under stagnant conditions with an emphasis on the effect of the mesh grid orientation on the measurements. Also, potential impact of misalignment in the pipe inclination is explored by slightly inclining the pipe for both tests. Finally, dynamic flow conditions are tested in a high pressure (1.37MPa) facility with horizontal stratified-wavy oil/air two-phase flow for gas and liquid superficial velocity ranges of 2.8m/s?????&lt;inf&gt;Sg&lt;/inf&gt;???6.9m/s and 0.01m/s???v&lt;inf&gt;SL&lt;/inf&gt;???0.05m/s, respectively.The angle between the phase interface and the sensor wires is ineffective while the misalignment in the pipe inclination plays a major role in the deviations of the holdup measurements. Using the proposed methodology, the measurement uncertainty from laboratory tests is shown to follow a logarithmic increase as a function of the measured holdup for smaller holdup values (H&lt;inf&gt;L&lt;/inf&gt;???15%) and to be lower than 1.5% for H&lt;inf&gt;L&lt;/inf&gt;&gt;15%. This behavior is intrinsic to WMS and a representative of the measurement uncertainty in the actual flow loop installation.Under actual flow conditions, the holdup measurements of the trapped liquid by WMS show an offset compared to the measurements via flow imaging which can be corrected by using the uncertainty quantified in the laboratory tests. However, the dynamic measurements with WMS show a good agreement with the holdup of the trapped liquid volume within the quantified uncertainty bounds.","author":[{"dropping-particle":"","family":"Vuong","given":"Duc H.","non-dropping-particle":"","parse-names":false,"suffix":""},{"dropping-particle":"","family":"Aydin","given":"Tayfun Besim","non-dropping-particle":"","parse-names":false,"suffix":""},{"dropping-particle":"","family":"Torres","given":"Carlos F.","non-dropping-particle":"","parse-names":false,"suffix":""},{"dropping-particle":"","family":"Schleicher","given":"Eckhard","non-dropping-particle":"","parse-names":false,"suffix":""},{"dropping-particle":"","family":"Pereyra","given":"Eduardo","non-dropping-particle":"","parse-names":false,"suffix":""},{"dropping-particle":"","family":"Sarica","given":"Cem","non-dropping-particle":"","parse-names":false,"suffix":""}],"container-title":"Flow Measurement and Instrumentation","id":"ITEM-1","issue":"December 2015","issued":{"date-parts":[["2015"]]},"page":"18-24","title":"A methodology to quantify the uncertainty in liquid holdup measurements with wire mesh sensor","type":"article-journal","volume":"46"},"uris":["http://www.mendeley.com/documents/?uuid=06ce38c4-5110-46bb-8447-b390edae6a06"]},{"id":"ITEM-2","itemData":{"DOI":"10.1115/1.4027799","ISBN":"9780791855560","ISSN":"0098-2202","abstract":"Stratified and annular gas-liquid flow patterns are commonly encountered in many industrial applications, such as oil and gas transportation pipelines, heat exchangers, and process equipment. The measurement and visualization of two-phase flow characteristics are of great importance as two-phase flows persist in many fluids engineering applications. A wire-mesh sensor (WMS) technique based on conductance measurements has been applied to investigate two-phase horizontal pipe flow. The horizontal flow test section consisting of a 76.2mm ID pipe, 18m long was employed to generate stratified and annular flow conditions. Two 16×16 wire configuration sensors, installed 17 m from the inlet of the test section, are used to determine the void fraction within the cross section of the pipe and determine interface velocities between the gas and liquid. These physical flow parameters were extracted using signal processing and cross-correlation techniques. In this work, the principle of WMS and the methodology of flow parameter extraction are described. From the obtained raw data time series of void fraction, cross-sectional mean void fraction, time averaged void fraction profiles, interfacial structures, and velocities of the periodic structures are determined for different liquid and gas superficial velocities that ranged from 0.03 m/s to 0.2 m/s and from 9 m/s to 34 m/s, respectively. The effects of liquid viscosity on the measured parameters have also been investigated using three different viscosities.","author":[{"dropping-particle":"","family":"Vieira","given":"Ronald E.","non-dropping-particl</w:instrText>
      </w:r>
      <w:r w:rsidR="00997C03" w:rsidRPr="008C7A76">
        <w:rPr>
          <w:lang w:val="es-ES_tradnl"/>
        </w:rPr>
        <w:instrText>e":"","parse-names":false,"suffix":""},{"dropping-particle":"","family":"Kesana","given":"Netaji R.","non-dropping-particle":"","parse-names":false,"suffix":""},{"dropping-particle":"","family":"Torres","given":"Carlos F.","non-dropping-particle":"","parse-names":false,"suffix":""},{"dropping-particle":"","family":"McLaury","given":"Brenton S.","non-dropping-particle":"","parse-names":false,"suffix":""},{"dropping-particle":"","family":"Shirazi","given":"Siamack A.","non-dropping-particle":"","parse-names":false,"suffix":""},{"dropping-particle":"","family":"Schleicher","given":"Eckhard","non-dropping-particle":"","parse-names":false,"suffix":""},{"dropping-particle":"","family":"Hampel","given":"Uwe","non-dropping-particle":"","parse-names":false,"suffix":""}],"container-title":"Journal of Fluids Engineering","id":"ITEM-2","issue":"12","issued":{"date-parts":[["2014"]]},"title":"Experimental Investigation of Horizontal Gas–Liquid Stratified and Annular Flow Using Wire-Mesh Sensor","type":"article-journal","volume":"136"},"uris":["http://www.mendeley.com/documents/?uuid=c961a821-a0ca-37b3-8034-9c85f0178d0c"]}],"mendeley":{"formattedCitation":"(Vieira &lt;i&gt;et al.&lt;/i&gt;, 2014; Vuong &lt;i&gt;et al.&lt;/i&gt;, 2015)","plainTextFormattedCitation":"(Vieira et al., 2014; Vuong et al., 2015)","previouslyFormattedCitation":"(Vieira &lt;i&gt;et al.&lt;/i&gt;, 2014; Vuong &lt;i&gt;et al.&lt;/i&gt;, 2015)"},"properties":{"noteIndex":0},"schema":"https://github.com/citation-style-language/schema/raw/master/csl-citation.json"}</w:instrText>
      </w:r>
      <w:r w:rsidR="008A797B">
        <w:fldChar w:fldCharType="separate"/>
      </w:r>
      <w:r w:rsidR="008A797B" w:rsidRPr="008C7A76">
        <w:rPr>
          <w:noProof/>
          <w:lang w:val="es-ES_tradnl"/>
        </w:rPr>
        <w:t xml:space="preserve">(Vieira </w:t>
      </w:r>
      <w:r w:rsidR="008A797B" w:rsidRPr="008C7A76">
        <w:rPr>
          <w:i/>
          <w:noProof/>
          <w:lang w:val="es-ES_tradnl"/>
        </w:rPr>
        <w:t>et al.</w:t>
      </w:r>
      <w:r w:rsidR="008A797B" w:rsidRPr="008C7A76">
        <w:rPr>
          <w:noProof/>
          <w:lang w:val="es-ES_tradnl"/>
        </w:rPr>
        <w:t xml:space="preserve">, 2014; Vuong </w:t>
      </w:r>
      <w:r w:rsidR="008A797B" w:rsidRPr="008C7A76">
        <w:rPr>
          <w:i/>
          <w:noProof/>
          <w:lang w:val="es-ES_tradnl"/>
        </w:rPr>
        <w:t>et al.</w:t>
      </w:r>
      <w:r w:rsidR="008A797B" w:rsidRPr="008C7A76">
        <w:rPr>
          <w:noProof/>
          <w:lang w:val="es-ES_tradnl"/>
        </w:rPr>
        <w:t>, 2015)</w:t>
      </w:r>
      <w:r w:rsidR="008A797B">
        <w:fldChar w:fldCharType="end"/>
      </w:r>
      <w:r w:rsidR="00997C03">
        <w:fldChar w:fldCharType="begin" w:fldLock="1"/>
      </w:r>
      <w:r w:rsidR="002F1F1A" w:rsidRPr="008C7A76">
        <w:rPr>
          <w:lang w:val="es-ES_tradnl"/>
        </w:rPr>
        <w:instrText>ADDIN CSL_CITATION {"citationItems":[{"id":"ITEM-1","itemData":{"DOI":"10.1063/1.1135524","ISSN":"0034-6748","author":[{"dropping-particle":"","family":"Abuaf","given":"N","non-dropping-particle":"","parse-names":false,"suffix":""},{"dropping-particle":"","family":"Jones","given":"O C","non-dropping-particle":"","parse-names":false,"suffix":""},{"dropping-particle":"","family":"Zimmer","given":"G A","non-dropping-particle":"","parse-names":false,"suffix":""}],"container-title":"Review of Scientific Instruments","id":"ITEM-1","issue":"8","issued":{"date-parts":[["1978","8","1"]]},"note":"doi: 10.1063/1.1135524","page":"1090-1094","publisher":"American Institute of Physics","title":"Optical probe for local void fraction and interface velocity measurements","type":"article-journal","volume":"49"},"uris":["http://www.mendeley.com/documents/?uuid=80877886-cc92-4ae0-aefa-35deffd58d14"]},{"id":"ITEM-2","itemData":{"ISSN":"0934-0866","author":[{"dropping-particle":"","family":"Guet","given":"Sebastien","non-dropping-particle":"","parse-names":false,"suffix":""},{"dropping-particle":"V","family":"Fortunati","given":"Robbert","non-dropping-particle":"","parse-names":false,"suffix":""},{"dropping-particle":"","family":"Mudde","given":"Robert F","non-dropping-particle":"","parse-names":false,"suffix":""},{"dropping-particle":"","family":"Ooms","given":"Gijs","non-dropping-particle":"","parse-names":false,"suffix":""}],"container-title":"Particle &amp; Particle Systems Characterization: Measurement and Description of Particle Properties and Behavior in Powders and Other Disperse Systems","id":"ITEM-2","issue":"3","issued":{"date-parts":[["2003"]]},"page":"219-230","publisher":"Wiley Online Library","title":"Bubble velocity and size measurement with a four‐point optical fiber probe","type":"article-journal","volume":"20"},"uris":["http://www.mendeley.com/documents/?uuid=5245ccb4-8c3c-4465-a98a-626e29da4efb"]}],"mendeley":{"formattedCitation":"(Abuaf &lt;i&gt;et al.&lt;/i&gt;, 1978; Guet &lt;i&gt;et al.&lt;/i&gt;, 2003)","plainTextFormattedCitation":"(Abuaf et al., 1978; Guet et al., 2003)","previouslyFormattedCitation":"(Abuaf &lt;i&gt;et al.&lt;/i&gt;, 1978; Guet &lt;i&gt;et al.&lt;/i&gt;, 2003)"},"properties":{"noteIndex":0},"schema":"https://github.com/citation-style-language/schema/raw/master/csl-citation.json"}</w:instrText>
      </w:r>
      <w:r w:rsidR="00997C03">
        <w:fldChar w:fldCharType="separate"/>
      </w:r>
      <w:r w:rsidR="00997C03" w:rsidRPr="008C7A76">
        <w:rPr>
          <w:noProof/>
          <w:lang w:val="es-ES_tradnl"/>
        </w:rPr>
        <w:t xml:space="preserve">(Abuaf </w:t>
      </w:r>
      <w:r w:rsidR="00997C03" w:rsidRPr="008C7A76">
        <w:rPr>
          <w:i/>
          <w:noProof/>
          <w:lang w:val="es-ES_tradnl"/>
        </w:rPr>
        <w:t>et al.</w:t>
      </w:r>
      <w:r w:rsidR="00997C03" w:rsidRPr="008C7A76">
        <w:rPr>
          <w:noProof/>
          <w:lang w:val="es-ES_tradnl"/>
        </w:rPr>
        <w:t xml:space="preserve">, 1978; Guet </w:t>
      </w:r>
      <w:r w:rsidR="00997C03" w:rsidRPr="008C7A76">
        <w:rPr>
          <w:i/>
          <w:noProof/>
          <w:lang w:val="es-ES_tradnl"/>
        </w:rPr>
        <w:t>et al.</w:t>
      </w:r>
      <w:r w:rsidR="00997C03" w:rsidRPr="008C7A76">
        <w:rPr>
          <w:noProof/>
          <w:lang w:val="es-ES_tradnl"/>
        </w:rPr>
        <w:t>, 2003)</w:t>
      </w:r>
      <w:r w:rsidR="00997C03">
        <w:fldChar w:fldCharType="end"/>
      </w:r>
      <w:r w:rsidR="002F1F1A">
        <w:fldChar w:fldCharType="begin" w:fldLock="1"/>
      </w:r>
      <w:r w:rsidR="002F1F1A" w:rsidRPr="008C7A76">
        <w:rPr>
          <w:lang w:val="es-ES_tradnl"/>
        </w:rPr>
        <w:instrText>ADDIN CSL_CITATION {"citationItems":[{"id":"ITEM-1","itemData":{"DOI":"10.1016/j.ijmultiphaseflow.2016.12.009","ISSN":"03019322","abstract":"A comparative analysis of a wide range of air–water flow properties was conducted for two types of phase-detection intrusive probes including fiber-optical and conductivity probes. Experiments were conducted on a stepped spillway model for a skimming flow discharge q = 0.478 m2/s and for Re = 4.7 105in a flow region just downstream of the inception point of free-surface aeration and in the fully developed flow region. The comparison of a large number of key air–water flow properties showed a very close agreement for the two sensor types including void fraction, interfacial velocity and equ</w:instrText>
      </w:r>
      <w:r w:rsidR="002F1F1A" w:rsidRPr="008C7A76">
        <w:rPr>
          <w:lang w:val="en-GB"/>
        </w:rPr>
        <w:instrText>ivalent clear water flow depth enabling a direct comparison of past and future data collected with either phase-detection probe type. Minor differences were observed in terms of chord sizes, clustered properties and interparticle arrival times linked with the slightly smaller sensor size of the fiber-optical probe. The in-line positioning of the leading and trailing tips of the fiber-optical probe affected the trailing tip properties resulting in elevated turbulence intensities. An optimum dual-tip phase-detection probe design should consist of small probe tips positioned side-by-side.","author":[{"dropping-particle":"","family":"Felder","given":"Stefan","non-dropping-particle":"","parse-names":false,"suffix":""}</w:instrText>
      </w:r>
      <w:r w:rsidR="002F1F1A">
        <w:instrText>,{"dropping-particle":"","family":"Pfister","given":"Michael","non-dropping-particle":"","parse-names":false,"suffix":""}],"container-title":"International Journal of Multiphase Flow","id":"ITEM-1","issued":{"date-parts":[["2017"]]},"page":"88-101","title":"Comparative analyses of phase-detective intrusive probes in high-velocity air–water flows","type":"article-journal","volume":"90"},"uris":["http://www.mendeley.com/documents/?uuid=4d284cc7-4fa8-4d30-9a64-24158117e0ef"]}],"mendeley":{"formattedCitation":"(Felder and Pfister, 2017)","plainTextFormattedCitation":"(Felder and Pfister, 2017)","previouslyFormattedCitation":"(Felder and Pfister, 2017)"},"properties":{"noteIndex":0},"schema":"https://github.com/citation-style-language/schema/raw/master/csl-citation.json"}</w:instrText>
      </w:r>
      <w:r w:rsidR="002F1F1A">
        <w:fldChar w:fldCharType="separate"/>
      </w:r>
      <w:r w:rsidR="002F1F1A" w:rsidRPr="002F1F1A">
        <w:rPr>
          <w:noProof/>
        </w:rPr>
        <w:t>(Felder and Pfister, 2017)</w:t>
      </w:r>
      <w:r w:rsidR="002F1F1A">
        <w:fldChar w:fldCharType="end"/>
      </w:r>
      <w:r w:rsidR="00A5520B">
        <w:t>)</w:t>
      </w:r>
      <w:r w:rsidR="00455461">
        <w:t xml:space="preserve">. </w:t>
      </w:r>
      <w:r w:rsidR="000515E6">
        <w:t>However, distortion</w:t>
      </w:r>
      <w:r w:rsidR="00455461">
        <w:t xml:space="preserve"> of flow regime</w:t>
      </w:r>
      <w:r w:rsidR="002F1F1A">
        <w:t>s</w:t>
      </w:r>
      <w:r w:rsidR="00455461">
        <w:t xml:space="preserve"> </w:t>
      </w:r>
      <w:r w:rsidR="000D2FF2">
        <w:t>,</w:t>
      </w:r>
      <w:r w:rsidR="00455461">
        <w:t xml:space="preserve">velocity </w:t>
      </w:r>
      <w:r w:rsidR="002F1F1A">
        <w:t>distributions and phase fractions</w:t>
      </w:r>
      <w:r w:rsidR="000D2FF2">
        <w:t xml:space="preserve"> have </w:t>
      </w:r>
      <w:r w:rsidR="002F1F1A">
        <w:t xml:space="preserve">been reported to </w:t>
      </w:r>
      <w:r w:rsidR="00455461">
        <w:t>lead to inconsistent results</w:t>
      </w:r>
      <w:r w:rsidR="002F1F1A">
        <w:t xml:space="preserve"> and error margins (</w:t>
      </w:r>
      <w:r w:rsidR="002F1F1A">
        <w:fldChar w:fldCharType="begin" w:fldLock="1"/>
      </w:r>
      <w:r w:rsidR="00B20DC2">
        <w:instrText>ADDIN CSL_CITATION {"citationItems":[{"id":"ITEM-1","itemData":{"DOI":"10.1016/j.ijmultiphaseflow.2015.10.001","ISSN":"03019322","abstract":"This article presents an assessment of the accuracy of gas flow rate measurement in gas-liquid pipe flows by cross-correlating dual wire-mesh sensor signals. The differences between the estimated and the actual gas superficial velocities in different flow regimes were analyzed. It was demonstrated that this gas flow rate measurement method is susceptible to significant systematic errors, some of which are inherent to the use of cross-correlation and others which are specific to wire-mesh sensors. It was concluded that this method would be accurate only for flow conditions within narrow ranges.","author":[{"dropping-particle":"","family":"Shaban","given":"H.","non-dropping-particle":"","parse-names":false,"suffix":""},{"dropping-particle":"","family":"Tavoularis","given":"S.","non-dropping-particle":"","parse-names":false,"suffix":""}],"container-title":"International Journal of Multiphase Flow","id":"ITEM-1","issued":{"date-parts":[["2016"]]},"page":"70-74","publisher":"Elsevier Ltd","title":"On the accuracy of gas flow rate measurements in gas-liquid pipe flows by cross-correlating dual wire-mesh sensor signals","type":"article-journal","volume":"78"},"uris":["http://www.mendeley.com/documents/?uuid=7dd1c8c7-9c55-41fc-88de-2d2c71dbf463"]},{"id":"ITEM-2","itemData":{"DOI":"10.1016/j.ijheatmasstransfer.2006.01.054","ISBN":"00179310","ISSN":"00179310","abstract":"The objective of the present study is to increase the reliability of multi-dimensional two-phase flow measurement using an intrusive optical four-sensor probe. We investigated the error reducing ways in fabricating an optical conical four-sensor probe from its basic principles and sought for a control technique to sharpen the optical fiber tip and a sensor assembling method for a four-sensor probe. According to the measuring process by a multi-sensor probe, measurement errors were classified into signal processing errors and hydrodynamic errors. The signal processing errors in the void fraction due to the threshold setting and those in the interfacial area concentration (IAC) due to the interface-pairing scheme and the threshold setting were analyzed and concluded to be tiny and negligible in the measurement by an optical four-sensor probe. The hydrodynamic errors were classified into oncoming bubble errors, receding bubble errors and transversal or missing bubble errors according to the bubble motion relative to the probe. The maximum errors in both IAC and void fraction due to oncoming bubbles in a four-sensor probe measurement were estimated to be 10%. The maximum underestimation for IAC in the traditional transversal bubble recovering way of a four-sensor probe was reported up to 30% when the intensity of bubble velocity fluctuation equaled to 1 and the bubble size was close to the probe separations between sensor tips. The maximum measurement errors in IAC and void fraction for the receding bubbles were valued at 31% and 38%, respectively, at low liquid and high gas flow rates conditions by performing evaluation experiments using downward-facing and upward-facing probes. To overcome the unsatisfactory measurement errors for the receding and transversal bubbles, we proposed expressions for the correction of IAC and void fraction in the four-sensor probe measurement in a multi-dimensional two-phase flow by adding the contribution of escaped bubbles due to the hindrance of the probe rear parts and that of transversal bubbles due to the existence of finite distance separation between the sensor tips. ?? 2007 Elsevier Ltd. All rights reserved.","author":[{"dropping-particle":"","family":"Shen","given":"Xiuzhong","non-dropping-particle":"","parse-names":false,"suffix":""},{"dropping-particle":"","family":"Mishima","given":"Kaichiro","non-dropping-particle":"","parse-names":false,"suffix":""},{"dropping-particle":"","family":"Nakamura","given":"Hideo","non-dropping-particle":"","parse-names":false,"suffix":""}],"container-title":"International Journal of Heat and Mass Transfer","id":"ITEM-2","issue":"3-4","issued":{"date-parts":[["2008"]]},"page":"882-895","title":"Error reduction, evaluation and correction for the intrusive optical four-sensor probe measurement in multi-dimensional two-phase flow","type":"article-journal","volume":"51"},"uris":["http://www.mendeley.com/documents/?uuid=471e4275-ce11-4607-868f-2b8bf9c82898"]},{"id":"ITEM-3","itemData":{"DOI":"10.1016/j.ijmultiphaseflow.2015.10.001","ISSN":"03019322","abstract":"This article presents an assessment of the accuracy of gas flow rate measurement in gas-liquid pipe flows by cross-correlating dual wire-mesh sensor signals. The differences between the estimated and the actual gas superficial velocities in different flow regimes were analyzed. It was demonstrated that this gas flow rate measurement method is susceptible to significant systematic errors, some of which are inherent to the use of cross-correlation and others which are specific to wire-mesh sensors. It was concluded that this method would be accurate only for flow conditions within narrow ranges.","author":[{"dropping-particle":"","family":"Shaban","given":"H.","non-dropping-particle":"","parse-names":false,"suffix":""},{"dropping-particle":"","family":"Tavoularis","given":"S.","non-dropping-particle":"","parse-names":false,"suffix":""}],"container-title":"International Journal of Multiphase Flow","id":"ITEM-3","issued":{"date-parts":[["2016"]]},"title":"On the accuracy of gas flow rate measurements in gas-liquid pipe flows by cross-correlating dual wire-mesh sensor signals","type":"article-journal","volume":"78"},"uris":["http://www.mendeley.com/documents/?uuid=432d4430-7a2b-3af0-ab8e-85fdc9428b2e"]}],"mendeley":{"formattedCitation":"(Shaban and Tavoularis, 2016a, 2016b; Shen &lt;i&gt;et al.&lt;/i&gt;, 2008)","plainTextFormattedCitation":"(Shaban and Tavoularis, 2016a, 2016b; Shen et al., 2008)","previouslyFormattedCitation":"(Shaban and Tavoularis, 2016a, 2016b; Shen &lt;i&gt;et al.&lt;/i&gt;, 2008)"},"properties":{"noteIndex":0},"schema":"https://github.com/citation-style-language/schema/raw/master/csl-citation.json"}</w:instrText>
      </w:r>
      <w:r w:rsidR="002F1F1A">
        <w:fldChar w:fldCharType="separate"/>
      </w:r>
      <w:r w:rsidR="002F1F1A" w:rsidRPr="002F1F1A">
        <w:rPr>
          <w:noProof/>
        </w:rPr>
        <w:t xml:space="preserve">(Shaban and Tavoularis, 2016a, 2016b; Shen </w:t>
      </w:r>
      <w:r w:rsidR="002F1F1A" w:rsidRPr="002F1F1A">
        <w:rPr>
          <w:i/>
          <w:noProof/>
        </w:rPr>
        <w:t>et al.</w:t>
      </w:r>
      <w:r w:rsidR="002F1F1A" w:rsidRPr="002F1F1A">
        <w:rPr>
          <w:noProof/>
        </w:rPr>
        <w:t>, 2008)</w:t>
      </w:r>
      <w:r w:rsidR="002F1F1A">
        <w:fldChar w:fldCharType="end"/>
      </w:r>
      <w:r w:rsidR="00455461">
        <w:t xml:space="preserve">. Further to this, the exposure </w:t>
      </w:r>
      <w:r w:rsidR="00ED4C07">
        <w:t>of sensor heads to</w:t>
      </w:r>
      <w:r w:rsidR="00455461">
        <w:t xml:space="preserve"> erosion and corrosion</w:t>
      </w:r>
      <w:r w:rsidR="009A2F52">
        <w:t xml:space="preserve">, </w:t>
      </w:r>
      <w:r w:rsidR="00ED4C07">
        <w:t>leads to</w:t>
      </w:r>
      <w:r w:rsidR="00455461">
        <w:t xml:space="preserve"> increased cost of maintenance.</w:t>
      </w:r>
    </w:p>
    <w:p w14:paraId="08504A26" w14:textId="77777777" w:rsidR="000D2FF2" w:rsidRDefault="000D2FF2" w:rsidP="002F1F1A">
      <w:pPr>
        <w:jc w:val="both"/>
      </w:pPr>
    </w:p>
    <w:p w14:paraId="75CC66B8" w14:textId="77B7D8F3" w:rsidR="00BA641F" w:rsidRDefault="000D2FF2" w:rsidP="008A7B16">
      <w:pPr>
        <w:jc w:val="both"/>
      </w:pPr>
      <w:r>
        <w:t>It is therefore</w:t>
      </w:r>
      <w:r w:rsidR="0018309C">
        <w:t>,</w:t>
      </w:r>
      <w:r>
        <w:t xml:space="preserve"> necessary that the monitoring technology is </w:t>
      </w:r>
      <w:r w:rsidR="007A01B7">
        <w:t>non-intrusive</w:t>
      </w:r>
      <w:r>
        <w:t xml:space="preserve"> in design to reduce errors in measurement</w:t>
      </w:r>
      <w:r w:rsidR="00B20DC2">
        <w:t xml:space="preserve"> </w:t>
      </w:r>
      <w:r w:rsidR="00B20DC2">
        <w:fldChar w:fldCharType="begin" w:fldLock="1"/>
      </w:r>
      <w:r w:rsidR="00AF2414">
        <w:instrText>ADDIN CSL_CITATION {"citationItems":[{"id":"ITEM-1","itemData":{"author":[{"dropping-particle":"","family":"TUV NEL","given":"","non-dropping-particle":"","parse-names":false,"suffix":""}],"container-title":"Tuv Nel Ltd.","id":"ITEM-1","issued":{"date-parts":[["2013"]]},"page":"14","title":"an Introduction To Multiphase Flow Measurement","type":"article-journal"},"uris":["http://www.mendeley.com/documents/?uuid=c95b145c-5b0a-4ba6-b93d-869804a6e577"]}],"mendeley":{"formattedCitation":"(TUV NEL, 2013)","plainTextFormattedCitation":"(TUV NEL, 2013)","previouslyFormattedCitation":"(TUV NEL, 2013)"},"properties":{"noteIndex":0},"schema":"https://github.com/citation-style-language/schema/raw/master/csl-citation.json"}</w:instrText>
      </w:r>
      <w:r w:rsidR="00B20DC2">
        <w:fldChar w:fldCharType="separate"/>
      </w:r>
      <w:r w:rsidR="00B20DC2" w:rsidRPr="00B20DC2">
        <w:rPr>
          <w:noProof/>
        </w:rPr>
        <w:t>(TUV NEL, 2013)</w:t>
      </w:r>
      <w:r w:rsidR="00B20DC2">
        <w:fldChar w:fldCharType="end"/>
      </w:r>
      <w:r>
        <w:t xml:space="preserve">. </w:t>
      </w:r>
      <w:r w:rsidR="00403784">
        <w:t>C</w:t>
      </w:r>
      <w:r w:rsidR="006122C7">
        <w:t>u</w:t>
      </w:r>
      <w:r w:rsidR="00403784">
        <w:t xml:space="preserve">rrent </w:t>
      </w:r>
      <w:r w:rsidR="00813C98">
        <w:t>contribution</w:t>
      </w:r>
      <w:r w:rsidR="00E90BF5">
        <w:t xml:space="preserve">s from non-intrusive sensing </w:t>
      </w:r>
      <w:r w:rsidR="007A01B7">
        <w:t>techniques</w:t>
      </w:r>
      <w:r w:rsidR="00813C98">
        <w:t xml:space="preserve"> </w:t>
      </w:r>
      <w:r w:rsidR="00E90BF5">
        <w:t>have</w:t>
      </w:r>
      <w:r w:rsidR="00813C98">
        <w:t xml:space="preserve"> been </w:t>
      </w:r>
      <w:r w:rsidR="00E90BF5">
        <w:t xml:space="preserve">considered </w:t>
      </w:r>
      <w:r w:rsidR="0018309C">
        <w:t xml:space="preserve">for </w:t>
      </w:r>
      <w:r w:rsidR="00813C98">
        <w:t xml:space="preserve">extracting slug </w:t>
      </w:r>
      <w:r w:rsidR="00E970C5">
        <w:t>flow</w:t>
      </w:r>
      <w:r w:rsidR="0018309C">
        <w:t>,</w:t>
      </w:r>
      <w:r w:rsidR="00E970C5">
        <w:t xml:space="preserve"> </w:t>
      </w:r>
      <w:r>
        <w:t>phase</w:t>
      </w:r>
      <w:r w:rsidR="00E970C5">
        <w:t xml:space="preserve"> fraction and flow regimes</w:t>
      </w:r>
      <w:r w:rsidR="00E90BF5">
        <w:t>. Th</w:t>
      </w:r>
      <w:r>
        <w:t>e</w:t>
      </w:r>
      <w:r w:rsidR="00E90BF5">
        <w:t xml:space="preserve">se include </w:t>
      </w:r>
      <w:r>
        <w:t>r</w:t>
      </w:r>
      <w:r w:rsidR="00473DE6">
        <w:t xml:space="preserve">adioactive attenuation </w:t>
      </w:r>
      <w:r w:rsidR="00E90BF5">
        <w:fldChar w:fldCharType="begin" w:fldLock="1"/>
      </w:r>
      <w:r w:rsidR="00E970C5">
        <w:instrText>ADDIN CSL_CITATION {"citationItems":[{"id":"ITEM-1","itemData":{"author":[{"dropping-particle":"","family":"Blaney","given":"S","non-dropping-particle":"","parse-names":false,"suffix":""},{"dropping-particle":"","family":"Yeung","given":"H","non-dropping-particle":"","parse-names":false,"suffix":""}],"container-title":"13th International Conference on Multiphase Production Technology","id":"ITEM-1","issued":{"date-parts":[["2007"]]},"publisher":"BHR Group","title":"Gamma radiation methods for cost-effective multiphase flow metering","type":"paper-conference"},"uris":["http://www.mendeley.com/documents/?uuid=b241a855-5531-431b-8dc1-04e6af03fe30"]},{"id":"ITEM-2","itemData":{"ISSN":"0957-0233","abstract":"Prompt gamma-ray neutron activation analysis (PGNAA) is considered for the measurement of the in\nsitu multiphase flow amounts of oil, gas, water and salt in a deep sea oil well. PGNAA has the\nadvantages for this application that: (1) useful characteristic prompt gamma rays are produced by\nneutron interactions with almost all elements, (2) it is a rapid non-destructive measurement method,\n(3) a large sample volume is measured and (4) it can be used under the relatively extreme conditions\npresent for undersea oil recovery. Feasibility calculations have been made with the previously\ndeveloped Monte Carlo–library least-squares (MCLLS) measurement approach used with the specific\npurpose Monte Carlo code named CEARCPG that was previously developed at CEAR for PGNAA bulk material\nanalysis. A slight modification of the MCLLS measurement approach previously developed for the\nnonlinear PGNAA and energy dispersive x-ray analysis (EDXRF) measurement applications is used for\nthe present application. This modification allows the use of the very accurate forward Monte Carlo\ncalculation of the PGNAA response and consists of using first the three components oil plus gas,\nwater and salt as library spectra rather than the normal use of individual elemental libraries. Then\nthe gamma-ray transmission density gauge response from the Cs-137 source is used to obtain the\namount of gas. This approach allows one to determine the four parameters of primary interest\ndirectly. The arrangement considered is the use of a Cf-252 neutron source and a Cs-137 gamma-ray\nsource with a large NaI detector placed on the opposite side of a right circular cylindrical sample\nholder for an assumed homogeneous mixture of oil, gas and seawater. A background that was previously\nobtained experimentally in bulk analysis applications was added in various amounts to the response\nhere to make the calculations more reasonable. More experimental results for benchmarking will be\ntaken in the future. Results indicate that this approach would be accurate and is feasible.","author":[{"dropping-particle":"","family":"Gardner","given":"Jiaxin Wang and Fusheng Li and Robin P","non-dropping-particle":"","parse-names":false,"suffix":""}],"container-title":"Measurement Science and Technology","id":"ITEM-2","issue":"9","issued":{"date-parts":[["2008"]]},"page":"94005","title":"On the use of prompt gamma-ray neutron activation analysis for determining phase amounts in multiphase flow","type":"article-journal","volume":"19"},"uris":["http://www.mendeley.com/documents/?uuid=0e2d6317-7067-43d2-ac7b-80341cbb8046"]},{"id":"ITEM-3","itemData":{"DOI":"10.1088/0022-3735/13/3/022","abstract":"Methods are described for determining the in situ volume fractions of materials flowing in pipelines. By using a number of discrete gamma -ray energies the method can be extended in theory to cover as many different types of material as required. In practice, clearly defined gamma -ray energies are required and the materials must have substantially different absorption coefficients. Results are presented for oil-air, oil-water and air-water mixes and for the oil-air-water combination. Applications are presented for homogeneous, annular, and stratified flow patterns.","author":[{"dropping-particle":"","family":"S A Abouelwafa","given":"M","non-dropping-particle":"","parse-names":false,"suffix":""},{"dropping-particle":"","family":"J M Kendall","given":"E","non-dropping-particle":"","parse-names":false,"suffix":""}],"container-title":"Journal of Physics E: Scientific Instruments","id":"ITEM-3","issued":{"date-parts":[["2000","12","1"]]},"number-of-pages":"341","title":"The measurement of component ratios in multiphase systems using γ-ray attenuation","type":"book","volume":"13"},"uris":["http://www.mendeley.com/documents/?uuid=5f1fe513-b9c9-44af-abaf-08cec0602fbe"]},{"id":"ITEM-4","itemData":{"ISSN":"0022-3735","abstract":"Methods are described for determining the in situ volume fractions of materials flowing in\npipelines. By using a number of discrete gamma -ray energies the method can be extended in theory to\ncover as many different types of material as required. In practice, clearly defined gamma -ray\nenergies are required and the materials must have substantially different absorption coefficients.\nResults are presented for oil-air, oil-water and air-water mixes and for the oil-air-water\ncombination. Applications are presented for homogeneous, annular, and stratified flow patterns.","author":[{"dropping-particle":"","family":"Kendall","given":"M S A Abouelwafa and E J M","non-dropping-particle":"","parse-names":false,"suffix":""}],"container-title":"Journal of Physics E: Scientific Instruments","id":"ITEM-4","issue":"3","issued":{"date-parts":[["1980"]]},"page":"341","title":"The measurement of component ratios in multiphase systems using alpha -ray attenuation","type":"article-journal","volume":"13"},"uris":["http://www.mendeley.com/documents/?uuid=3155fa35-3db0-456b-81a6-2ca0bbee9eec"]}],"mendeley":{"formattedCitation":"(Blaney and Yeung, 2007; Gardner, 2008; Kendall, 1980; S A Abouelwafa and J M Kendall, 2000)","plainTextFormattedCitation":"(Blaney and Yeung, 2007; Gardner, 2008; Kendall, 1980; S A Abouelwafa and J M Kendall, 2000)","previouslyFormattedCitation":"(Blaney and Yeung, 2007; Gardner, 2008; Kendall, 1980; S A Abouelwafa and J M Kendall, 2000)"},"properties":{"noteIndex":0},"schema":"https://github.com/citation-style-language/schema/raw/master/csl-citation.json"}</w:instrText>
      </w:r>
      <w:r w:rsidR="00E90BF5">
        <w:fldChar w:fldCharType="separate"/>
      </w:r>
      <w:r w:rsidR="00E90BF5" w:rsidRPr="00E90BF5">
        <w:rPr>
          <w:noProof/>
        </w:rPr>
        <w:t>(Blaney and Yeung, 2007; Gardner, 2008; Kendall, 1980; S A Abouelwafa and J M Kendall, 2000)</w:t>
      </w:r>
      <w:r w:rsidR="00E90BF5">
        <w:fldChar w:fldCharType="end"/>
      </w:r>
      <w:r w:rsidR="00E90BF5">
        <w:t xml:space="preserve">, </w:t>
      </w:r>
      <w:r w:rsidR="007A01B7">
        <w:t>Capacitance</w:t>
      </w:r>
      <w:r>
        <w:t xml:space="preserve"> sensing </w:t>
      </w:r>
      <w:r w:rsidR="00473DE6">
        <w:t xml:space="preserve"> </w:t>
      </w:r>
      <w:r w:rsidR="00473DE6">
        <w:fldChar w:fldCharType="begin" w:fldLock="1"/>
      </w:r>
      <w:r w:rsidR="00E90BF5">
        <w:instrText>ADDIN CSL_CITATION {"citationItems":[{"id":"ITEM-1","itemData":{"DOI":"10.1088/0957-0233/1/1/012","abstract":"Capacitance electrode systems for the measurement of the volumetric concentration of two-phase flows have inherently non-uniform sensitivity distributions over the pipe cross section and therefore have different responses to different flow regimes (e.g. core, annular and stratified flows). In processes with varying flow regimes, this can lead to significant measurement errors. An electrode system which has a uniform sensitivity distribution and consequently a response independent of flow regime is therefore desirable. The system performance parameters of surface electrode systems used with stray-immune measurement transducers have been characterised quantitatively using a two-dimensional finite-element model. The electrode system design parameters have also been identified and their effects on system performance parameters have been investigated. As a result, optimum electrode designs are proposed, with responses to different flow regimes having a minimum deviation from linearity.","author":[{"dropping-particle":"","family":"Xie","given":"C","non-dropping-particle":"","parse-names":false,"suffix":""},{"dropping-particle":"","family":"Stott","given":"A L","non-dropping-particle":"","parse-names":false,"suffix":""},{"dropping-particle":"","family":"Plaskowski","given":"A","non-dropping-particle":"","parse-names":false,"suffix":""},{"dropping-particle":"","family":"Beck","given":"M S","non-dropping-particle":"","parse-names":false,"suffix":""}],"container-title":"Measurement Science and Technology","id":"ITEM-1","issued":{"date-parts":[["1999","1","1"]]},"number-of-pages":"65","title":"Design of capacitance electrodes for concentration measurement of two-phase flow","type":"book","volume":"1"},"uris":["http://www.mendeley.com/documents/?uuid=b3c79158-4fe6-4d3a-a1ac-5a09d3d394b7"]},{"id":"ITEM-2","itemData":{"DOI":"10.1016/j.ces.2015.04.046","ISSN":"00092509","abstract":"Flow patterns of horizontal oil-water two-phase pipe flow were studied with water holdup fluctuations provided by a set of conductivity and capacitance sensors. The in situ water fraction measured by the combined sensor was calibrated by quick-closing valves. Local wavelet energy (LWE) coefficients were extracted through continuous wavelet decomposition of the phase fraction history. The flow patterns in the horizontal pipe were identified visually and classified as water-continuous flow (oil dispersed in water flow, stratified flow with mixing at the interface, dispersion of oil in water and water flow and dispersion of water in oil, and oil in water flow) and oil-continuous flow (oil and dispersion of oil in water flow, and water dispersed in oil flow). The mechanics of flow behaviors of each flow pattern were interpreted from the LWE coefficient maps. Two features, the normalized LWE coefficient W&lt;sup&gt;*&lt;/sup&gt; and the normalized scale a&lt;sup&gt;*&lt;/sup&gt;, were extracted from the LWE coefficient maps to represent changes in flow patterns. Using these two coefficients, the flow pattern transition with superficial flow velocity of water (J&lt;inf&gt;w&lt;/inf&gt;) and oil (J&lt;inf&gt;o&lt;/inf&gt;) was investigated. An overall flow pattern transition is characterized in a W&lt;sup&gt;*&lt;/sup&gt;-a&lt;sup&gt;*&lt;/sup&gt; map, where a \"triangular\" distribution of flow patterns is formed and the flow pattern transition can be characterized with the change in phase fraction and overall flow velocity.","author":[{"dropping-particle":"","family":"Tan","given":"Chao","non-dropping-particle":"","parse-names":false,"suffix":""},{"dropping-particle":"","family":"Li","given":"Pengfei","non-dropping-particle":"","parse-names":false,"suffix":""},{"dropping-particle":"","family":"Dai","given":"Wei","non-dropping-particle":"","parse-names":false,"suffix":""},{"dropping-particle":"","family":"Dong","given":"Feng","non-dropping-particle":"","parse-names":false,"suffix":""}],"container-title":"Chemical Engineering Science","id":"ITEM-2","issued":{"date-parts":[["2015"]]},"title":"Characterization of oil-water two-phase pipe flow with a combined conductivity/capacitance sensor and wavelet analysis","type":"article-journal","volume":"134"},"uris":["http://www.mendeley.com/documents/?uuid=1f71599a-4bff-3a8d-8bfe-2cd8d45d96a2"]},{"id":"ITEM-3","itemData":{"DOI":"10.1016/j.expthermflusci.2016.11.027","ISSN":"08941777","abstract":"In this paper, an experimental investigation and numerical study were performed on different electrode configurations for oil-air two phase flow measurement in different patterns. The main electrode configurations are: double ring, concave and double helix that can be compared in terms of sensitivity and phase distribution immunity. For this purpose, finite element simulations were carried out to compare electrode configurations as well as experimental study. Also a new electrode shape (TRFLC) was proposed and compared with the others. The simulation results show different sensitivity for each flow pattern: for stratified regime, TRFLC and for annular regime, concave and helical shapes were more sensitive. Concave shape was strongly dependent on the flow pattern while helical and ring show less dependency. Then, an experimental set up was constructed for oil-air two phase flow in a 26.6 ID horizontal pipe. Also, a capacitance sensor with high sensitivity was designed, using those electrode configurations, to measure small changes in the capacitance values of oil-air two phase flow and converting to voltage by a transducer circuit. The sensor responses for each configuration show TRFLC and concave had the most overall sensitivity for the pipe filled with oil and air which is consistent with the results of simulation. Flow pattern detection with the concave capacitance was clearly possible without the need for signal processing, regimes such as bubbly, slug, plug and wavy, and gas-oil ratio was obtained using helical type with an absolute percentage error less than 8%. In summary, if the main objective is identification of flow regime, then the TRFLC or concave shape is preferred and on the other hand, helical shape is favored if measurement of gas fraction is the target.","author":[{"dropping-particle":"","family":"Salehi","given":"Seyed Milad","non-dropping-particle":"","parse-names":false,"suffix":""},{"dropping-particle":"","family":"Karimi","given":"Hajir","non-dropping-particle":"","parse-names":false,"suffix":""},{"dropping-particle":"","family":"Moosavi","given":"Rouhollah","non-dropping-particle":"","parse-names":false,"suffix":""},{"dropping-particle":"","family":"Dastranj","given":"Ali Akbar","non-dropping-particle":"","parse-names":false,"suffix":""}],"container-title":"Experimental Thermal and Fluid Science","id":"ITEM-3","issue":"November","issued":{"date-parts":[["2017"]]},"page":"349-358","title":"Different configurations of capacitance sensor for gas/oil two phase flow measurement: An experimental and numerical study","type":"article-journal","volume":"82"},"uris":["http://www.mendeley.com/documents/?uuid=db14b13b-3492-4a45-a953-3d9fca06f593"]},{"id":"ITEM-4","itemData":{"DOI":"10.1016/j.sna.2010.04.003","ISSN":"09244247","abstract":"Capacitance sensors are frequently applied for void fraction measurements in two-phase flow. A capacitance sensor is formed by two electrodes of various shapes, usually a fragment of a cylinder, mounted at the outside of the wall of a dielectric pipeline through which a two-phase medium flows. The capacitance of the sensor changes when the mean dielectric constant between the electrodes varies due to variations in the percentage of gas and liquid flowing in the pipe. For the detection of the measuring signal, an impedance bridge or a frequency-deviation counter are usually used. In this paper, a new measuring procedure was tested utilizing the phase shift between the sinusoidal signal passing the capacitance sensor and a reference signal. The void fraction is determined directly from this phase shift instead of measuring the capacitance as void fraction indicator. It was noticed that the phase shift is almost proportional to the void fraction. ?? 2010 Elsevier B.V. All rights reserved.","author":[{"dropping-particle":"","family":"Jaworek","given":"A.","non-dropping-particle":"","parse-names":false,"suffix":""},{"dropping-particle":"","family":"Krupa","given":"A.","non-dropping-particle":"","parse-names":false,"suffix":""}],"container-title":"Sensors and Actuators, A: Physical","id":"ITEM-4","issue":"1-2","issued":{"date-parts":[["2010"]]},"page":"78-86","publisher":"Elsevier B.V.","title":"Phase-shift detection for capacitance sensor measuring void fraction in two-phase flow","type":"article-journal","volume":"160"},"uris":["http://www.mendeley.com/documents/?uuid=88d8c6d6-4f96-405a-98c8-d497bbff15f1"]},{"id":"ITEM-5","itemData":{"ISSN":"0957-0233","abstract":"Capacitance electrode systems for the measurement of the volumetric concentration of two-phase flows\nhave inherently non-uniform sensitivity distributions over the pipe cross section and therefore have\ndifferent responses to different flow regimes (e.g. core, annular and stratified flows). In\nprocesses with varying flow regimes, this can lead to significant measurement errors. An electrode\nsystem which has a uniform sensitivity distribution and consequently a response independent of flow\nregime is therefore desirable. The system performance parameters of surface electrode systems used\nwith stray-immune measurement transducers have been characterised quantitatively using a\ntwo-dimensional finite-element model. The electrode system design parameters have also been\nidentified and their effects on system performance parameters have been investigated. As a result,\noptimum electrode designs are proposed, with responses to different flow regimes having a minimum\ndeviation from linearity.","author":[{"dropping-particle":"","family":"Beck","given":"C G Xie and A L Stott and A Plaskowski and M S","non-dropping-particle":"","parse-names":false,"suffix":""}],"container-title":"Measurement Science and Technology","id":"ITEM-5","issue":"1","issued":{"date-parts":[["1990"]]},"page":"65","title":"Design of capacitance electrodes for concentration measurement of two-phase flow","type":"article-journal","volume":"1"},"uris":["http://www.mendeley.com/documents/?uuid=0d3fcbf1-96bd-4f1b-a45c-90eeebbc506c"]},{"id":"ITEM-6","itemData":{"DOI":"10.1080/00986440600992099","ISBN":"8086059456","ISSN":"0098-6445","author":[{"dropping-particle":"","family":"Esmaielzadeh","given":"F","non-dropping-particle":"","parse-names":false,"suffix":""},{"dropping-particle":"","family":"Izady","given":"M M","non-dropping-particle":"","parse-names":false,"suffix":""},{"dropping-particle":"","family":"Moazzen J.","given":"H","non-dropping-particle":"","parse-names":false,"suffix":""}],"container-title":"Chemical Engineering Communications","id":"ITEM-6","issue":"4","issued":{"date-parts":[["2007"]]},"page":"495-506","title":"a New Experimental Correlation Using a Curve-Shaped Capacitance Sensor To Predict Liquid Holdup in Vertical Gas-Condensate Pipelines","type":"article-journal","volume":"194"},"uris":["http://www.mendeley.com/documents/?uuid=a74ddb49-f109-49c4-b88b-4db7a7725060"]},{"id":"ITEM-7","itemData":{"DOI":"10.3390/s100301890","ISSN":"1424-8220","abstract":"This article reports recent advances and progress in the field of electrical capacitance volume tomography (ECVT). ECVT, developed from the two-dimensional electrical capacitance tomography (ECT), is a promising non-intrusive imaging technology that can provide real-time three-dimensional images of the sensing domain. Images are reconstructed from capacitance measurements acquired by electrodes placed on the outside boundary of the testing vessel. In this article, a review of progress on capacitance sensor design and applications to multi-phase flows is presented. The sensor shape, electrode configuration, and the number of electrodes that comprise three key elements of three-dimensional capacitance sensors are illustrated. The article also highlights applications of ECVT sensors on vessels of various sizes from 1 to 60 inches with complex geometries. Case studies are used to show the capability and validity of ECVT. The studies provide qualitative and quantitative real-time three-dimensional information of the measuring domain under study. Advantages of ECVT render it a favorable tool to be utilized for industrial applications and fundamental multi-phase flow research.","author":[{"dropping-particle":"","family":"Wang","given":"Fei","non-dropping-particle":"","parse-names":false,"suffix":""}],"id":"ITEM-7","issued":{"date-parts":[["2010"]]},"page":"1890-1917","title":"Electrical Capacitance Volume Tomography: Design and Applications","type":"article-journal"},"uris":["http://www.mendeley.com/documents/?uuid=5e263d24-c39c-47fb-bf59-5d625f2a08c6"]}],"mendeley":{"formattedCitation":"(Beck, 1990; Esmaielzadeh &lt;i&gt;et al.&lt;/i&gt;, 2007; Jaworek and Krupa, 2010; Salehi &lt;i&gt;et al.&lt;/i&gt;, 2017; Tan &lt;i&gt;et al.&lt;/i&gt;, 2015; Wang, 2010; Xie &lt;i&gt;et al.&lt;/i&gt;, 1999)","plainTextFormattedCitation":"(Beck, 1990; Esmaielzadeh et al., 2007; Jaworek and Krupa, 2010; Salehi et al., 2017; Tan et al., 2015; Wang, 2010; Xie et al., 1999)","previouslyFormattedCitation":"(Beck, 1990; Esmaielzadeh &lt;i&gt;et al.&lt;/i&gt;, 2007; Jaworek and Krupa, 2010; Salehi &lt;i&gt;et al.&lt;/i&gt;, 2017; Tan &lt;i&gt;et al.&lt;/i&gt;, 2015; Wang, 2010; Xie &lt;i&gt;et al.&lt;/i&gt;, 1999)"},"properties":{"noteIndex":0},"schema":"https://github.com/citation-style-language/schema/raw/master/csl-citation.json"}</w:instrText>
      </w:r>
      <w:r w:rsidR="00473DE6">
        <w:fldChar w:fldCharType="separate"/>
      </w:r>
      <w:r w:rsidR="00473DE6" w:rsidRPr="00473DE6">
        <w:rPr>
          <w:noProof/>
        </w:rPr>
        <w:t xml:space="preserve">(Beck, 1990; Esmaielzadeh </w:t>
      </w:r>
      <w:r w:rsidR="00473DE6" w:rsidRPr="00473DE6">
        <w:rPr>
          <w:i/>
          <w:noProof/>
        </w:rPr>
        <w:t>et al.</w:t>
      </w:r>
      <w:r w:rsidR="00473DE6" w:rsidRPr="00473DE6">
        <w:rPr>
          <w:noProof/>
        </w:rPr>
        <w:t xml:space="preserve">, 2007; Jaworek and Krupa, 2010; Salehi </w:t>
      </w:r>
      <w:r w:rsidR="00473DE6" w:rsidRPr="00473DE6">
        <w:rPr>
          <w:i/>
          <w:noProof/>
        </w:rPr>
        <w:t>et al.</w:t>
      </w:r>
      <w:r w:rsidR="00473DE6" w:rsidRPr="00473DE6">
        <w:rPr>
          <w:noProof/>
        </w:rPr>
        <w:t xml:space="preserve">, 2017; Tan </w:t>
      </w:r>
      <w:r w:rsidR="00473DE6" w:rsidRPr="00473DE6">
        <w:rPr>
          <w:i/>
          <w:noProof/>
        </w:rPr>
        <w:t>et al.</w:t>
      </w:r>
      <w:r w:rsidR="00473DE6" w:rsidRPr="00473DE6">
        <w:rPr>
          <w:noProof/>
        </w:rPr>
        <w:t xml:space="preserve">, 2015; Wang, 2010; Xie </w:t>
      </w:r>
      <w:r w:rsidR="00473DE6" w:rsidRPr="00473DE6">
        <w:rPr>
          <w:i/>
          <w:noProof/>
        </w:rPr>
        <w:t>et al.</w:t>
      </w:r>
      <w:r w:rsidR="00473DE6" w:rsidRPr="00473DE6">
        <w:rPr>
          <w:noProof/>
        </w:rPr>
        <w:t>, 1999)</w:t>
      </w:r>
      <w:r w:rsidR="00473DE6">
        <w:fldChar w:fldCharType="end"/>
      </w:r>
      <w:r w:rsidR="00E90BF5">
        <w:t xml:space="preserve">, differential pressure </w:t>
      </w:r>
      <w:r w:rsidR="00E970C5">
        <w:t xml:space="preserve">sensing </w:t>
      </w:r>
      <w:r w:rsidR="00E970C5">
        <w:fldChar w:fldCharType="begin" w:fldLock="1"/>
      </w:r>
      <w:r w:rsidR="00E970C5">
        <w:instrText>ADDIN CSL_CITATION {"citationItems":[{"id":"ITEM-1","itemData":{"DOI":"10.1016/j.flowmeasinst.2014.10.010","ISSN":"09555986","abstract":"Void fraction is an important process variable for the volume and mass computation required for transportation of gas-liquid mixture in pipelines, storage in tanks, metering and custody transfer. Inaccurate measurement would introduce errors in product measurement with potentials for loss of revenue. Accurate measurement is often constrained by invasive and expensive online measurement techniques. This work focuses on the use of cost effective and non-invasive pressure sensors to calculate the gas void fraction of gas-liquid flow. The differential pressure readings from the vertical upward bubbly and slug air-water flow are substituted into classical mathematical models based on energy conservation to derive the void fraction. Electrical Resistance Tomography (ERT) and Wire-mesh Sensor (WMS) are used as benchmark to validate the void fraction obtained from the differential pressure. Consequently the model is able to produce reasonable agreement with ERT and WMS on the void fraction measurement. The effect of the friction loss on the mathematical models is also investigated and discussed. It is concluded the friction loss cannot be neglected, particularly when gas void fraction is less than 0.2.","author":[{"dropping-particle":"","family":"Jia","given":"Jiabin","non-dropping-particle":"","parse-names":false,"suffix":""},{"dropping-particle":"","family":"Babatunde","given":"Akintayo","non-dropping-particle":"","parse-names":false,"suffix":""},{"dropping-particle":"","family":"Wang","given":"Mi","non-dropping-particle":"","parse-names":false,"suffix":""}],"container-title":"Flow Measurement and Instrumentation","id":"ITEM-1","issued":{"date-parts":[["2015"]]},"title":"Void fraction measurement of gas-liquid two-phase flow from differential pressure","type":"article-journal","volume":"41"},"uris":["http://www.mendeley.com/documents/?uuid=5f0de03c-51a5-33f4-b906-722b885b67d4"]},{"id":"ITEM-2","itemData":{"DOI":"10.1016/j.expthermflusci.2015.11.008","ISSN":"08941777","abstract":"This paper is devoted to measuring water holdup of oil-water two-phase flow with low velocity and high water-cut through differential pressure method. At first, we carry out vertical upward oil-water two-phase flow experiment in a 20 mm inner diameter pipe to obtain the response of differential pressure sensor, and use Vertical Multiple Electrode Array conductance sensor (VMEA) as well as Adaptive Optimal Kernel Time-Frequency Representation (AOK TFR) algorithm to identify three different flow patterns, i.e., dispersed oil-in-water slug flow (D OS/W), dispersed oil-in-water flow (D O/W) and very fine dispersed oil-in-water flow (VFD O/W). Then the water holdup is extracted from the differential pressure sensor response by calculating frictional gradient loss, and the water holdup measured is compared with the set value by using the method of quick closing valve. Finally, we using drift-flux model predict the individual phase superficial velocities based on the flow pattern classification and water holdup. The research results show that differential pressure method proves to be an effective approach to investigate flow characteristics in oil-water two-phase flow with low velocity and high water-cut.","author":[{"dropping-particle":"","family":"Han","given":"Y. F.","non-dropping-particle":"","parse-names":false,"suffix":""},{"dropping-particle":"","family":"Zhao","given":"A.","non-dropping-particle":"","parse-names":false,"suffix":""},{"dropping-particle":"","family":"Zhang","given":"H. X.","non-dropping-particle":"","parse-names":false,"suffix":""},{"dropping-particle":"","family":"Ren","given":"Y. Y.","non-dropping-particle":"","parse-names":false,"suffix":""},{"dropping-particle":"","family":"Liu","given":"W. X.","non-dropping-particle":"","parse-names":false,"suffix":""},{"dropping-particle":"","family":"Jin","given":"N. D.","non-dropping-particle":"","parse-names":false,"suffix":""}],"container-title":"Experimental Thermal and Fluid Science","id":"ITEM-2","issued":{"date-parts":[["2016"]]},"title":"Differential pressure method for measuring water holdup of oil-water two-phase flow with low velocity and high water-cut","type":"article-journal","volume":"72"},"uris":["http://www.mendeley.com/documents/?uuid=6a8d55a1-d5e8-3f0f-8451-cf2fde59d0bf"]},{"id":"ITEM-3","itemData":{"DOI":"10.1016/j.ijmultiphaseflow.2014.01.009","ISSN":"03019322","abstract":"A new method for the identification of flow regime in vertical upward gas-liquid flows has been proposed. It consists of an application of the elastic maps algorithm, which is a machine learning method, to the probability density function of differential pressure measurements in pipes. The proposed method was found to be insensitive to axial location of the measurements, pipe diameter within the range 13.9-49.2. mm and absolute pressure within the range 100-240. kPa; it is therefore amenable to relatively simple calibration in a calibration rig. Compared to three previously suggested machine learning algorithms, the present one had a superior performance in identifying the gas-liquid flow regime. ?? 2014 Elsevier Ltd.","author":[{"dropping-particle":"","family":"Shaban","given":"H.","non-dropping-particle":"","parse-names":false,"suffix":""},{"dropping-particle":"","family":"Tavoularis","given":"S.","non-dropping-particle":"","parse-names":false,"suffix":""}],"container-title":"International Journal of Multiphase Flow","id":"ITEM-3","issued":{"date-parts":[["2014"]]},"page":"62-72","publisher":"Elsevier Ltd","title":"Identification of flow regime in vertical upward air-water pipe flow using differential pressure signals and elastic maps","type":"article-journal","volume":"61"},"uris":["http://www.mendeley.com/documents/?uuid=3f4704f9-5126-473f-b4c4-26d96533acfb"]},{"id":"ITEM-4","itemData":{"DOI":"10.1016/j.expthermflusci.2014.08.004","ISSN":"08941777","abstract":"Experiments have been carried out in a 67. mm diameter pipe with air and deionised water in which gas superficial velocities between 0.04 and 0.55. m/s were studied. A capacitance technique, employing electrodes mounted on either side of the outside of the acrylic resin pipe, has been used to provide time varying cross-sectionally averaged void fraction. Probability Density Functions of these data has permitted characterisation of the slug flow. Pressure drop measurements were made using differential pressure transducer. The mean void fraction, the void fraction in the slug region, the slug velocity and the dimensionless length of liquid slug all increase with the superficial gas velocity. On the other hand increasing the superficial gas velocity was shown to decrease the fractional slug length, the frequency and the film thickness around the Taylor bubble as well as the pressure gradient. A new version of the drift flux equation for bubble rise velocity is proposed and found to perform well against the present data and that from the literature. ?? 2014 Elsevier Inc.","author":[{"dropping-particle":"","family":"Azzopardi","given":"B. J.","non-dropping-particle":"","parse-names":false,"suffix":""},{"dropping-particle":"","family":"Do","given":"H. K.","non-dropping-particle":"","parse-names":false,"suffix":""},{"dropping-particle":"","family":"Azzi","given":"A.","non-dropping-particle":"","parse-names":false,"suffix":""},{"dropping-particle":"","family":"Hernandez Perez","given":"V.","non-dropping-particle":"","parse-names":false,"suffix":""}],"container-title":"Experimental Thermal and Fluid Science","id":"ITEM-4","issued":{"date-parts":[["2015"]]},"page":"1-8","title":"Characteristics of air/water slug flow in an intermediate diameter pipe","type":"article-journal","volume":"60"},"uris":["http://www.mendeley.com/documents/?uuid=03b3ee67-b457-4440-95a5-52e3eceff8a7"]},{"id":"ITEM-5","itemData":{"author":[{"dropping-particle":"","family":"Bin","given":"S.","non-dropping-particle":"","parse-names":false,"suffix":""},{"dropping-particle":"","family":"Zhang","given":"H.","non-dropping-particle":"","parse-names":false,"suffix":""},{"dropping-particle":"","family":"Cheng","given":"L.","non-dropping-particle":"","parse-names":false,"suffix":""},{"dropping-particle":"","family":"Zhao","given":"Y.","non-dropping-particle":"","parse-names":false,"suffix":""}],"container-title":"Chinese J. Chem. Eng.","id":"ITEM-5","issue":"1","issued":{"date-parts":[["2006"]]},"page":"24-30","title":"Flow Regime Identification of Gas-liquid Two-phase Flow Based on HHT","type":"article-journal","volume":"14"},"uris":["http://www.mendeley.com/documents/?uuid=d1c90bbc-c460-4d98-877d-f8cbaf907498"]}],"mendeley":{"formattedCitation":"(Azzopardi &lt;i&gt;et al.&lt;/i&gt;, 2015; Bin &lt;i&gt;et al.&lt;/i&gt;, 2006; Han &lt;i&gt;et al.&lt;/i&gt;, 2016; Jia &lt;i&gt;et al.&lt;/i&gt;, 2015; Shaban and Tavoularis, 2014)","plainTextFormattedCitation":"(Azzopardi et al., 2015; Bin et al., 2006; Han et al., 2016; Jia et al., 2015; Shaban and Tavoularis, 2014)","previouslyFormattedCitation":"(Azzopardi &lt;i&gt;et al.&lt;/i&gt;, 2015; Bin &lt;i&gt;et al.&lt;/i&gt;, 2006; Han &lt;i&gt;et al.&lt;/i&gt;, 2016; Jia &lt;i&gt;et al.&lt;/i&gt;, 2015; Shaban and Tavoularis, 2014)"},"properties":{"noteIndex":0},"schema":"https://github.com/citation-style-language/schema/raw/master/csl-citation.json"}</w:instrText>
      </w:r>
      <w:r w:rsidR="00E970C5">
        <w:fldChar w:fldCharType="separate"/>
      </w:r>
      <w:r w:rsidR="00E970C5" w:rsidRPr="00E970C5">
        <w:rPr>
          <w:noProof/>
        </w:rPr>
        <w:t xml:space="preserve">(Azzopardi </w:t>
      </w:r>
      <w:r w:rsidR="00E970C5" w:rsidRPr="00E970C5">
        <w:rPr>
          <w:i/>
          <w:noProof/>
        </w:rPr>
        <w:t>et al.</w:t>
      </w:r>
      <w:r w:rsidR="00E970C5" w:rsidRPr="00E970C5">
        <w:rPr>
          <w:noProof/>
        </w:rPr>
        <w:t xml:space="preserve">, 2015; Bin </w:t>
      </w:r>
      <w:r w:rsidR="00E970C5" w:rsidRPr="00E970C5">
        <w:rPr>
          <w:i/>
          <w:noProof/>
        </w:rPr>
        <w:t>et al.</w:t>
      </w:r>
      <w:r w:rsidR="00E970C5" w:rsidRPr="00E970C5">
        <w:rPr>
          <w:noProof/>
        </w:rPr>
        <w:t xml:space="preserve">, 2006; Han </w:t>
      </w:r>
      <w:r w:rsidR="00E970C5" w:rsidRPr="00E970C5">
        <w:rPr>
          <w:i/>
          <w:noProof/>
        </w:rPr>
        <w:t>et al.</w:t>
      </w:r>
      <w:r w:rsidR="00E970C5" w:rsidRPr="00E970C5">
        <w:rPr>
          <w:noProof/>
        </w:rPr>
        <w:t xml:space="preserve">, 2016; Jia </w:t>
      </w:r>
      <w:r w:rsidR="00E970C5" w:rsidRPr="00E970C5">
        <w:rPr>
          <w:i/>
          <w:noProof/>
        </w:rPr>
        <w:t>et al.</w:t>
      </w:r>
      <w:r w:rsidR="00E970C5" w:rsidRPr="00E970C5">
        <w:rPr>
          <w:noProof/>
        </w:rPr>
        <w:t>, 2015; Shaban and Tavoularis, 2014)</w:t>
      </w:r>
      <w:r w:rsidR="00E970C5">
        <w:fldChar w:fldCharType="end"/>
      </w:r>
      <w:r w:rsidR="00E970C5">
        <w:t xml:space="preserve"> and acoustic sensing </w:t>
      </w:r>
      <w:r w:rsidR="00E970C5">
        <w:fldChar w:fldCharType="begin" w:fldLock="1"/>
      </w:r>
      <w:r w:rsidR="000515E6">
        <w:instrText>ADDIN CSL_CITATION {"citationItems":[{"id":"ITEM-1","itemData":{"ISBN":"9036521882","author":[{"dropping-particle":"","family":"Dijk","given":"P","non-dropping-particle":"Van","parse-names":false,"suffix":""}],"id":"ITEM-1","issued":{"date-parts":[["2005"]]},"title":"Acoustics of Two-Phase Pipe Flows","type":"book"},"uris":["http://www.mendeley.com/documents/?uuid=d7ffa54a-6477-465b-a905-7517ce60be06"]},{"id":"ITEM-2","itemData":{"DOI":"10.5772/31332","ISBN":"978-953-51-0056-0","author":[{"dropping-particle":"","family":"Al-lababidi","given":"Salem","non-dropping-particle":"","parse-names":false,"suffix":""},{"dropping-particle":"","family":"Mba","given":"David","non-dropping-particle":"","parse-names":false,"suffix":""},{"dropping-particle":"","family":"Addali","given":"Abdulmajid","non-dropping-particle":"","parse-names":false,"suffix":""}],"container-title":"Acoustic Emission","id":"ITEM-2","issue":"April 2014","issued":{"date-parts":[["2012"]]},"page":"398","title":"Upstream Multiphase Flow Assurance Monitoring Using Acoustic Emission","type":"article-journal"},"uris":["http://www.mendeley.com/documents/?uuid=bf6b7677-4cbe-4f71-aa69-4dd2584bf10e"]},{"id":"ITEM-3","itemData":{"author":[{"dropping-particle":"","family":"Raiter","given":"P N","non-dropping-particle":"","parse-names":false,"suffix":""}],"id":"ITEM-3","issued":{"date-parts":[["2010"]]},"title":"Identification of Production Well Flow Regime and Oil-Gas-Water Phases Flow Measurement","type":"article-journal"},"uris":["http://www.mendeley.com/documents/?uuid=c630e9c5-74ed-487c-8911-4226186d866f"]}],"mendeley":{"formattedCitation":"(Al-lababidi &lt;i&gt;et al.&lt;/i&gt;, 2012; Raiter, 2010; Van Dijk, 2005)","plainTextFormattedCitation":"(Al-lababidi et al., 2012; Raiter, 2010; Van Dijk, 2005)","previouslyFormattedCitation":"(Al-lababidi &lt;i&gt;et al.&lt;/i&gt;, 2012; Raiter, 2010; Van Dijk, 2005)"},"properties":{"noteIndex":0},"schema":"https://github.com/citation-style-language/schema/raw/master/csl-citation.json"}</w:instrText>
      </w:r>
      <w:r w:rsidR="00E970C5">
        <w:fldChar w:fldCharType="separate"/>
      </w:r>
      <w:r w:rsidR="00E970C5" w:rsidRPr="00E970C5">
        <w:rPr>
          <w:noProof/>
        </w:rPr>
        <w:t xml:space="preserve">(Al-lababidi </w:t>
      </w:r>
      <w:r w:rsidR="00E970C5" w:rsidRPr="00E970C5">
        <w:rPr>
          <w:i/>
          <w:noProof/>
        </w:rPr>
        <w:t>et al.</w:t>
      </w:r>
      <w:r w:rsidR="00E970C5" w:rsidRPr="00E970C5">
        <w:rPr>
          <w:noProof/>
        </w:rPr>
        <w:t>, 2012; Raiter, 2010; Van Dijk, 2005)</w:t>
      </w:r>
      <w:r w:rsidR="00E970C5">
        <w:fldChar w:fldCharType="end"/>
      </w:r>
      <w:r w:rsidR="002F1F1A">
        <w:t xml:space="preserve">. </w:t>
      </w:r>
    </w:p>
    <w:p w14:paraId="17F1D4C4" w14:textId="77777777" w:rsidR="00BA641F" w:rsidRDefault="00BA641F" w:rsidP="008A7B16">
      <w:pPr>
        <w:jc w:val="both"/>
        <w:rPr>
          <w:color w:val="000000" w:themeColor="text1"/>
        </w:rPr>
      </w:pPr>
    </w:p>
    <w:p w14:paraId="681FA903" w14:textId="4C44A881" w:rsidR="00051E0F" w:rsidRPr="008A7B16" w:rsidRDefault="00B14BD6" w:rsidP="008A7B16">
      <w:pPr>
        <w:jc w:val="both"/>
      </w:pPr>
      <w:r w:rsidRPr="00612E26">
        <w:rPr>
          <w:color w:val="000000" w:themeColor="text1"/>
        </w:rPr>
        <w:t>This paper makes use of a non-intrusive optical infrared sensing</w:t>
      </w:r>
      <w:r w:rsidR="007B7983">
        <w:rPr>
          <w:color w:val="000000" w:themeColor="text1"/>
        </w:rPr>
        <w:t xml:space="preserve"> (NIOIRS)</w:t>
      </w:r>
      <w:r w:rsidRPr="00612E26">
        <w:rPr>
          <w:color w:val="000000" w:themeColor="text1"/>
        </w:rPr>
        <w:t xml:space="preserve"> </w:t>
      </w:r>
      <w:r w:rsidR="004543DA" w:rsidRPr="00612E26">
        <w:rPr>
          <w:color w:val="000000" w:themeColor="text1"/>
        </w:rPr>
        <w:t xml:space="preserve">method </w:t>
      </w:r>
      <w:r w:rsidR="005712E1">
        <w:rPr>
          <w:color w:val="000000" w:themeColor="text1"/>
        </w:rPr>
        <w:t>to monitor</w:t>
      </w:r>
      <w:r w:rsidR="000D2FF2">
        <w:rPr>
          <w:color w:val="000000" w:themeColor="text1"/>
        </w:rPr>
        <w:t xml:space="preserve"> slug flow development via statistical analysis </w:t>
      </w:r>
      <w:r w:rsidR="008F0D86" w:rsidRPr="00612E26">
        <w:rPr>
          <w:color w:val="000000" w:themeColor="text1"/>
        </w:rPr>
        <w:t xml:space="preserve">of the </w:t>
      </w:r>
      <w:r w:rsidR="000D2FF2">
        <w:rPr>
          <w:color w:val="000000" w:themeColor="text1"/>
        </w:rPr>
        <w:t>sensor response</w:t>
      </w:r>
      <w:r w:rsidR="00DE162B" w:rsidRPr="00612E26">
        <w:rPr>
          <w:color w:val="000000" w:themeColor="text1"/>
        </w:rPr>
        <w:t xml:space="preserve">. </w:t>
      </w:r>
      <w:r w:rsidR="000D2FF2">
        <w:rPr>
          <w:color w:val="000000" w:themeColor="text1"/>
        </w:rPr>
        <w:t xml:space="preserve">Secondly, </w:t>
      </w:r>
      <w:r w:rsidR="00051E0F">
        <w:rPr>
          <w:color w:val="000000" w:themeColor="text1"/>
        </w:rPr>
        <w:t xml:space="preserve">the determination of </w:t>
      </w:r>
      <w:r w:rsidR="0054710F" w:rsidRPr="00612E26">
        <w:rPr>
          <w:color w:val="000000" w:themeColor="text1"/>
        </w:rPr>
        <w:t xml:space="preserve">average </w:t>
      </w:r>
      <w:r w:rsidR="000D2FF2">
        <w:rPr>
          <w:color w:val="000000" w:themeColor="text1"/>
        </w:rPr>
        <w:t xml:space="preserve">phase </w:t>
      </w:r>
      <w:r w:rsidR="000D2FF2" w:rsidRPr="00612E26">
        <w:rPr>
          <w:color w:val="000000" w:themeColor="text1"/>
        </w:rPr>
        <w:t>fractions</w:t>
      </w:r>
      <w:r w:rsidR="008F0D86" w:rsidRPr="00612E26">
        <w:rPr>
          <w:color w:val="000000" w:themeColor="text1"/>
        </w:rPr>
        <w:t xml:space="preserve"> </w:t>
      </w:r>
      <w:r w:rsidR="00051E0F">
        <w:rPr>
          <w:color w:val="000000" w:themeColor="text1"/>
        </w:rPr>
        <w:t>over time</w:t>
      </w:r>
      <w:r w:rsidR="007B7983">
        <w:rPr>
          <w:color w:val="000000" w:themeColor="text1"/>
        </w:rPr>
        <w:t xml:space="preserve"> is achieved </w:t>
      </w:r>
      <w:r w:rsidR="00584340">
        <w:rPr>
          <w:color w:val="000000" w:themeColor="text1"/>
        </w:rPr>
        <w:t>using</w:t>
      </w:r>
      <w:r w:rsidR="005712E1">
        <w:rPr>
          <w:color w:val="000000" w:themeColor="text1"/>
        </w:rPr>
        <w:t xml:space="preserve"> a proposed linear model related to bubble </w:t>
      </w:r>
      <w:r w:rsidR="0018309C">
        <w:rPr>
          <w:color w:val="000000" w:themeColor="text1"/>
        </w:rPr>
        <w:t>and</w:t>
      </w:r>
      <w:r w:rsidR="005712E1">
        <w:rPr>
          <w:color w:val="000000" w:themeColor="text1"/>
        </w:rPr>
        <w:t xml:space="preserve"> slug flow regime</w:t>
      </w:r>
      <w:r w:rsidR="00584340">
        <w:rPr>
          <w:color w:val="000000" w:themeColor="text1"/>
        </w:rPr>
        <w:t xml:space="preserve">. </w:t>
      </w:r>
      <w:r w:rsidR="00051E0F" w:rsidRPr="00612E26">
        <w:rPr>
          <w:color w:val="000000" w:themeColor="text1"/>
          <w:szCs w:val="24"/>
        </w:rPr>
        <w:t xml:space="preserve">Finally, </w:t>
      </w:r>
      <w:r w:rsidR="0018309C">
        <w:rPr>
          <w:color w:val="000000" w:themeColor="text1"/>
          <w:szCs w:val="24"/>
        </w:rPr>
        <w:t xml:space="preserve">a real time monitoring of the gas liquid flow is demonstrated </w:t>
      </w:r>
      <w:r w:rsidR="000D2FF2">
        <w:rPr>
          <w:color w:val="000000" w:themeColor="text1"/>
          <w:szCs w:val="24"/>
        </w:rPr>
        <w:t xml:space="preserve"> </w:t>
      </w:r>
      <w:r w:rsidR="00051E0F">
        <w:rPr>
          <w:color w:val="000000" w:themeColor="text1"/>
          <w:szCs w:val="24"/>
        </w:rPr>
        <w:t xml:space="preserve">via </w:t>
      </w:r>
      <w:r w:rsidR="008A7B16">
        <w:rPr>
          <w:color w:val="000000" w:themeColor="text1"/>
          <w:szCs w:val="24"/>
        </w:rPr>
        <w:t>an</w:t>
      </w:r>
      <w:r w:rsidR="00051E0F">
        <w:rPr>
          <w:color w:val="000000" w:themeColor="text1"/>
          <w:szCs w:val="24"/>
        </w:rPr>
        <w:t xml:space="preserve"> algorithm</w:t>
      </w:r>
      <w:r w:rsidR="0018309C">
        <w:rPr>
          <w:color w:val="000000" w:themeColor="text1"/>
          <w:szCs w:val="24"/>
        </w:rPr>
        <w:t xml:space="preserve"> that </w:t>
      </w:r>
      <w:r w:rsidR="00B13082">
        <w:rPr>
          <w:color w:val="000000" w:themeColor="text1"/>
          <w:szCs w:val="24"/>
        </w:rPr>
        <w:t>incorporates</w:t>
      </w:r>
      <w:r w:rsidR="0018309C">
        <w:rPr>
          <w:color w:val="000000" w:themeColor="text1"/>
          <w:szCs w:val="24"/>
        </w:rPr>
        <w:t xml:space="preserve"> the derived model using </w:t>
      </w:r>
      <w:r w:rsidR="00051E0F">
        <w:rPr>
          <w:color w:val="000000" w:themeColor="text1"/>
          <w:szCs w:val="24"/>
        </w:rPr>
        <w:t xml:space="preserve">in </w:t>
      </w:r>
      <w:r w:rsidR="007A01B7">
        <w:rPr>
          <w:color w:val="000000" w:themeColor="text1"/>
          <w:szCs w:val="24"/>
        </w:rPr>
        <w:t>LabVIEW</w:t>
      </w:r>
      <w:r w:rsidR="000D2FF2">
        <w:rPr>
          <w:color w:val="000000" w:themeColor="text1"/>
          <w:szCs w:val="24"/>
        </w:rPr>
        <w:t xml:space="preserve">. </w:t>
      </w:r>
      <w:r w:rsidR="00455461" w:rsidRPr="00612E26">
        <w:rPr>
          <w:color w:val="000000" w:themeColor="text1"/>
          <w:szCs w:val="24"/>
        </w:rPr>
        <w:t xml:space="preserve">The results </w:t>
      </w:r>
      <w:r w:rsidR="008A3D71" w:rsidRPr="00612E26">
        <w:rPr>
          <w:color w:val="000000" w:themeColor="text1"/>
          <w:szCs w:val="24"/>
        </w:rPr>
        <w:t xml:space="preserve">show </w:t>
      </w:r>
      <w:r w:rsidR="00455461" w:rsidRPr="00612E26">
        <w:rPr>
          <w:color w:val="000000" w:themeColor="text1"/>
          <w:szCs w:val="24"/>
        </w:rPr>
        <w:t>the capabi</w:t>
      </w:r>
      <w:r w:rsidR="000803F8">
        <w:rPr>
          <w:color w:val="000000" w:themeColor="text1"/>
          <w:szCs w:val="24"/>
        </w:rPr>
        <w:t>li</w:t>
      </w:r>
      <w:r w:rsidR="00455461" w:rsidRPr="00612E26">
        <w:rPr>
          <w:color w:val="000000" w:themeColor="text1"/>
          <w:szCs w:val="24"/>
        </w:rPr>
        <w:t xml:space="preserve">ties of </w:t>
      </w:r>
      <w:r w:rsidR="00051E0F">
        <w:rPr>
          <w:color w:val="000000" w:themeColor="text1"/>
          <w:szCs w:val="24"/>
        </w:rPr>
        <w:t xml:space="preserve">NIOIRS </w:t>
      </w:r>
      <w:r w:rsidR="000803F8">
        <w:rPr>
          <w:color w:val="000000" w:themeColor="text1"/>
          <w:szCs w:val="24"/>
        </w:rPr>
        <w:t xml:space="preserve">for </w:t>
      </w:r>
      <w:r w:rsidR="007A01B7">
        <w:rPr>
          <w:color w:val="000000" w:themeColor="text1"/>
          <w:szCs w:val="24"/>
        </w:rPr>
        <w:t>monitoring</w:t>
      </w:r>
      <w:r w:rsidR="00051E0F">
        <w:rPr>
          <w:color w:val="000000" w:themeColor="text1"/>
          <w:szCs w:val="24"/>
        </w:rPr>
        <w:t xml:space="preserve"> slug flow </w:t>
      </w:r>
      <w:r w:rsidR="007A01B7">
        <w:rPr>
          <w:color w:val="000000" w:themeColor="text1"/>
          <w:szCs w:val="24"/>
        </w:rPr>
        <w:t>development. The</w:t>
      </w:r>
      <w:r w:rsidR="00847FA3">
        <w:rPr>
          <w:color w:val="000000" w:themeColor="text1"/>
          <w:szCs w:val="24"/>
        </w:rPr>
        <w:t xml:space="preserve"> next section gives a </w:t>
      </w:r>
      <w:r w:rsidR="000803F8">
        <w:rPr>
          <w:color w:val="000000" w:themeColor="text1"/>
          <w:szCs w:val="24"/>
        </w:rPr>
        <w:t>b</w:t>
      </w:r>
      <w:r w:rsidR="00847FA3">
        <w:rPr>
          <w:color w:val="000000" w:themeColor="text1"/>
          <w:szCs w:val="24"/>
        </w:rPr>
        <w:t>ack</w:t>
      </w:r>
      <w:r w:rsidR="000C5184">
        <w:rPr>
          <w:color w:val="000000" w:themeColor="text1"/>
          <w:szCs w:val="24"/>
        </w:rPr>
        <w:t>ground</w:t>
      </w:r>
      <w:r w:rsidR="00847FA3">
        <w:rPr>
          <w:color w:val="000000" w:themeColor="text1"/>
          <w:szCs w:val="24"/>
        </w:rPr>
        <w:t xml:space="preserve"> </w:t>
      </w:r>
      <w:r w:rsidR="0058448D">
        <w:rPr>
          <w:color w:val="000000" w:themeColor="text1"/>
          <w:szCs w:val="24"/>
        </w:rPr>
        <w:t>of the</w:t>
      </w:r>
      <w:r w:rsidR="000C5184">
        <w:rPr>
          <w:color w:val="000000" w:themeColor="text1"/>
          <w:szCs w:val="24"/>
        </w:rPr>
        <w:t xml:space="preserve"> </w:t>
      </w:r>
      <w:r w:rsidR="000803F8">
        <w:rPr>
          <w:color w:val="000000" w:themeColor="text1"/>
          <w:szCs w:val="24"/>
        </w:rPr>
        <w:t>slug</w:t>
      </w:r>
      <w:r w:rsidR="00847FA3">
        <w:rPr>
          <w:color w:val="000000" w:themeColor="text1"/>
          <w:szCs w:val="24"/>
        </w:rPr>
        <w:t xml:space="preserve"> </w:t>
      </w:r>
      <w:r w:rsidR="000C5184">
        <w:rPr>
          <w:color w:val="000000" w:themeColor="text1"/>
          <w:szCs w:val="24"/>
        </w:rPr>
        <w:t>flow regime</w:t>
      </w:r>
      <w:r w:rsidR="00866DBE">
        <w:rPr>
          <w:color w:val="000000" w:themeColor="text1"/>
          <w:szCs w:val="24"/>
        </w:rPr>
        <w:t>,</w:t>
      </w:r>
      <w:r w:rsidR="00847FA3">
        <w:rPr>
          <w:color w:val="000000" w:themeColor="text1"/>
          <w:szCs w:val="24"/>
        </w:rPr>
        <w:t xml:space="preserve"> as this enable</w:t>
      </w:r>
      <w:r w:rsidR="000C5184">
        <w:rPr>
          <w:color w:val="000000" w:themeColor="text1"/>
          <w:szCs w:val="24"/>
        </w:rPr>
        <w:t>s</w:t>
      </w:r>
      <w:r w:rsidR="00847FA3">
        <w:rPr>
          <w:color w:val="000000" w:themeColor="text1"/>
          <w:szCs w:val="24"/>
        </w:rPr>
        <w:t xml:space="preserve"> a better understanding of the sensor response.</w:t>
      </w:r>
    </w:p>
    <w:p w14:paraId="43DFF548" w14:textId="77777777" w:rsidR="00CD06E0" w:rsidRDefault="00CD06E0" w:rsidP="00403784"/>
    <w:p w14:paraId="6A54AF3E" w14:textId="77777777" w:rsidR="00CD06E0" w:rsidRDefault="00CD06E0" w:rsidP="00CD06E0"/>
    <w:p w14:paraId="754E6D10" w14:textId="77777777" w:rsidR="00622976" w:rsidRDefault="00622976" w:rsidP="00CD06E0"/>
    <w:p w14:paraId="5CBAEEC1" w14:textId="77777777" w:rsidR="00622976" w:rsidRDefault="00622976" w:rsidP="00CD06E0"/>
    <w:p w14:paraId="0A664A58" w14:textId="77777777" w:rsidR="00622976" w:rsidRDefault="00622976" w:rsidP="00CD06E0"/>
    <w:p w14:paraId="113EB87C" w14:textId="77777777" w:rsidR="00622976" w:rsidRDefault="00622976" w:rsidP="00CD06E0"/>
    <w:p w14:paraId="2E382E76" w14:textId="77777777" w:rsidR="00622976" w:rsidRDefault="00622976" w:rsidP="00CD06E0"/>
    <w:p w14:paraId="110BF3C0" w14:textId="77777777" w:rsidR="00622976" w:rsidRDefault="00622976" w:rsidP="00CD06E0"/>
    <w:p w14:paraId="5BC5C442" w14:textId="1292D3EF" w:rsidR="00622976" w:rsidRPr="00622976" w:rsidRDefault="00622976" w:rsidP="00622976">
      <w:pPr>
        <w:pStyle w:val="Heading2"/>
      </w:pPr>
      <w:r>
        <w:t>Slug flow description</w:t>
      </w:r>
    </w:p>
    <w:p w14:paraId="7A2DDF05" w14:textId="584E6006" w:rsidR="00622976" w:rsidRDefault="00622976" w:rsidP="005862F8">
      <w:pPr>
        <w:ind w:firstLine="270"/>
        <w:jc w:val="both"/>
      </w:pPr>
      <w:r>
        <w:t>In the context of gas</w:t>
      </w:r>
      <w:r w:rsidR="00E72658">
        <w:t>-</w:t>
      </w:r>
      <w:r>
        <w:t xml:space="preserve">liquid flow in pipes, flow regimes refer to geometrical distributions of each phase in a conduit. There are varied descriptions of these distributions in literature </w:t>
      </w:r>
      <w:r>
        <w:fldChar w:fldCharType="begin" w:fldLock="1"/>
      </w:r>
      <w:r>
        <w:instrText>ADDIN CSL_CITATION {"citationItems":[{"id":"ITEM-1","itemData":{"DOI":"10.1177/1757482X17748784","ISSN":"1757-482X","abstract":"This paper reviews the use of non-intrusive optical infrared sensing for gas?liquid flow characterisation in pipes. The application of signal analysis techniques to infrared-derived temporal signal outputs enables the objective determination of flow characteristics such as flow regimes, phase fractions and total pressure drops. Key considerations for improving the performance of infrared sensors are discussed. These include global and local measurements, ray divergence, effects of ambient light and temperature variations. Most experimental studies have reported consistent and excellent results for flow regime identifications and phase fraction estimation but with a few validating total pressures drop from correlations and direct pressure measurements. Other gaps in research were highlighted; these include the use of pipes sizes greater than 0.005?m for experimentation under high superficial velocities conditions greater than 10?m/s. The capabilities of infrared sensing as a standalone measurement for flow metering were considered a possibility via an inferential approach for phase volumetric rates. More so, the derived infrared sensing flow characteristics could be combined with available pressure?volume?temperature correlations in estimating mass flow rates of each phase. As a future development, a conceptual modification to surface installations using a transparent opaque coupling is suggested to overcome the accessibility limitation of infrared light penetration for opaque pipes.","author":[{"dropping-particle":"","family":"Sarkodie","given":"Kwame","non-dropping-particle":"","parse-names":false,"suffix":""},{"dropping-particle":"","family":"Fergusson-Rees","given":"Andrew","non-dropping-particle":"","parse-names":false,"suffix":""},{"dropping-particle":"","family":"Diaz","given":"Pedro","non-dropping-particle":"","parse-names":false,"suffix":""}],"container-title":"The Journal of Computational Multiphase Flows","id":"ITEM-1","issued":{"date-parts":[["2018","1","2"]]},"note":"doi: 10.1177/1757482X17748784","page":"1757482X17748784","publisher":"SAGE Publications Ltd STM","title":"A review of the application of non-intrusive infrared sensing for gas–liquid flow characterization","type":"article-journal"},"uris":["http://www.mendeley.com/documents/?uuid=705711ab-9ce5-4bb6-84bd-e0ea780b629c"]}],"mendeley":{"formattedCitation":"(Sarkodie &lt;i&gt;et al.&lt;/i&gt;, 2018)","plainTextFormattedCitation":"(Sarkodie et al., 2018)","previouslyFormattedCitation":"(Sarkodie &lt;i&gt;et al.&lt;/i&gt;, 2018)"},"properties":{"noteIndex":0},"schema":"https://github.com/citation-style-language/schema/raw/master/csl-citation.json"}</w:instrText>
      </w:r>
      <w:r>
        <w:fldChar w:fldCharType="separate"/>
      </w:r>
      <w:r w:rsidRPr="00605996">
        <w:rPr>
          <w:noProof/>
        </w:rPr>
        <w:t xml:space="preserve">(Sarkodie </w:t>
      </w:r>
      <w:r w:rsidRPr="00605996">
        <w:rPr>
          <w:i/>
          <w:noProof/>
        </w:rPr>
        <w:t>et al.</w:t>
      </w:r>
      <w:r w:rsidRPr="00605996">
        <w:rPr>
          <w:noProof/>
        </w:rPr>
        <w:t>, 2018)</w:t>
      </w:r>
      <w:r>
        <w:fldChar w:fldCharType="end"/>
      </w:r>
      <w:r w:rsidR="00E72658">
        <w:t xml:space="preserve">. </w:t>
      </w:r>
      <w:r>
        <w:t>For a vertical upward flow, the most agreed upon are the bubble flow, slug flow, churn flow and annular flow regimes.</w:t>
      </w:r>
      <w:r w:rsidR="0034077E">
        <w:t xml:space="preserve"> S</w:t>
      </w:r>
      <w:r>
        <w:t xml:space="preserve">lug flow is characterized as </w:t>
      </w:r>
      <w:r w:rsidR="0034077E">
        <w:t>an intermittent</w:t>
      </w:r>
      <w:r>
        <w:t xml:space="preserve"> flow of slug units. The slug unit (as shown in figure 1</w:t>
      </w:r>
      <w:r w:rsidR="007A01B7">
        <w:t>) of</w:t>
      </w:r>
      <w:r>
        <w:t xml:space="preserve"> length Lsu, is unique with a Taylor bubble of length, L</w:t>
      </w:r>
      <w:r w:rsidRPr="0004610B">
        <w:rPr>
          <w:vertAlign w:val="subscript"/>
        </w:rPr>
        <w:t>TB</w:t>
      </w:r>
      <w:r>
        <w:t xml:space="preserve"> and Radius R</w:t>
      </w:r>
      <w:r w:rsidRPr="00760501">
        <w:rPr>
          <w:vertAlign w:val="subscript"/>
        </w:rPr>
        <w:t>TB</w:t>
      </w:r>
      <w:r>
        <w:rPr>
          <w:vertAlign w:val="subscript"/>
        </w:rPr>
        <w:t xml:space="preserve"> </w:t>
      </w:r>
      <w:r w:rsidR="0034077E">
        <w:t>close to the</w:t>
      </w:r>
      <w:r>
        <w:t xml:space="preserve"> pipe diameter 2R</w:t>
      </w:r>
      <w:r w:rsidRPr="00A00E87">
        <w:rPr>
          <w:vertAlign w:val="subscript"/>
        </w:rPr>
        <w:t>p</w:t>
      </w:r>
      <w:r>
        <w:t>.</w:t>
      </w:r>
      <w:r w:rsidR="00E72658">
        <w:t xml:space="preserve"> </w:t>
      </w:r>
      <w:r>
        <w:t xml:space="preserve">This bubble shape </w:t>
      </w:r>
      <w:r w:rsidR="008755B1">
        <w:t>is described</w:t>
      </w:r>
      <w:r>
        <w:t xml:space="preserve"> as an elongated bullet shape hence having a </w:t>
      </w:r>
      <w:r w:rsidR="00772EC2">
        <w:t xml:space="preserve">close to hemispherical </w:t>
      </w:r>
      <w:r>
        <w:t>nose of curvature radius</w:t>
      </w:r>
      <w:r w:rsidRPr="00CB3764">
        <w:t xml:space="preserve"> </w:t>
      </w:r>
      <w:r>
        <w:t>R</w:t>
      </w:r>
      <w:r w:rsidRPr="001B1C92">
        <w:rPr>
          <w:vertAlign w:val="subscript"/>
        </w:rPr>
        <w:t>N</w:t>
      </w:r>
      <w:r>
        <w:t>. The bubble tail</w:t>
      </w:r>
      <w:r w:rsidR="00772EC2">
        <w:t>,</w:t>
      </w:r>
      <w:r>
        <w:t xml:space="preserve"> </w:t>
      </w:r>
      <w:r w:rsidR="00772EC2">
        <w:t>though</w:t>
      </w:r>
      <w:r>
        <w:t>, simplified in figure 1, has been observed by many investigators to be characterized as an unstable zone with a varying profile</w:t>
      </w:r>
      <w:r w:rsidR="001E348A">
        <w:t xml:space="preserve"> </w:t>
      </w:r>
      <w:r>
        <w:fldChar w:fldCharType="begin" w:fldLock="1"/>
      </w:r>
      <w:r w:rsidR="00826F05">
        <w:instrText>ADDIN CSL_CITATION {"citationItems":[{"id":"ITEM-1","itemData":{"ISSN":"0735-1933","author":[{"dropping-particle":"","family":"Nigmatulin","given":"T R","non-dropping-particle":"","parse-names":false,"suffix":""},{"dropping-particle":"","family":"Bonetto","given":"F J","non-dropping-particle":"","parse-names":false,"suffix":""}],"container-title":"International communications in heat and mass transfer","id":"ITEM-1","issue":"8","issued":{"date-parts":[["1997"]]},"page":"1177-1185","publisher":"Elsevier","title":"Shape of Taylor bubbles in vertical tubes","type":"article-journal","volume":"24"},"uris":["http://www.mendeley.com/documents/?uuid=173287b1-55df-4b31-9cc2-aeedc553ea33"]}],"mendeley":{"formattedCitation":"(Nigmatulin and Bonetto, 1997)","plainTextFormattedCitation":"(Nigmatulin and Bonetto, 1997)","previouslyFormattedCitation":"(Nigmatulin and Bonetto, 1997)"},"properties":{"noteIndex":0},"schema":"https://github.com/citation-style-language/schema/raw/master/csl-citation.json"}</w:instrText>
      </w:r>
      <w:r>
        <w:fldChar w:fldCharType="separate"/>
      </w:r>
      <w:r w:rsidRPr="00BA641F">
        <w:rPr>
          <w:noProof/>
        </w:rPr>
        <w:t>(Nigmatulin and Bonetto, 1997)</w:t>
      </w:r>
      <w:r>
        <w:fldChar w:fldCharType="end"/>
      </w:r>
      <w:r>
        <w:t>.</w:t>
      </w:r>
      <w:r w:rsidR="00E72658">
        <w:t xml:space="preserve"> </w:t>
      </w:r>
      <w:r w:rsidR="002F5C62">
        <w:t xml:space="preserve">This instability has been reported to </w:t>
      </w:r>
      <w:r w:rsidR="001E348A">
        <w:t xml:space="preserve">be due to </w:t>
      </w:r>
      <w:r w:rsidR="002F5C62">
        <w:t xml:space="preserve">the downward velocity of </w:t>
      </w:r>
      <w:r w:rsidR="001E348A">
        <w:t xml:space="preserve">the </w:t>
      </w:r>
      <w:r w:rsidR="002F5C62">
        <w:t xml:space="preserve">liquid film around the Taylor bubble </w:t>
      </w:r>
      <w:r w:rsidR="001E348A">
        <w:t xml:space="preserve">which in turn </w:t>
      </w:r>
      <w:r w:rsidR="007A01B7">
        <w:t>enhances</w:t>
      </w:r>
      <w:r w:rsidR="002F5C62">
        <w:t xml:space="preserve"> shedding </w:t>
      </w:r>
      <w:r w:rsidR="001E348A">
        <w:t>of the bubble tail</w:t>
      </w:r>
      <w:r w:rsidR="002F5C62">
        <w:t xml:space="preserve">. </w:t>
      </w:r>
      <w:r w:rsidR="00772EC2">
        <w:t>A wake</w:t>
      </w:r>
      <w:r w:rsidR="002F5C62">
        <w:t xml:space="preserve"> zone, with length</w:t>
      </w:r>
      <w:r w:rsidR="00772EC2">
        <w:t xml:space="preserve"> L</w:t>
      </w:r>
      <w:r w:rsidR="00772EC2" w:rsidRPr="00772EC2">
        <w:rPr>
          <w:vertAlign w:val="subscript"/>
        </w:rPr>
        <w:t>w</w:t>
      </w:r>
      <w:r w:rsidR="00772EC2">
        <w:t xml:space="preserve"> </w:t>
      </w:r>
      <w:r w:rsidR="002F5C62">
        <w:t xml:space="preserve">is formed as a </w:t>
      </w:r>
      <w:r w:rsidR="00A00E87">
        <w:t>result, which</w:t>
      </w:r>
      <w:r w:rsidR="002F5C62">
        <w:t xml:space="preserve"> has been </w:t>
      </w:r>
      <w:r w:rsidR="007A01B7">
        <w:t>described</w:t>
      </w:r>
      <w:r w:rsidR="002F5C62">
        <w:t xml:space="preserve"> to be a zone of velocity profile recovery of the bubble tail</w:t>
      </w:r>
      <w:r w:rsidR="00E72658">
        <w:t xml:space="preserve"> </w:t>
      </w:r>
      <w:r w:rsidR="00826F05">
        <w:fldChar w:fldCharType="begin" w:fldLock="1"/>
      </w:r>
      <w:r w:rsidR="002C5B7E">
        <w:instrText>ADDIN CSL_CITATION {"citationItems":[{"id":"ITEM-1","itemData":{"ISSN":"0301-9322","author":[{"dropping-particle":"","family":"Barnea","given":"D","non-dropping-particle":"","parse-names":false,"suffix":""},{"dropping-particle":"","family":"Taitel","given":"Y","non-dropping-particle":"","parse-names":false,"suffix":""}],"container-title":"International Journal of Multiphase Flow","id":"ITEM-1","issue":"5","issued":{"date-parts":[["1993"]]},"page":"829-838","publisher":"Elsevier","title":"A model for slug length distribution in gas-liquid slug flow","type":"article-journal","volume":"19"},"uris":["http://www.mendeley.com/documents/?uuid=54bb0f7d-8175-45b1-b791-263ac271ac5a","http://www.mendeley.com/documents/?uuid=d2119969-5cf3-4e00-8af4-0c1a23d5d1d0"]}],"mendeley":{"formattedCitation":"(Barnea and Taitel, 1993)","plainTextFormattedCitation":"(Barnea and Taitel, 1993)","previouslyFormattedCitation":"(Barnea and Taitel, 1993)"},"properties":{"noteIndex":0},"schema":"https://github.com/citation-style-language/schema/raw/master/csl-citation.json"}</w:instrText>
      </w:r>
      <w:r w:rsidR="00826F05">
        <w:fldChar w:fldCharType="separate"/>
      </w:r>
      <w:r w:rsidR="00826F05" w:rsidRPr="00826F05">
        <w:rPr>
          <w:noProof/>
        </w:rPr>
        <w:t>(Barnea and Taitel, 1993)</w:t>
      </w:r>
      <w:r w:rsidR="00826F05">
        <w:fldChar w:fldCharType="end"/>
      </w:r>
      <w:r w:rsidR="002F5C62">
        <w:t xml:space="preserve">. Within the zone </w:t>
      </w:r>
      <w:r w:rsidR="005862F8">
        <w:t xml:space="preserve">are </w:t>
      </w:r>
      <w:r w:rsidR="002F5C62">
        <w:t xml:space="preserve">entrained bubbles in the liquid </w:t>
      </w:r>
      <w:r w:rsidR="005862F8">
        <w:t xml:space="preserve">slug which </w:t>
      </w:r>
      <w:r w:rsidR="007A01B7">
        <w:t>coalesce</w:t>
      </w:r>
      <w:r w:rsidR="002F5C62">
        <w:t xml:space="preserve"> with the rising bu</w:t>
      </w:r>
      <w:r w:rsidR="005862F8">
        <w:t>bble, hence creating</w:t>
      </w:r>
      <w:r w:rsidR="0058448D">
        <w:t xml:space="preserve"> a longer bubble th</w:t>
      </w:r>
      <w:r w:rsidR="004A6E7A">
        <w:t>r</w:t>
      </w:r>
      <w:r w:rsidR="0058448D">
        <w:t>ough time.</w:t>
      </w:r>
    </w:p>
    <w:p w14:paraId="4CD1AB91" w14:textId="052BEE99" w:rsidR="00622976" w:rsidRDefault="00622976" w:rsidP="00622976">
      <w:pPr>
        <w:ind w:firstLine="270"/>
        <w:jc w:val="center"/>
      </w:pPr>
    </w:p>
    <w:p w14:paraId="22AFB11F" w14:textId="61FF7E66" w:rsidR="00622976" w:rsidRDefault="005B0283" w:rsidP="00622976">
      <w:pPr>
        <w:ind w:firstLine="270"/>
        <w:jc w:val="center"/>
      </w:pPr>
      <w:r>
        <w:rPr>
          <w:noProof/>
          <w:lang w:val="en-GB" w:eastAsia="en-GB"/>
        </w:rPr>
        <w:lastRenderedPageBreak/>
        <w:drawing>
          <wp:inline distT="0" distB="0" distL="0" distR="0" wp14:anchorId="3A8B5321" wp14:editId="18013143">
            <wp:extent cx="2105246" cy="351456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22765" cy="3543808"/>
                    </a:xfrm>
                    <a:prstGeom prst="rect">
                      <a:avLst/>
                    </a:prstGeom>
                    <a:noFill/>
                  </pic:spPr>
                </pic:pic>
              </a:graphicData>
            </a:graphic>
          </wp:inline>
        </w:drawing>
      </w:r>
    </w:p>
    <w:p w14:paraId="03FFB704" w14:textId="04F9C5F8" w:rsidR="00622976" w:rsidRDefault="00622976" w:rsidP="005B0283">
      <w:pPr>
        <w:jc w:val="center"/>
      </w:pPr>
      <w:r w:rsidRPr="00771FA7">
        <w:rPr>
          <w:b/>
        </w:rPr>
        <w:t>Figure 1</w:t>
      </w:r>
      <w:r>
        <w:t xml:space="preserve">: </w:t>
      </w:r>
      <w:r w:rsidR="00771FA7">
        <w:t>T</w:t>
      </w:r>
      <w:r>
        <w:t xml:space="preserve">ypical slug unit in an upward vertical flow showing key </w:t>
      </w:r>
      <w:r w:rsidR="007A01B7">
        <w:t>features</w:t>
      </w:r>
    </w:p>
    <w:p w14:paraId="62DA780F" w14:textId="77777777" w:rsidR="00C05ED1" w:rsidRDefault="00C05ED1" w:rsidP="007B7983">
      <w:pPr>
        <w:jc w:val="both"/>
      </w:pPr>
    </w:p>
    <w:p w14:paraId="61650DA7" w14:textId="5112D46C" w:rsidR="00622976" w:rsidRDefault="005862F8" w:rsidP="005862F8">
      <w:pPr>
        <w:ind w:firstLine="270"/>
        <w:jc w:val="both"/>
      </w:pPr>
      <w:r>
        <w:t xml:space="preserve">A stable liquid slug then exists for lengths greater than the wake </w:t>
      </w:r>
      <w:r w:rsidR="007A01B7">
        <w:t>length. Typical</w:t>
      </w:r>
      <w:r>
        <w:t xml:space="preserve"> ranges of stable slug lengths for vertical upward flows have been reported to be around 8-25 pipe diameters </w:t>
      </w:r>
      <w:r>
        <w:fldChar w:fldCharType="begin" w:fldLock="1"/>
      </w:r>
      <w:r w:rsidR="002C5B7E">
        <w:instrText>ADDIN CSL_CITATION {"citationItems":[{"id":"ITEM-1","itemData":{"ISSN":"1001-6058","author":[{"dropping-particle":"","family":"Xia","given":"Guo-dong","non-dropping-particle":"","parse-names":false,"suffix":""},{"dropping-particle":"","family":"Cui","given":"Zhen-zhen","non-dropping-particle":"","parse-names":false,"suffix":""},{"dropping-particle":"","family":"Liu","given":"Qing","non-dropping-particle":"","parse-names":false,"suffix":""},{"dropping-particle":"","family":"Hu","given":"Ming-sheng","non-dropping-particle":"","parse-names":false,"suffix":""}],"container-title":"Journal of Hydrodynamics","id":"ITEM-1","issue":"4","issued":{"date-parts":[["2009"]]},"page":"491-498","publisher":"Springer","title":"A model for liquid slug length distribution in vertical gas-liquid slug flow","type":"article-journal","volume":"21"},"uris":["http://www.mendeley.com/documents/?uuid=386b6121-fcc6-4713-8128-836ae286ff4d","http://www.mendeley.com/documents/?uuid=275854aa-104f-4f1b-b7de-7d0402b483cb"]}],"mendeley":{"formattedCitation":"(Xia &lt;i&gt;et al.&lt;/i&gt;, 2009)","plainTextFormattedCitation":"(Xia et al., 2009)","previouslyFormattedCitation":"(Xia &lt;i&gt;et al.&lt;/i&gt;, 2009)"},"properties":{"noteIndex":0},"schema":"https://github.com/citation-style-language/schema/raw/master/csl-citation.json"}</w:instrText>
      </w:r>
      <w:r>
        <w:fldChar w:fldCharType="separate"/>
      </w:r>
      <w:r w:rsidRPr="00826F05">
        <w:rPr>
          <w:noProof/>
        </w:rPr>
        <w:t xml:space="preserve">(Xia </w:t>
      </w:r>
      <w:r w:rsidRPr="00826F05">
        <w:rPr>
          <w:i/>
          <w:noProof/>
        </w:rPr>
        <w:t>et al.</w:t>
      </w:r>
      <w:r w:rsidRPr="00826F05">
        <w:rPr>
          <w:noProof/>
        </w:rPr>
        <w:t>, 2009)</w:t>
      </w:r>
      <w:r>
        <w:fldChar w:fldCharType="end"/>
      </w:r>
      <w:r>
        <w:t>. The hydrodynamics of the s</w:t>
      </w:r>
      <w:r w:rsidR="004A6E7A">
        <w:t xml:space="preserve">lug however still remains a </w:t>
      </w:r>
      <w:r w:rsidR="007A01B7">
        <w:t>probabilistic</w:t>
      </w:r>
      <w:r>
        <w:t xml:space="preserve"> problem and requires a comb</w:t>
      </w:r>
      <w:r w:rsidR="00532702">
        <w:t>ination of numerical</w:t>
      </w:r>
      <w:r w:rsidR="00C802C7">
        <w:t xml:space="preserve"> </w:t>
      </w:r>
      <w:r w:rsidR="00A25CC2">
        <w:t xml:space="preserve">modelling </w:t>
      </w:r>
      <w:r w:rsidR="00532702">
        <w:t xml:space="preserve"> and appropriate instru</w:t>
      </w:r>
      <w:r>
        <w:t>m</w:t>
      </w:r>
      <w:r w:rsidR="004A6E7A">
        <w:t>ent</w:t>
      </w:r>
      <w:r>
        <w:t xml:space="preserve">ation to accurately predict </w:t>
      </w:r>
      <w:r>
        <w:fldChar w:fldCharType="begin" w:fldLock="1"/>
      </w:r>
      <w:r>
        <w:instrText>ADDIN CSL_CITATION {"citationItems":[{"id":"ITEM-1","itemData":{"DOI":"10.1016/j.ijmultiphaseflow.2016.07.002","ISSN":"03019322","abstract":"Vertical slug flow is characterized by the rise of long bullet-shaped gas bubbles with a diameter almost matching that of the tube - Taylor bubbles. Liquid slugs separate consecutive Taylor bubbles, which may interact and coalesce if the distance between them is small. Slug flow has numerous industrial applications, being also observed on physiological and geological systems. In spite of the contribution of the development of non-intrusive experimental techniques to a deeper understanding of slug flow features, the complexity of this flow pattern requires the combined use of numerical approaches to overcome some of the optical problems reported in experimental methods, and other limitations related to the flow aperiodic behavior. The need to systematize the large amount of data published on the subject and to understand the limitations of the techniques employed constitutes the motivation for this review. In the present work, literature on vertical gas???liquid slug flow, with Newtonian fluids, from 1943 to 2015, covering theoretical, experimental and numerical approaches, is reviewed. Focus is given to single and trains of Taylor bubbles rising through stagnant and co-current liquids. It should be emphasized, however, that further research still needs to be conducted in some particular areas, namely the hydrodynamics of the liquid film surrounding the Taylor bubbles, the interaction between consecutive bubbles, and a more detailed approach to the flow of Taylor bubbles through co-current liquids.","author":[{"dropping-particle":"","family":"Morgado","given":"A. O.","non-dropping-particle":"","parse-names":false,"suffix":""},{"dropping-particle":"","family":"Miranda","given":"J. M.","non-dropping-particle":"","parse-names":false,"suffix":""},{"dropping-particle":"","family":"Ara??jo","given":"J. D P","non-dropping-particle":"","parse-names":false,"suffix":""},{"dropping-particle":"","family":"Campos","given":"J. B L M","non-dropping-particle":"","parse-names":false,"suffix":""}],"container-title":"International Journal of Multiphase Flow","id":"ITEM-1","issued":{"date-parts":[["2016"]]},"page":"348-368","publisher":"Elsevier Ltd","title":"Review on vertical gas???liquid slug flow","type":"article-journal","volume":"85"},"uris":["http://www.mendeley.com/documents/?uuid=c2d8f7e7-6683-4bb6-b89e-2bf3a6bdb7d2"]}],"mendeley":{"formattedCitation":"(Morgado &lt;i&gt;et al.&lt;/i&gt;, 2016)","plainTextFormattedCitation":"(Morgado et al., 2016)","previouslyFormattedCitation":"(Morgado &lt;i&gt;et al.&lt;/i&gt;, 2016)"},"properties":{"noteIndex":0},"schema":"https://github.com/citation-style-language/schema/raw/master/csl-citation.json"}</w:instrText>
      </w:r>
      <w:r>
        <w:fldChar w:fldCharType="separate"/>
      </w:r>
      <w:r w:rsidRPr="0004610B">
        <w:rPr>
          <w:noProof/>
        </w:rPr>
        <w:t xml:space="preserve">(Morgado </w:t>
      </w:r>
      <w:r w:rsidRPr="0004610B">
        <w:rPr>
          <w:i/>
          <w:noProof/>
        </w:rPr>
        <w:t>et al.</w:t>
      </w:r>
      <w:r w:rsidRPr="0004610B">
        <w:rPr>
          <w:noProof/>
        </w:rPr>
        <w:t>, 2016)</w:t>
      </w:r>
      <w:r>
        <w:fldChar w:fldCharType="end"/>
      </w:r>
      <w:r>
        <w:t>.</w:t>
      </w:r>
      <w:r w:rsidR="00A00E87">
        <w:t xml:space="preserve"> </w:t>
      </w:r>
      <w:r>
        <w:t>Various criteria in predicting the</w:t>
      </w:r>
      <w:r w:rsidR="00622976">
        <w:t xml:space="preserve"> development</w:t>
      </w:r>
      <w:r>
        <w:t xml:space="preserve"> and stability of the slug flow regime</w:t>
      </w:r>
      <w:r w:rsidR="00622976">
        <w:t xml:space="preserve"> have </w:t>
      </w:r>
      <w:r>
        <w:t xml:space="preserve">been </w:t>
      </w:r>
      <w:r w:rsidR="00622976">
        <w:t xml:space="preserve">summarized </w:t>
      </w:r>
      <w:r w:rsidR="00A25CC2">
        <w:t xml:space="preserve">using </w:t>
      </w:r>
      <w:r w:rsidR="00622976">
        <w:t>flow maps</w:t>
      </w:r>
      <w:r>
        <w:t xml:space="preserve"> by numerous </w:t>
      </w:r>
      <w:r w:rsidR="007A01B7">
        <w:t>investigators</w:t>
      </w:r>
      <w:r w:rsidR="002C5B7E">
        <w:t xml:space="preserve"> </w:t>
      </w:r>
      <w:r w:rsidR="002C5B7E">
        <w:fldChar w:fldCharType="begin" w:fldLock="1"/>
      </w:r>
      <w:r w:rsidR="00D774C9">
        <w:instrText>ADDIN CSL_CITATION {"citationItems":[{"id":"ITEM-1","itemData":{"DOI":"10.1016/j.cej.2017.05.135","ISSN":"13858947","abstract":"The accurate prediction of two-phase gas and liquid flow regimes is important in the proper design, operation and scale-up of pressure management and fluid handling systems in a wide range of industrial processes. This paper provides a comprehensive review of 3947 published experimental data points for gas-liquid flow maps in vertical pipes and annuli, including a critical analysis of state-of-the-art measurement techniques used to identify bubble, slug, churn and annular flow regimes. We examine the critical factors of pipe geometry (diameters, deviation from vertical), fluid properties and flow conditions that affect the transition from one flow regime to another. The review surveys the theoretical models available to predict flow regime transitions, and we validate the accuracy of these models using the published experimental data. The most reliable flow regime transition models for upward co-current flows are analytically shown to be: (i) Barnea 1987 for dispersed bubble to bubble flow, (ii) Taitel, Bornea and Dukler 1980 for bubble to slug flow, (iii) Barnea 1987 for slug to churn flow, and (iv) Mishima and Ishii 1984 for churn to annular flow regime transition. Moreover, based on the review we provide an outlook on the research needs and important developments in prediction of two-phase flow in vertical pipes including the use of computational fluid dynamics (CFD) techniques to simulate gas-liquid flows in vertical geometries.","author":[{"dropping-particle":"","family":"Wu","given":"Benjamin","non-dropping-particle":"","parse-names":false,"suffix":""},{"dropping-particle":"","family":"Firouzi","given":"Mahshid","non-dropping-particle":"","parse-names":false,"suffix":""},{"dropping-particle":"","family":"Mitchell","given":"Travis","non-dropping-particle":"","parse-names":false,"suffix":""},{"dropping-particle":"","family":"Rufford","given":"Thomas E.","non-dropping-particle":"","parse-names":false,"suffix":""},{"dropping-particle":"","family":"Leonardi","given":"Christopher","non-dropping-particle":"","parse-names":false,"suffix":""},{"dropping-particle":"","family":"Towler","given":"Brian","non-dropping-particle":"","parse-names":false,"suffix":""}],"container-title":"Chemical Engineering Journal","id":"ITEM-1","issued":{"date-parts":[["2017","10"]]},"page":"350-377","publisher":"Elsevier B.V.","title":"A critical review of flow maps for gas-liquid flows in vertical pipes and annuli","type":"article-journal","volume":"326"},"uris":["http://www.mendeley.com/documents/?uuid=5f09d534-e88f-43a5-a814-6a1340d61f2a"]},{"id":"ITEM-2","itemData":{"DOI":"10.1016/j.applthermaleng.2016.10.182","ISBN":"0017-9310","ISSN":"13594311","abstract":"In comparison with great success in the two-phase flow research for internal flows, relatively limited two-phase researches have been performed for external flows such as two-phase cross-flow in horizontal tube bundles. The recent demand of compact and efficient design of shell-tube type heat exchangers requires comprehensive understanding of void fraction, heat transfer, pressure drop, flow-induced vibration and flow regime in the shell side. The flow regimes are strongly related to the two-phase external-flow structure and affect the heat transfer performance in the heat exchangers. To this end, extensive literature survey has been performed to understand the flow regime appearing in the upward two-phase cross-flow in horizontal tube bundles. This study has classified the flow regime into 5 distinct flow regimes such as bubbly, cap bubbly, churn, finely dispersed bubbly and annular flows. A new model of the flow regime transition criteria has been proposed based on the analysis on the underlying physics of the upward two-phase cross-flow behavior in horizontal tube bundles. The newly developed flow regime transition criteria have been compared with 12 flow regime maps measured in horizontal tube bundles with normal square pitch array, normal triangular pitch array and parallel triangular pitch array. The test conditions of the 12 flow regime maps include the pitch/diameter ratio ranging from 1.17 to 1.5 and the tube diameter ranging from 0.00979 m to 0.020 m. The fluid systems are air-water, boiling iso-butane, boiling propane, boiling n-pentane, boiling R134a and R235fa. A fairly good agreement with some discrepancy has been obtained between the newly developed transition criteria and the measured flow regime maps.","author":[{"dropping-particle":"","family":"Mao","given":"Keyou","non-dropping-particle":"","parse-names":false,"suffix":""},{"dropping-particle":"","family":"Hibiki","given":"Takashi","non-dropping-particle":"","parse-names":false,"suffix":""}],"container-title":"Applied Thermal Engineering","id":"ITEM-2","issued":{"date-parts":[["2017"]]},"title":"Flow regime transition criteria for upward two-phase cross-flow in horizontal tube bundles","type":"article-journal","volume":"112"},"uris":["http://www.mendeley.com/documents/?uuid=3c18e945-83e9-3661-8168-56f1dfc31f7f"]},{"id":"ITEM-3","itemData":{"DOI":"10.1016/0301-9322(89)90069-4","ISBN":"0301-9322","ISSN":"03019322","abstract":"Flow patterns were investigated in vertical upward gas-liquid flow in a concentric and an eccentric annulus (eccentricity 50%). A new method for flow pattern identification is proposed based on probability density function analysis of conductance probe signals. Flow pattern maps have been constructed and mathematical models are proposed which predict the flow pattern transitions. © 1989.","author":[{"dropping-particle":"","family":"Kelessidis","given":"V. C.","non-dropping-particle":"","parse-names":false,"suffix":""},{"dropping-particle":"","family":"Dukler","given":"A. E.","non-dropping-particle":"","parse-names":false,"suffix":""}],"container-title":"International Journal of Multiphase Flow","id":"ITEM-3","issue":"2","issued":{"date-parts":[["1989"]]},"page":"173-191","title":"Modeling flow pattern transitions for upward gas-liquid flow in vertical concentric and eccentric annuli","type":"article-journal","volume":"15"},"uris":["http://www.mendeley.com/documents/?uuid=7eac4c21-99fa-4cfb-b10f-4396b0799d78"]},{"id":"ITEM-4","itemData":{"abstract":"Two-phase flow patterns were studied in vertical small diameter tubes using R134a as the working fluid. The observed flow patterns include bubbly, dispersed bubble, confined bubble, slug, churn, annular and mist flow. Twelve flow pattern maps, derived from four internal diameters (1.10, 2.01, 2.88 and 4.26 mm) and three different pressures (6, 10, 14 bar), are presented. The flow patterns exhibit strong “small tube characteristics” described in earlier studies when the tube diameter is 2 mm or less. Slug-churn and churn-annular boundaries depend on diameter and pressure. Dispersed bubble-churn and bubbly-slug are less affected. The transition boundaries are compared with existing models for normal size tubes showing poor agreement. Various coordinate systems were considered for the flow maps. The results show that the Lockhard-Martinelli Parameter and mass flow flux can account for the effect of fluid pressure on flow patterns.","author":[{"dropping-particle":"","family":"Chen","given":"L","non-dropping-particle":"","parse-names":false,"suffix":""},{"dropping-particle":"","family":"Tian","given":"Y S","non-dropping-particle":"","parse-names":false,"suffix":""},{"dropping-particle":"","family":"Karayiannis","given":"T G","non-dropping-particle":"","parse-names":false,"suffix":""}],"container-title":"6th World Conference on Experimental Heat Transfer, Fluid Mechanics and Thermodynamics, Matsushima, Miyagi, Japan, April 17-21, 2005","id":"ITEM-4","issued":{"date-parts":[["2005"]]},"title":"Vertical upward flow patterns in small diameter tubes","type":"article-journal"},"uris":["http://www.mendeley.com/documents/?uuid=0a547361-aa49-4373-b182-9083e35359ee"]},{"id":"ITEM-5","itemData":{"author":[{"dropping-particle":"","family":"Agrawal","given":"Animesh","non-dropping-particle":"","parse-names":false,"suffix":""}],"id":"ITEM-5","issued":{"date-parts":[["2010"]]},"title":"Two phase flow patterns and flow maps","type":"chapter"},"uris":["http://www.mendeley.com/documents/?uuid=6a1b14f4-eb6d-4d97-9b20-378e4ba3887a"]}],"mendeley":{"formattedCitation":"(Agrawal, 2010; Chen &lt;i&gt;et al.&lt;/i&gt;, 2005; Kelessidis and Dukler, 1989; Mao and Hibiki, 2017; Wu &lt;i&gt;et al.&lt;/i&gt;, 2017)","plainTextFormattedCitation":"(Agrawal, 2010; Chen et al., 2005; Kelessidis and Dukler, 1989; Mao and Hibiki, 2017; Wu et al., 2017)","previouslyFormattedCitation":"(Agrawal, 2010; Chen &lt;i&gt;et al.&lt;/i&gt;, 2005; Kelessidis and Dukler, 1989; Mao and Hibiki, 2017; Wu &lt;i&gt;et al.&lt;/i&gt;, 2017)"},"properties":{"noteIndex":0},"schema":"https://github.com/citation-style-language/schema/raw/master/csl-citation.json"}</w:instrText>
      </w:r>
      <w:r w:rsidR="002C5B7E">
        <w:fldChar w:fldCharType="separate"/>
      </w:r>
      <w:r w:rsidR="002C5B7E" w:rsidRPr="002C5B7E">
        <w:rPr>
          <w:noProof/>
        </w:rPr>
        <w:t xml:space="preserve">(Agrawal, 2010; Chen </w:t>
      </w:r>
      <w:r w:rsidR="002C5B7E" w:rsidRPr="002C5B7E">
        <w:rPr>
          <w:i/>
          <w:noProof/>
        </w:rPr>
        <w:t>et al.</w:t>
      </w:r>
      <w:r w:rsidR="002C5B7E" w:rsidRPr="002C5B7E">
        <w:rPr>
          <w:noProof/>
        </w:rPr>
        <w:t xml:space="preserve">, 2005; Kelessidis and Dukler, 1989; Mao and Hibiki, 2017; Wu </w:t>
      </w:r>
      <w:r w:rsidR="002C5B7E" w:rsidRPr="002C5B7E">
        <w:rPr>
          <w:i/>
          <w:noProof/>
        </w:rPr>
        <w:t>et al.</w:t>
      </w:r>
      <w:r w:rsidR="002C5B7E" w:rsidRPr="002C5B7E">
        <w:rPr>
          <w:noProof/>
        </w:rPr>
        <w:t>, 2017)</w:t>
      </w:r>
      <w:r w:rsidR="002C5B7E">
        <w:fldChar w:fldCharType="end"/>
      </w:r>
      <w:r w:rsidR="007A01B7">
        <w:t xml:space="preserve">. </w:t>
      </w:r>
      <w:r w:rsidR="00EE0E1A">
        <w:t>Most maps are presented as f</w:t>
      </w:r>
      <w:r w:rsidR="00654B8F">
        <w:t>un</w:t>
      </w:r>
      <w:r w:rsidR="00EE0E1A">
        <w:t>c</w:t>
      </w:r>
      <w:r w:rsidR="00654B8F">
        <w:t>tions</w:t>
      </w:r>
      <w:r w:rsidR="00622976">
        <w:t xml:space="preserve"> of superficial velocities of gas</w:t>
      </w:r>
      <w:r w:rsidR="00EE0E1A">
        <w:t xml:space="preserve"> (v</w:t>
      </w:r>
      <w:r w:rsidR="00EE0E1A" w:rsidRPr="00EE0E1A">
        <w:rPr>
          <w:vertAlign w:val="subscript"/>
        </w:rPr>
        <w:t>sg</w:t>
      </w:r>
      <w:r w:rsidR="00EE0E1A">
        <w:t>)</w:t>
      </w:r>
      <w:r w:rsidR="00622976">
        <w:t xml:space="preserve"> and liquid </w:t>
      </w:r>
      <w:r w:rsidR="00EE0E1A">
        <w:t>(v</w:t>
      </w:r>
      <w:r w:rsidR="00EE0E1A" w:rsidRPr="00EE0E1A">
        <w:rPr>
          <w:vertAlign w:val="subscript"/>
        </w:rPr>
        <w:t>sl</w:t>
      </w:r>
      <w:r w:rsidR="00EE0E1A">
        <w:t>) which</w:t>
      </w:r>
      <w:r w:rsidR="00622976">
        <w:t xml:space="preserve"> aid the identification of stable and </w:t>
      </w:r>
      <w:r w:rsidR="007A01B7">
        <w:t>transitions</w:t>
      </w:r>
      <w:r w:rsidR="00622976">
        <w:t xml:space="preserve"> zones of flow regimes in the pipe. </w:t>
      </w:r>
      <w:r w:rsidR="007A01B7">
        <w:t>However,</w:t>
      </w:r>
      <w:r w:rsidR="00EE0E1A">
        <w:t xml:space="preserve"> they </w:t>
      </w:r>
      <w:r w:rsidR="00AA3472">
        <w:t>are only</w:t>
      </w:r>
      <w:r w:rsidR="00EE0E1A">
        <w:t xml:space="preserve"> useful within the flow conditions considered </w:t>
      </w:r>
      <w:r w:rsidR="00A00E87">
        <w:t xml:space="preserve">for </w:t>
      </w:r>
      <w:r w:rsidR="00EE0E1A">
        <w:t>their derivation.</w:t>
      </w:r>
    </w:p>
    <w:p w14:paraId="7CC9B933" w14:textId="5C15EB7F" w:rsidR="00622976" w:rsidRDefault="00622976" w:rsidP="00622976">
      <w:pPr>
        <w:ind w:firstLine="270"/>
        <w:jc w:val="both"/>
      </w:pPr>
    </w:p>
    <w:p w14:paraId="4FF85535" w14:textId="77777777" w:rsidR="00277A80" w:rsidRDefault="00277A80" w:rsidP="00622976">
      <w:pPr>
        <w:ind w:firstLine="270"/>
        <w:jc w:val="both"/>
      </w:pPr>
    </w:p>
    <w:p w14:paraId="6F57D585" w14:textId="5DD33879" w:rsidR="00155D0C" w:rsidRDefault="00622976" w:rsidP="00B87536">
      <w:pPr>
        <w:jc w:val="both"/>
      </w:pPr>
      <w:r>
        <w:t xml:space="preserve">Overall, the stability of the slug flow regime largely depends on the relative amount of gas and liquid </w:t>
      </w:r>
      <w:r w:rsidR="00F71925">
        <w:t>flowing through the</w:t>
      </w:r>
      <w:r>
        <w:t xml:space="preserve"> pipe. These fractions refer to the phase fraction in gas phase (commonly referred as the void fraction, </w:t>
      </w:r>
      <m:oMath>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m:t>
        </m:r>
      </m:oMath>
      <w:r>
        <w:t xml:space="preserve"> or the liquid holdup (</w:t>
      </w:r>
      <m:oMath>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m:t>
        </m:r>
        <m:r>
          <m:rPr>
            <m:sty m:val="p"/>
          </m:rPr>
          <w:rPr>
            <w:rFonts w:ascii="Cambria Math" w:hAnsi="Cambria Math"/>
          </w:rPr>
          <m:t>).</m:t>
        </m:r>
      </m:oMath>
      <w:r>
        <w:t xml:space="preserve"> This is a vital parameter for calculating phase flowrates, mixture properties and </w:t>
      </w:r>
      <w:r w:rsidR="00ED3E55">
        <w:t>two-phase</w:t>
      </w:r>
      <w:r>
        <w:t xml:space="preserve"> pressure drops.</w:t>
      </w:r>
      <w:r w:rsidR="00ED3E55">
        <w:t xml:space="preserve"> </w:t>
      </w:r>
      <w:r>
        <w:t>Therefore</w:t>
      </w:r>
      <w:r w:rsidR="00975F47">
        <w:t xml:space="preserve">, </w:t>
      </w:r>
      <w:r>
        <w:t xml:space="preserve">an accurate measurement technique is required to determine this </w:t>
      </w:r>
      <w:r w:rsidR="00155D0C">
        <w:t xml:space="preserve">parameter </w:t>
      </w:r>
      <w:r>
        <w:t>at any point in time in the pipe.</w:t>
      </w:r>
      <w:r w:rsidR="00AB4C51">
        <w:t xml:space="preserve"> </w:t>
      </w:r>
      <w:r w:rsidR="00155D0C">
        <w:t xml:space="preserve">For </w:t>
      </w:r>
      <w:r w:rsidR="00633287">
        <w:t>non-slip</w:t>
      </w:r>
      <w:r w:rsidR="00155D0C">
        <w:t xml:space="preserve"> con</w:t>
      </w:r>
      <w:r w:rsidR="00AD2D35">
        <w:t>d</w:t>
      </w:r>
      <w:r w:rsidR="00155D0C">
        <w:t>itions, where the rise velocities of the bubbles and liquid are equal, a homo</w:t>
      </w:r>
      <w:r w:rsidR="00B30DF0">
        <w:t>geneous gas fraction</w:t>
      </w:r>
      <w:r w:rsidR="00155D0C">
        <w:t xml:space="preserve"> can be calculated as, </w:t>
      </w:r>
    </w:p>
    <w:p w14:paraId="00AE84E9" w14:textId="77777777" w:rsidR="00155D0C" w:rsidRDefault="00155D0C" w:rsidP="00AB4C51">
      <w:pPr>
        <w:ind w:firstLine="27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155D0C" w:rsidRPr="00FA73A6" w14:paraId="5BCBB7C2" w14:textId="77777777" w:rsidTr="00E7759B">
        <w:trPr>
          <w:trHeight w:val="2"/>
        </w:trPr>
        <w:tc>
          <w:tcPr>
            <w:tcW w:w="377" w:type="dxa"/>
          </w:tcPr>
          <w:p w14:paraId="4B0EBB9B" w14:textId="77777777" w:rsidR="00155D0C" w:rsidRPr="00FA73A6" w:rsidRDefault="00155D0C" w:rsidP="00E7759B">
            <w:pPr>
              <w:jc w:val="both"/>
              <w:rPr>
                <w:lang w:val="en-GB"/>
              </w:rPr>
            </w:pPr>
          </w:p>
        </w:tc>
        <w:tc>
          <w:tcPr>
            <w:tcW w:w="8151" w:type="dxa"/>
            <w:vAlign w:val="center"/>
            <w:hideMark/>
          </w:tcPr>
          <w:p w14:paraId="0F4009F8" w14:textId="0F4EC798" w:rsidR="00155D0C" w:rsidRPr="00FA73A6" w:rsidRDefault="00155D0C" w:rsidP="00155D0C">
            <w:pPr>
              <w:jc w:val="both"/>
              <w:rPr>
                <w:lang w:val="en-GB"/>
              </w:rPr>
            </w:pPr>
            <m:oMathPara>
              <m:oMath>
                <m:r>
                  <w:rPr>
                    <w:rFonts w:ascii="Cambria Math" w:hAnsi="Cambria Math"/>
                    <w:lang w:val="en-GB"/>
                  </w:rPr>
                  <m:t>β=</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g</m:t>
                        </m:r>
                      </m:sub>
                    </m:sSub>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l</m:t>
                        </m:r>
                      </m:sub>
                    </m:sSub>
                  </m:den>
                </m:f>
              </m:oMath>
            </m:oMathPara>
          </w:p>
        </w:tc>
        <w:tc>
          <w:tcPr>
            <w:tcW w:w="498" w:type="dxa"/>
            <w:vAlign w:val="center"/>
            <w:hideMark/>
          </w:tcPr>
          <w:p w14:paraId="26CB2EB6" w14:textId="5FF505F7" w:rsidR="00155D0C" w:rsidRPr="00FA73A6" w:rsidRDefault="00155D0C" w:rsidP="00E7759B">
            <w:pPr>
              <w:jc w:val="both"/>
              <w:rPr>
                <w:lang w:val="en-GB"/>
              </w:rPr>
            </w:pPr>
            <w:r w:rsidRPr="00FA73A6">
              <w:rPr>
                <w:lang w:val="en-GB"/>
              </w:rPr>
              <w:t>(</w:t>
            </w:r>
            <w:r>
              <w:rPr>
                <w:lang w:val="en-GB"/>
              </w:rPr>
              <w:t>1</w:t>
            </w:r>
            <w:r w:rsidRPr="00FA73A6">
              <w:rPr>
                <w:lang w:val="en-GB"/>
              </w:rPr>
              <w:t>)</w:t>
            </w:r>
          </w:p>
        </w:tc>
      </w:tr>
      <w:tr w:rsidR="00155D0C" w:rsidRPr="00FA73A6" w14:paraId="37C7B94D" w14:textId="77777777" w:rsidTr="00E7759B">
        <w:trPr>
          <w:gridAfter w:val="2"/>
          <w:wAfter w:w="8649" w:type="dxa"/>
          <w:trHeight w:val="119"/>
        </w:trPr>
        <w:tc>
          <w:tcPr>
            <w:tcW w:w="377" w:type="dxa"/>
          </w:tcPr>
          <w:p w14:paraId="31557DCC" w14:textId="77777777" w:rsidR="00155D0C" w:rsidRPr="00FA73A6" w:rsidRDefault="00155D0C" w:rsidP="00E7759B">
            <w:pPr>
              <w:jc w:val="both"/>
              <w:rPr>
                <w:lang w:val="en-GB"/>
              </w:rPr>
            </w:pPr>
          </w:p>
        </w:tc>
      </w:tr>
    </w:tbl>
    <w:p w14:paraId="6A48758D" w14:textId="77777777" w:rsidR="00155D0C" w:rsidRDefault="00155D0C" w:rsidP="00975F47">
      <w:pPr>
        <w:jc w:val="both"/>
      </w:pPr>
    </w:p>
    <w:p w14:paraId="63C21D5D" w14:textId="31C50204" w:rsidR="00AB4C51" w:rsidRDefault="00155D0C" w:rsidP="00925A61">
      <w:pPr>
        <w:ind w:firstLine="270"/>
        <w:jc w:val="both"/>
      </w:pPr>
      <w:r>
        <w:t>For increasing gas fractions</w:t>
      </w:r>
      <w:r w:rsidR="00B02191">
        <w:t xml:space="preserve"> and qualities (mass fractions)</w:t>
      </w:r>
      <w:r>
        <w:t xml:space="preserve">, a slip condition </w:t>
      </w:r>
      <w:r w:rsidR="00B02191">
        <w:t>may exis</w:t>
      </w:r>
      <w:r w:rsidR="00925A61">
        <w:t>t</w:t>
      </w:r>
      <w:r w:rsidR="00975F47">
        <w:t>,</w:t>
      </w:r>
      <w:r w:rsidR="00CB29B9">
        <w:t xml:space="preserve"> </w:t>
      </w:r>
      <w:r w:rsidR="00975F47">
        <w:t>leading to</w:t>
      </w:r>
      <w:r w:rsidR="00CB29B9">
        <w:t xml:space="preserve"> a significant difference between the actual velocit</w:t>
      </w:r>
      <w:r w:rsidR="00DD55DC">
        <w:t>y of the rising gas and liquid</w:t>
      </w:r>
      <w:r w:rsidR="00633287">
        <w:t xml:space="preserve">. </w:t>
      </w:r>
      <w:r w:rsidR="00CB29B9">
        <w:fldChar w:fldCharType="begin" w:fldLock="1"/>
      </w:r>
      <w:r w:rsidR="00B30DF0">
        <w:instrText>ADDIN CSL_CITATION {"citationItems":[{"id":"ITEM-1","itemData":{"author":[{"dropping-particle":"","family":"Zubar","given":"N","non-dropping-particle":"","parse-names":false,"suffix":""},{"dropping-particle":"","family":"Findlay","given":"J","non-dropping-particle":"","parse-names":false,"suffix":""}],"container-title":"Trans. ASME, J. Heat Transfer Ser. C","id":"ITEM-1","issued":{"date-parts":[["1965"]]},"page":"453","title":"Average Volumetric Concentration in Two-Phase Flow System","type":"article-journal","volume":"87"},"uris":["http://www.mendeley.com/documents/?uuid=7c85b138-8356-4879-995d-fecb7317497a"]}],"mendeley":{"formattedCitation":"(Zubar and Findlay, 1965)","manualFormatting":"Zubar and Findlay, (1965)","plainTextFormattedCitation":"(Zubar and Findlay, 1965)","previouslyFormattedCitation":"(Zubar and Findlay, 1965)"},"properties":{"noteIndex":0},"schema":"https://github.com/citation-style-language/schema/raw/master/csl-citation.json"}</w:instrText>
      </w:r>
      <w:r w:rsidR="00CB29B9">
        <w:fldChar w:fldCharType="separate"/>
      </w:r>
      <w:r w:rsidR="00CB29B9" w:rsidRPr="00CB29B9">
        <w:rPr>
          <w:noProof/>
        </w:rPr>
        <w:t xml:space="preserve">Zubar and Findlay, </w:t>
      </w:r>
      <w:r w:rsidR="00CB29B9">
        <w:rPr>
          <w:noProof/>
        </w:rPr>
        <w:t>(</w:t>
      </w:r>
      <w:r w:rsidR="00CB29B9" w:rsidRPr="00CB29B9">
        <w:rPr>
          <w:noProof/>
        </w:rPr>
        <w:t>1965)</w:t>
      </w:r>
      <w:r w:rsidR="00CB29B9">
        <w:fldChar w:fldCharType="end"/>
      </w:r>
      <w:r w:rsidR="00CB29B9">
        <w:t xml:space="preserve"> were the first to present a useful correlation</w:t>
      </w:r>
      <w:r w:rsidR="00AB4C51">
        <w:t xml:space="preserve"> for</w:t>
      </w:r>
      <w:r w:rsidR="00CB29B9">
        <w:t xml:space="preserve"> </w:t>
      </w:r>
      <w:r w:rsidR="00633287">
        <w:t>the prediction</w:t>
      </w:r>
      <w:r w:rsidR="00AB4C51">
        <w:t xml:space="preserve"> of</w:t>
      </w:r>
      <w:r w:rsidR="00925A61">
        <w:t xml:space="preserve"> </w:t>
      </w:r>
      <w:r w:rsidR="00AB4C51">
        <w:t xml:space="preserve">phase fractions </w:t>
      </w:r>
      <w:r w:rsidR="00925A61">
        <w:t>account</w:t>
      </w:r>
      <w:r w:rsidR="00975F47">
        <w:t>ing</w:t>
      </w:r>
      <w:r w:rsidR="00925A61">
        <w:t xml:space="preserve"> for slip</w:t>
      </w:r>
      <w:r w:rsidR="00CB29B9">
        <w:t xml:space="preserve"> in the </w:t>
      </w:r>
      <w:r w:rsidR="00CB29B9">
        <w:lastRenderedPageBreak/>
        <w:t xml:space="preserve">form of a drift flux </w:t>
      </w:r>
      <w:r w:rsidR="00633287">
        <w:t>velocity. The</w:t>
      </w:r>
      <w:r w:rsidR="00CB29B9">
        <w:t xml:space="preserve"> drift flux correl</w:t>
      </w:r>
      <w:r w:rsidR="00C719CC">
        <w:t>a</w:t>
      </w:r>
      <w:r w:rsidR="00CB29B9">
        <w:t>tion (equation (2))</w:t>
      </w:r>
      <w:r w:rsidR="00AB4C51">
        <w:t xml:space="preserve"> </w:t>
      </w:r>
      <w:r w:rsidR="00CB29B9">
        <w:t xml:space="preserve">includes a </w:t>
      </w:r>
      <w:r w:rsidR="00633287">
        <w:t>distribution</w:t>
      </w:r>
      <w:r w:rsidR="00CB29B9">
        <w:t xml:space="preserve"> para</w:t>
      </w:r>
      <w:r w:rsidR="00C719CC">
        <w:t>me</w:t>
      </w:r>
      <w:r w:rsidR="00CB29B9">
        <w:t xml:space="preserve">ter </w:t>
      </w:r>
      <w:r w:rsidR="008755B1">
        <w:t>Co,</w:t>
      </w:r>
      <w:r w:rsidR="00CB29B9">
        <w:t xml:space="preserve"> which accounts for the prevailing flow regime.</w:t>
      </w:r>
      <w:r w:rsidR="00AB4C51">
        <w:t xml:space="preserve"> C</w:t>
      </w:r>
      <w:r w:rsidR="00B02191" w:rsidRPr="00975F47">
        <w:rPr>
          <w:vertAlign w:val="subscript"/>
        </w:rPr>
        <w:t>o</w:t>
      </w:r>
      <w:r w:rsidR="00C719CC">
        <w:t xml:space="preserve"> values of 1.19 and 1.2</w:t>
      </w:r>
      <w:r w:rsidR="00AB4C51">
        <w:t xml:space="preserve"> </w:t>
      </w:r>
      <w:r w:rsidR="00C719CC">
        <w:t xml:space="preserve">are often used for bubble flow and </w:t>
      </w:r>
      <w:r w:rsidR="00AB4C51">
        <w:t>the slug flow regime</w:t>
      </w:r>
      <w:r w:rsidR="00C719CC">
        <w:t>s</w:t>
      </w:r>
      <w:r w:rsidR="00975F47">
        <w:t xml:space="preserve"> respectively</w:t>
      </w:r>
      <w:r w:rsidR="00AB4C51">
        <w:t xml:space="preserve">. </w:t>
      </w:r>
    </w:p>
    <w:p w14:paraId="5512653D" w14:textId="77777777" w:rsidR="00925A61" w:rsidRDefault="00925A61" w:rsidP="00925A61">
      <w:pPr>
        <w:ind w:firstLine="27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925A61" w:rsidRPr="00FA73A6" w14:paraId="13E7F565" w14:textId="77777777" w:rsidTr="00E7759B">
        <w:trPr>
          <w:trHeight w:val="2"/>
        </w:trPr>
        <w:tc>
          <w:tcPr>
            <w:tcW w:w="377" w:type="dxa"/>
          </w:tcPr>
          <w:p w14:paraId="36AF4BD1" w14:textId="77777777" w:rsidR="00925A61" w:rsidRPr="00FA73A6" w:rsidRDefault="00925A61" w:rsidP="00E7759B">
            <w:pPr>
              <w:jc w:val="both"/>
              <w:rPr>
                <w:lang w:val="en-GB"/>
              </w:rPr>
            </w:pPr>
          </w:p>
        </w:tc>
        <w:bookmarkStart w:id="1" w:name="_Hlk5912987"/>
        <w:tc>
          <w:tcPr>
            <w:tcW w:w="8151" w:type="dxa"/>
            <w:vAlign w:val="center"/>
            <w:hideMark/>
          </w:tcPr>
          <w:p w14:paraId="7DFC73FA" w14:textId="3385C3EF" w:rsidR="00925A61" w:rsidRPr="00FA73A6" w:rsidRDefault="00255CD8" w:rsidP="00E7759B">
            <w:pPr>
              <w:jc w:val="both"/>
              <w:rPr>
                <w:lang w:val="en-GB"/>
              </w:rPr>
            </w:pPr>
            <m:oMathPara>
              <m:oMath>
                <m:sSub>
                  <m:sSubPr>
                    <m:ctrlPr>
                      <w:rPr>
                        <w:rFonts w:ascii="Cambria Math" w:hAnsi="Cambria Math"/>
                        <w:i/>
                      </w:rPr>
                    </m:ctrlPr>
                  </m:sSubPr>
                  <m:e>
                    <m:r>
                      <w:rPr>
                        <w:rFonts w:ascii="Cambria Math" w:hAnsi="Cambria Math"/>
                      </w:rPr>
                      <m:t>α</m:t>
                    </m:r>
                  </m:e>
                  <m:sub>
                    <m:r>
                      <w:rPr>
                        <w:rFonts w:ascii="Cambria Math" w:hAnsi="Cambria Math"/>
                      </w:rPr>
                      <m:t>drift</m:t>
                    </m:r>
                  </m:sub>
                </m:sSub>
                <w:bookmarkEnd w:id="1"/>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g</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sSub>
                      <m:sSubPr>
                        <m:ctrlPr>
                          <w:rPr>
                            <w:rFonts w:ascii="Cambria Math" w:hAnsi="Cambria Math"/>
                            <w:i/>
                          </w:rPr>
                        </m:ctrlPr>
                      </m:sSubPr>
                      <m:e>
                        <m:r>
                          <w:rPr>
                            <w:rFonts w:ascii="Cambria Math" w:hAnsi="Cambria Math"/>
                          </w:rPr>
                          <m:t>v</m:t>
                        </m:r>
                      </m:e>
                      <m:sub>
                        <m:r>
                          <w:rPr>
                            <w:rFonts w:ascii="Cambria Math" w:hAnsi="Cambria Math"/>
                          </w:rPr>
                          <m:t>s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u</m:t>
                        </m:r>
                      </m:sub>
                    </m:sSub>
                    <m:r>
                      <w:rPr>
                        <w:rFonts w:ascii="Cambria Math" w:hAnsi="Cambria Math"/>
                      </w:rPr>
                      <m:t>)</m:t>
                    </m:r>
                  </m:den>
                </m:f>
              </m:oMath>
            </m:oMathPara>
          </w:p>
        </w:tc>
        <w:tc>
          <w:tcPr>
            <w:tcW w:w="498" w:type="dxa"/>
            <w:vAlign w:val="center"/>
            <w:hideMark/>
          </w:tcPr>
          <w:p w14:paraId="58FA42F7" w14:textId="66E4EA3D" w:rsidR="00925A61" w:rsidRPr="00FA73A6" w:rsidRDefault="00925A61" w:rsidP="00E7759B">
            <w:pPr>
              <w:jc w:val="both"/>
              <w:rPr>
                <w:lang w:val="en-GB"/>
              </w:rPr>
            </w:pPr>
            <w:r w:rsidRPr="00FA73A6">
              <w:rPr>
                <w:lang w:val="en-GB"/>
              </w:rPr>
              <w:t>(</w:t>
            </w:r>
            <w:r>
              <w:rPr>
                <w:lang w:val="en-GB"/>
              </w:rPr>
              <w:t>2</w:t>
            </w:r>
            <w:r w:rsidRPr="00FA73A6">
              <w:rPr>
                <w:lang w:val="en-GB"/>
              </w:rPr>
              <w:t>)</w:t>
            </w:r>
          </w:p>
        </w:tc>
      </w:tr>
      <w:tr w:rsidR="00925A61" w:rsidRPr="00FA73A6" w14:paraId="426A38FE" w14:textId="77777777" w:rsidTr="00E7759B">
        <w:trPr>
          <w:gridAfter w:val="2"/>
          <w:wAfter w:w="8649" w:type="dxa"/>
          <w:trHeight w:val="119"/>
        </w:trPr>
        <w:tc>
          <w:tcPr>
            <w:tcW w:w="377" w:type="dxa"/>
          </w:tcPr>
          <w:p w14:paraId="44BDDA3D" w14:textId="77777777" w:rsidR="00925A61" w:rsidRPr="00FA73A6" w:rsidRDefault="00925A61" w:rsidP="00E7759B">
            <w:pPr>
              <w:jc w:val="both"/>
              <w:rPr>
                <w:lang w:val="en-GB"/>
              </w:rPr>
            </w:pPr>
          </w:p>
        </w:tc>
      </w:tr>
    </w:tbl>
    <w:p w14:paraId="3050E4F2" w14:textId="77777777" w:rsidR="00925A61" w:rsidRDefault="00925A61" w:rsidP="00AB4C51">
      <w:pPr>
        <w:ind w:firstLine="270"/>
        <w:jc w:val="both"/>
      </w:pPr>
    </w:p>
    <w:p w14:paraId="4F901BC7" w14:textId="065D822F" w:rsidR="00B30DF0" w:rsidRDefault="00AB4C51" w:rsidP="00B30DF0">
      <w:pPr>
        <w:jc w:val="both"/>
      </w:pPr>
      <w:r>
        <w:t xml:space="preserve">Where </w:t>
      </w:r>
      <w:r w:rsidRPr="00DD55DC">
        <w:rPr>
          <w:i/>
        </w:rPr>
        <w:t>v</w:t>
      </w:r>
      <w:r w:rsidRPr="00DD55DC">
        <w:rPr>
          <w:i/>
          <w:vertAlign w:val="subscript"/>
        </w:rPr>
        <w:t>gu</w:t>
      </w:r>
      <w:r w:rsidR="007B7983">
        <w:t>,</w:t>
      </w:r>
      <w:r>
        <w:t xml:space="preserve"> is defined as the drift velocity between the gas and liquid </w:t>
      </w:r>
      <w:r w:rsidR="00633287">
        <w:t>phases. For</w:t>
      </w:r>
      <w:r w:rsidR="00DD55DC">
        <w:t xml:space="preserve"> </w:t>
      </w:r>
      <w:r>
        <w:t xml:space="preserve">slug </w:t>
      </w:r>
      <w:r w:rsidR="00DD55DC">
        <w:t xml:space="preserve">flow </w:t>
      </w:r>
      <w:r>
        <w:t>regime</w:t>
      </w:r>
      <w:r w:rsidR="00975F47">
        <w:t xml:space="preserve">, </w:t>
      </w:r>
      <w:r>
        <w:t xml:space="preserve">the </w:t>
      </w:r>
      <w:r w:rsidR="00DD55DC">
        <w:t>drift veloci</w:t>
      </w:r>
      <w:r w:rsidR="00925A61">
        <w:t>ty</w:t>
      </w:r>
      <w:r>
        <w:t xml:space="preserve"> </w:t>
      </w:r>
      <w:r w:rsidR="00DD55DC">
        <w:t xml:space="preserve">is defined </w:t>
      </w:r>
      <w:r>
        <w:t xml:space="preserve">as the rise </w:t>
      </w:r>
      <w:r w:rsidR="00925A61">
        <w:t>velocity</w:t>
      </w:r>
      <w:r>
        <w:t xml:space="preserve"> of </w:t>
      </w:r>
      <w:r w:rsidR="00AA3472">
        <w:t>a bubble</w:t>
      </w:r>
      <w:r>
        <w:t xml:space="preserve"> in a stagnant liquid</w:t>
      </w:r>
      <w:r w:rsidR="00925A61">
        <w:t xml:space="preserve"> </w:t>
      </w:r>
      <w:r w:rsidR="00DD55DC">
        <w:t xml:space="preserve"> (</w:t>
      </w:r>
      <w:r w:rsidR="00925A61">
        <w:t>equation (3</w:t>
      </w:r>
      <w:r w:rsidR="00AA3472">
        <w:t>)</w:t>
      </w:r>
      <w:r w:rsidR="00DD55DC">
        <w:t>)</w:t>
      </w:r>
      <w:r w:rsidR="00B30DF0">
        <w:t>.</w:t>
      </w:r>
      <w:r w:rsidR="00975F47">
        <w:t xml:space="preserve"> </w:t>
      </w:r>
      <w:r w:rsidR="00B30DF0">
        <w:t xml:space="preserve">The constant </w:t>
      </w:r>
      <w:r w:rsidR="00B30DF0" w:rsidRPr="00EE0E1A">
        <w:rPr>
          <w:i/>
        </w:rPr>
        <w:t>K</w:t>
      </w:r>
      <w:r w:rsidR="00B30DF0">
        <w:t xml:space="preserve"> </w:t>
      </w:r>
      <w:r w:rsidR="00765F40">
        <w:t>,</w:t>
      </w:r>
      <w:r w:rsidR="00B30DF0">
        <w:t xml:space="preserve">was </w:t>
      </w:r>
      <w:r w:rsidR="00DD55DC">
        <w:t xml:space="preserve">found to be </w:t>
      </w:r>
      <w:r w:rsidR="00B30DF0">
        <w:t xml:space="preserve"> 0.354 by </w:t>
      </w:r>
      <w:r w:rsidR="00B30DF0">
        <w:fldChar w:fldCharType="begin" w:fldLock="1"/>
      </w:r>
      <w:r w:rsidR="00B30DF0">
        <w:instrText>ADDIN CSL_CITATION {"citationItems":[{"id":"ITEM-1","itemData":{"author":[{"dropping-particle":"","family":"Nicklin","given":"D J","non-dropping-particle":"","parse-names":false,"suffix":""}],"container-title":"Inst. Chem. Engr.","id":"ITEM-1","issue":"1","issued":{"date-parts":[["1962"]]},"page":"61-68","title":"Two-phase flow in vertical tubes, Trans","type":"article-journal","volume":"40"},"uris":["http://www.mendeley.com/documents/?uuid=f5d8fa62-7251-48c4-a11f-1652b2b9f304"]}],"mendeley":{"formattedCitation":"(Nicklin, 1962)","manualFormatting":"Nicklin, (1962)","plainTextFormattedCitation":"(Nicklin, 1962)","previouslyFormattedCitation":"(Nicklin, 1962)"},"properties":{"noteIndex":0},"schema":"https://github.com/citation-style-language/schema/raw/master/csl-citation.json"}</w:instrText>
      </w:r>
      <w:r w:rsidR="00B30DF0">
        <w:fldChar w:fldCharType="separate"/>
      </w:r>
      <w:r w:rsidR="00B30DF0" w:rsidRPr="00B02191">
        <w:rPr>
          <w:noProof/>
        </w:rPr>
        <w:t xml:space="preserve">Nicklin, </w:t>
      </w:r>
      <w:r w:rsidR="00B30DF0">
        <w:rPr>
          <w:noProof/>
        </w:rPr>
        <w:t>(</w:t>
      </w:r>
      <w:r w:rsidR="00B30DF0" w:rsidRPr="00B02191">
        <w:rPr>
          <w:noProof/>
        </w:rPr>
        <w:t>1962)</w:t>
      </w:r>
      <w:r w:rsidR="00B30DF0">
        <w:fldChar w:fldCharType="end"/>
      </w:r>
      <w:r w:rsidR="00B30DF0">
        <w:t xml:space="preserve"> when </w:t>
      </w:r>
      <w:r w:rsidR="00975F47">
        <w:t>studying</w:t>
      </w:r>
      <w:r w:rsidR="00B30DF0">
        <w:t xml:space="preserve"> the rise velocities of Taylor bubbles in a stagnant liquid. </w:t>
      </w:r>
    </w:p>
    <w:p w14:paraId="1B881B68" w14:textId="77777777" w:rsidR="00B30DF0" w:rsidRDefault="00B30DF0" w:rsidP="007B7983">
      <w:pPr>
        <w:jc w:val="both"/>
      </w:pPr>
    </w:p>
    <w:p w14:paraId="4E995310" w14:textId="77777777" w:rsidR="00AB4C51" w:rsidRDefault="00AB4C51" w:rsidP="00AB4C51">
      <w:pPr>
        <w:ind w:firstLine="27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925A61" w:rsidRPr="00FA73A6" w14:paraId="39A04324" w14:textId="77777777" w:rsidTr="00E7759B">
        <w:trPr>
          <w:trHeight w:val="2"/>
        </w:trPr>
        <w:tc>
          <w:tcPr>
            <w:tcW w:w="377" w:type="dxa"/>
          </w:tcPr>
          <w:p w14:paraId="43FFFE8A" w14:textId="77777777" w:rsidR="00925A61" w:rsidRPr="00FA73A6" w:rsidRDefault="00925A61" w:rsidP="00E7759B">
            <w:pPr>
              <w:jc w:val="both"/>
              <w:rPr>
                <w:lang w:val="en-GB"/>
              </w:rPr>
            </w:pPr>
          </w:p>
        </w:tc>
        <w:tc>
          <w:tcPr>
            <w:tcW w:w="8151" w:type="dxa"/>
            <w:vAlign w:val="center"/>
            <w:hideMark/>
          </w:tcPr>
          <w:p w14:paraId="56F3C161" w14:textId="77777777" w:rsidR="00925A61" w:rsidRDefault="00255CD8" w:rsidP="00925A61">
            <w:pPr>
              <w:jc w:val="both"/>
            </w:pPr>
            <m:oMathPara>
              <m:oMath>
                <m:sSub>
                  <m:sSubPr>
                    <m:ctrlPr>
                      <w:rPr>
                        <w:rFonts w:ascii="Cambria Math" w:hAnsi="Cambria Math"/>
                        <w:i/>
                      </w:rPr>
                    </m:ctrlPr>
                  </m:sSubPr>
                  <m:e>
                    <m:r>
                      <w:rPr>
                        <w:rFonts w:ascii="Cambria Math" w:hAnsi="Cambria Math"/>
                      </w:rPr>
                      <m:t>v</m:t>
                    </m:r>
                  </m:e>
                  <m:sub>
                    <m:r>
                      <w:rPr>
                        <w:rFonts w:ascii="Cambria Math" w:hAnsi="Cambria Math"/>
                      </w:rPr>
                      <m:t>gu</m:t>
                    </m:r>
                  </m:sub>
                </m:sSub>
                <m:r>
                  <w:rPr>
                    <w:rFonts w:ascii="Cambria Math" w:hAnsi="Cambria Math"/>
                  </w:rPr>
                  <m:t>=K</m:t>
                </m:r>
                <m:rad>
                  <m:radPr>
                    <m:degHide m:val="1"/>
                    <m:ctrlPr>
                      <w:rPr>
                        <w:rFonts w:ascii="Cambria Math" w:hAnsi="Cambria Math"/>
                        <w:i/>
                      </w:rPr>
                    </m:ctrlPr>
                  </m:radPr>
                  <m:deg/>
                  <m:e>
                    <m:r>
                      <w:rPr>
                        <w:rFonts w:ascii="Cambria Math" w:hAnsi="Cambria Math"/>
                      </w:rPr>
                      <m:t>2g</m:t>
                    </m:r>
                    <m:sSub>
                      <m:sSubPr>
                        <m:ctrlPr>
                          <w:rPr>
                            <w:rFonts w:ascii="Cambria Math" w:hAnsi="Cambria Math"/>
                            <w:i/>
                          </w:rPr>
                        </m:ctrlPr>
                      </m:sSubPr>
                      <m:e>
                        <m:r>
                          <w:rPr>
                            <w:rFonts w:ascii="Cambria Math" w:hAnsi="Cambria Math"/>
                          </w:rPr>
                          <m:t>R</m:t>
                        </m:r>
                      </m:e>
                      <m:sub>
                        <m:r>
                          <w:rPr>
                            <w:rFonts w:ascii="Cambria Math" w:hAnsi="Cambria Math"/>
                          </w:rPr>
                          <m:t>p</m:t>
                        </m:r>
                      </m:sub>
                    </m:sSub>
                  </m:e>
                </m:rad>
              </m:oMath>
            </m:oMathPara>
          </w:p>
          <w:p w14:paraId="4ED4C3DB" w14:textId="50333136" w:rsidR="00925A61" w:rsidRPr="00FA73A6" w:rsidRDefault="00925A61" w:rsidP="00E7759B">
            <w:pPr>
              <w:jc w:val="both"/>
              <w:rPr>
                <w:lang w:val="en-GB"/>
              </w:rPr>
            </w:pPr>
          </w:p>
        </w:tc>
        <w:tc>
          <w:tcPr>
            <w:tcW w:w="498" w:type="dxa"/>
            <w:vAlign w:val="center"/>
            <w:hideMark/>
          </w:tcPr>
          <w:p w14:paraId="536A8C96" w14:textId="4C6120B6" w:rsidR="00925A61" w:rsidRPr="00FA73A6" w:rsidRDefault="00925A61" w:rsidP="00E7759B">
            <w:pPr>
              <w:jc w:val="both"/>
              <w:rPr>
                <w:lang w:val="en-GB"/>
              </w:rPr>
            </w:pPr>
            <w:r w:rsidRPr="00FA73A6">
              <w:rPr>
                <w:lang w:val="en-GB"/>
              </w:rPr>
              <w:t>(</w:t>
            </w:r>
            <w:r>
              <w:rPr>
                <w:lang w:val="en-GB"/>
              </w:rPr>
              <w:t>3</w:t>
            </w:r>
            <w:r w:rsidRPr="00FA73A6">
              <w:rPr>
                <w:lang w:val="en-GB"/>
              </w:rPr>
              <w:t>)</w:t>
            </w:r>
          </w:p>
        </w:tc>
      </w:tr>
    </w:tbl>
    <w:p w14:paraId="1D5FCD87" w14:textId="77777777" w:rsidR="00B30DF0" w:rsidRDefault="00B30DF0" w:rsidP="00622976">
      <w:pPr>
        <w:jc w:val="both"/>
      </w:pPr>
    </w:p>
    <w:p w14:paraId="46D334F9" w14:textId="77777777" w:rsidR="00D1139B" w:rsidRDefault="00D1139B" w:rsidP="00622976">
      <w:pPr>
        <w:jc w:val="both"/>
      </w:pPr>
    </w:p>
    <w:p w14:paraId="45CD93E0" w14:textId="00C66243" w:rsidR="00D1139B" w:rsidRDefault="0054140E" w:rsidP="0054140E">
      <w:pPr>
        <w:ind w:firstLine="284"/>
        <w:jc w:val="both"/>
      </w:pPr>
      <w:r>
        <w:t>A l</w:t>
      </w:r>
      <w:r w:rsidR="00D1139B">
        <w:t xml:space="preserve">inear phase fraction model based on the residence time of a bubble and time of measurement was considered by </w:t>
      </w:r>
      <w:r w:rsidR="00D1139B">
        <w:fldChar w:fldCharType="begin" w:fldLock="1"/>
      </w:r>
      <w:r w:rsidR="00990C72">
        <w:instrText>ADDIN CSL_CITATION {"citationItems":[{"id":"ITEM-1","itemData":{"DOI":"https://doi.org/10.1016/0955-5986(94)90003-5","ISSN":"0955-5986","abstract":"An improved method of measuring the void fraction in two-phase mixtures has been developed. This work was part of a three-phase project that included proof-of-principle, design and fabrication, installation and probe use during a series of flow channel test. The sensing method is based on measurement of differences in infrared transmission through liquid water as result of the presence of vapour bubbles in the optical path. The fibre optic system measures void fraction in a small volume along a line-of-sight across the flow channel. This paper covers the design and test of the fibre optic void fraction system, and application results are presented on the measurement of two-phase mixtures in flow channels.","author":[{"dropping-particle":"","family":"Berthold","given":"J W","non-dropping-particle":"","parse-names":false,"suffix":""},{"dropping-particle":"","family":"Reed","given":"S E","non-dropping-particle":"","parse-names":false,"suffix":""},{"dropping-particle":"","family":"Nash","given":"C A","non-dropping-particle":"","parse-names":false,"suffix":""}],"container-title":"Flow Measurement and Instrumentation","id":"ITEM-1","issue":"1","issued":{"date-parts":[["1994"]]},"page":"3-13","title":"Fibre optic sensor system for void fraction measurement in aqueous two-phase fluids","type":"article-journal","volume":"5"},"uris":["http://www.mendeley.com/documents/?uuid=3ebbed00-485e-4ae1-9cf2-f1d598640d0f"]},{"id":"ITEM-2","itemData":{"DOI":"10.1016/S0301-9322(98)00042-1","ISBN":"03019322","ISSN":"03019322","abstract":"To progress in the understanding of phase detector capabilities, a first requirement has been fulfilled by manufacturing reproducible sensors. A second objective, investigated in this paper, is to diminish the sensitivity of the processing technique to the various criteria to perform the signal analysis. A new real-time signal processing technique, based on optical probe responses during probe-interface interactions, is presented, and its objectiveness is demonstrated. When used with mono-fiber or dual-fiber sensors, it provides local void fraction and gas velocity measurements. The performance of these measuring chains is evaluated in various air-water two-phase flows for different probes. Possible mechanisms responsible for void fraction uncertainties are discussed. It is also shown that monofiber probes with a conical-cylindrical-conical extremity are well suited to measure gas velocities in dispersed two-phase flows.","author":[{"dropping-particle":"","family":"Barrau","given":"E.","non-dropping-particle":"","parse-names":false,"suffix":""},{"dropping-particle":"","family":"Rivière","given":"N.","non-dropping-particle":"","parse-names":false,"suffix":""},{"dropping-particle":"","family":"Poupot","given":"Ch","non-dropping-particle":"","parse-names":false,"suffix":""},{"dropping-particle":"","family":"Cartellier","given":"A.","non-dropping-particle":"","parse-names":false,"suffix":""}],"container-title":"International Journal of Multiphase Flow","id":"ITEM-2","issue":"2","issued":{"date-parts":[["1999"]]},"page":"229-256","title":"Single and double optical probes in air-water two-phase flows: Real time signal processing and sensor performance","type":"article-journal","volume":"25"},"uris":["http://www.mendeley.com/documents/?uuid=243e580d-9cb4-4ec6-b156-3184c075f628"]}],"mendeley":{"formattedCitation":"(Barrau &lt;i&gt;et al.&lt;/i&gt;, 1999; Berthold &lt;i&gt;et al.&lt;/i&gt;, 1994)","manualFormatting":"Barrau et al., (1999) while using an intrusive optical sensor.Moreso,   Berthold et al., (1994)","plainTextFormattedCitation":"(Barrau et al., 1999; Berthold et al., 1994)","previouslyFormattedCitation":"(Barrau &lt;i&gt;et al.&lt;/i&gt;, 1999; Berthold &lt;i&gt;et al.&lt;/i&gt;, 1994)"},"properties":{"noteIndex":0},"schema":"https://github.com/citation-style-language/schema/raw/master/csl-citation.json"}</w:instrText>
      </w:r>
      <w:r w:rsidR="00D1139B">
        <w:fldChar w:fldCharType="separate"/>
      </w:r>
      <w:r w:rsidR="00D1139B" w:rsidRPr="00D774C9">
        <w:rPr>
          <w:noProof/>
        </w:rPr>
        <w:t xml:space="preserve">Barrau </w:t>
      </w:r>
      <w:r w:rsidR="00D1139B" w:rsidRPr="00D774C9">
        <w:rPr>
          <w:i/>
          <w:noProof/>
        </w:rPr>
        <w:t>et al.</w:t>
      </w:r>
      <w:r w:rsidR="00D1139B" w:rsidRPr="00D774C9">
        <w:rPr>
          <w:noProof/>
        </w:rPr>
        <w:t xml:space="preserve">, </w:t>
      </w:r>
      <w:r w:rsidR="00D1139B">
        <w:rPr>
          <w:noProof/>
        </w:rPr>
        <w:t>(</w:t>
      </w:r>
      <w:r w:rsidR="00D1139B" w:rsidRPr="00D774C9">
        <w:rPr>
          <w:noProof/>
        </w:rPr>
        <w:t>1999</w:t>
      </w:r>
      <w:r w:rsidR="00D1139B">
        <w:rPr>
          <w:noProof/>
        </w:rPr>
        <w:t xml:space="preserve">) while using an intrusive optical sensor.Moreso,  </w:t>
      </w:r>
      <w:r w:rsidR="00D1139B" w:rsidRPr="00D774C9">
        <w:rPr>
          <w:noProof/>
        </w:rPr>
        <w:t xml:space="preserve"> Berthold </w:t>
      </w:r>
      <w:r w:rsidR="00D1139B" w:rsidRPr="00D774C9">
        <w:rPr>
          <w:i/>
          <w:noProof/>
        </w:rPr>
        <w:t>et al.</w:t>
      </w:r>
      <w:r w:rsidR="00D1139B" w:rsidRPr="00D774C9">
        <w:rPr>
          <w:noProof/>
        </w:rPr>
        <w:t xml:space="preserve">, </w:t>
      </w:r>
      <w:r w:rsidR="00D1139B">
        <w:rPr>
          <w:noProof/>
        </w:rPr>
        <w:t>(</w:t>
      </w:r>
      <w:r w:rsidR="00D1139B" w:rsidRPr="00D774C9">
        <w:rPr>
          <w:noProof/>
        </w:rPr>
        <w:t>1994)</w:t>
      </w:r>
      <w:r w:rsidR="00D1139B">
        <w:fldChar w:fldCharType="end"/>
      </w:r>
      <w:r w:rsidR="00D1139B">
        <w:t xml:space="preserve"> considered a linear phase fraction</w:t>
      </w:r>
      <w:r>
        <w:t xml:space="preserve"> model </w:t>
      </w:r>
      <w:r w:rsidR="00D1139B">
        <w:t xml:space="preserve"> that considered sensor responses when using a non-intrusive optical sensor. However, the effects of varying flow regimes  led to increased error margins</w:t>
      </w:r>
      <w:r>
        <w:t xml:space="preserve"> in their works</w:t>
      </w:r>
      <w:r w:rsidR="00D1139B">
        <w:t xml:space="preserve">. </w:t>
      </w:r>
      <w:r w:rsidR="00D1139B">
        <w:fldChar w:fldCharType="begin" w:fldLock="1"/>
      </w:r>
      <w:r w:rsidR="00990C72">
        <w:instrText>ADDIN CSL_CITATION {"citationItems":[{"id":"ITEM-1","itemData":{"DOI":"10.3390/s16020159","ISBN":"8657187952145","ISSN":"1424-8220","abstract":"Based on a laser diode, a 12 × 6 photodiode array sensor, and machine learning techniques, a new void fraction measurement method for gas-liquid two-phase flow in small channels is proposed. To overcome the influence of flow pattern on the void fraction measurement, the flow pattern of the two-phase flow is firstly identified by Fisher Discriminant Analysis (FDA). Then, according to the identification result, a relevant void fraction measurement model which is developed by Support Vector Machine (SVM) is selected to implement the void fraction measurement. A void fraction measurement system for the two-phase flow is developed and experiments are carried out in four different small channels. Four typical flow patterns (including bubble flow, slug flow, stratified flow and annular flow) are investigated. The experimental results show that the development of the measurement system is successful. The proposed void fraction measurement method is effective and the void fraction measurement accuracy is satisfactory. Compared with the conventional laser measurement systems using standard laser sources, the developed measurement system has the advantages of low cost and simple structure. Compared with the conventional void fraction measurement methods, the proposed method overcomes the influence of flow pattern on the void fraction measurement. This work also provides a good example of using low-cost laser diode as a competent replacement of the expensive standard laser source and hence implementing the parameter measurement of gas-liquid two-phase flow. The research results can be a useful reference for other researchers’ works.","author":[{"dropping-particle":"","family":"Li","given":"Huajun","non-dropping-particle":"","parse-names":false,"suffix":""},{"dropping-particle":"","family":"Ji","given":"Haifeng","non-dropping-particle":"","parse-names":false,"suffix":""},{"dropping-particle":"","family":"Huang","given":"Zhiyao","non-dropping-particle":"","parse-names":false,"suffix":""},{"dropping-particle":"","family":"Wang","given":"Baoliang","non-dropping-particle":"","parse-names":false,"suffix":""},{"dropping-particle":"","family":"Li","given":"Haiqing","non-dropping-particle":"","parse-names":false,"suffix":""},{"dropping-particle":"","family":"Wu","given":"Guohua","non-dropping-particle":"","parse-names":false,"suffix":""}],"container-title":"Sensors","id":"ITEM-1","issue":"2","issued":{"date-parts":[["2016"]]},"page":"159","title":"A New Void Fraction Measurement Method for Gas-Liquid Two-Phase Flow in Small Channels","type":"article-journal","volume":"16"},"uris":["http://www.mendeley.com/documents/?uuid=0787a76c-3ec3-46cb-ae9a-38fef6eabd3f"]}],"mendeley":{"formattedCitation":"(Li &lt;i&gt;et al.&lt;/i&gt;, 2016)","manualFormatting":"Li et al., (2016)","plainTextFormattedCitation":"(Li et al., 2016)","previouslyFormattedCitation":"(Li &lt;i&gt;et al.&lt;/i&gt;, 2016)"},"properties":{"noteIndex":0},"schema":"https://github.com/citation-style-language/schema/raw/master/csl-citation.json"}</w:instrText>
      </w:r>
      <w:r w:rsidR="00D1139B">
        <w:fldChar w:fldCharType="separate"/>
      </w:r>
      <w:r w:rsidR="00D1139B" w:rsidRPr="00FA75FD">
        <w:rPr>
          <w:noProof/>
        </w:rPr>
        <w:t xml:space="preserve">Li </w:t>
      </w:r>
      <w:r w:rsidR="00D1139B" w:rsidRPr="00FA75FD">
        <w:rPr>
          <w:i/>
          <w:noProof/>
        </w:rPr>
        <w:t>et al.</w:t>
      </w:r>
      <w:r w:rsidR="00D1139B" w:rsidRPr="00FA75FD">
        <w:rPr>
          <w:noProof/>
        </w:rPr>
        <w:t xml:space="preserve">, </w:t>
      </w:r>
      <w:r w:rsidR="00D1139B">
        <w:rPr>
          <w:noProof/>
        </w:rPr>
        <w:t>(</w:t>
      </w:r>
      <w:r w:rsidR="00D1139B" w:rsidRPr="00FA75FD">
        <w:rPr>
          <w:noProof/>
        </w:rPr>
        <w:t>2016)</w:t>
      </w:r>
      <w:r w:rsidR="00D1139B">
        <w:fldChar w:fldCharType="end"/>
      </w:r>
      <w:r w:rsidR="00D1139B">
        <w:t xml:space="preserve"> concluded that the effects of flow regimes needed to be incorporated into phase fraction models </w:t>
      </w:r>
      <w:r>
        <w:t>,</w:t>
      </w:r>
      <w:r w:rsidR="00D1139B">
        <w:t xml:space="preserve">if accuracy was a key concern. They were able to use machine learning techniques to </w:t>
      </w:r>
      <w:r>
        <w:t>train phase fraction models to incorporate changes in</w:t>
      </w:r>
      <w:r w:rsidR="00D1139B">
        <w:t xml:space="preserve"> </w:t>
      </w:r>
      <w:r>
        <w:t xml:space="preserve"> the </w:t>
      </w:r>
      <w:r w:rsidR="00D1139B">
        <w:t>flow regime.</w:t>
      </w:r>
      <w:r w:rsidR="000B5E13">
        <w:t xml:space="preserve"> Their studies</w:t>
      </w:r>
      <w:r w:rsidR="00D1139B">
        <w:t xml:space="preserve"> were carried out on mini channels</w:t>
      </w:r>
      <w:r w:rsidR="000B5E13">
        <w:t xml:space="preserve"> for a horizontal flow of air and water  using a multiple array of optical sensor</w:t>
      </w:r>
      <w:r>
        <w:t>s</w:t>
      </w:r>
      <w:r w:rsidR="00D1139B">
        <w:t xml:space="preserve"> </w:t>
      </w:r>
      <w:r w:rsidR="000B5E13">
        <w:t>which gave</w:t>
      </w:r>
      <w:r w:rsidR="00D1139B">
        <w:t xml:space="preserve"> a maximum relative error of 7</w:t>
      </w:r>
      <w:r w:rsidR="00BE0382">
        <w:t xml:space="preserve"> </w:t>
      </w:r>
      <w:r w:rsidR="00D1139B">
        <w:t>%</w:t>
      </w:r>
      <w:r w:rsidR="000B5E13">
        <w:t>.</w:t>
      </w:r>
      <w:r w:rsidR="00BE0382">
        <w:t>The proposed phase fraction model</w:t>
      </w:r>
      <w:r>
        <w:t>s</w:t>
      </w:r>
      <w:r w:rsidR="00BE0382">
        <w:t xml:space="preserve"> in this current work</w:t>
      </w:r>
      <w:r>
        <w:t>,</w:t>
      </w:r>
      <w:r w:rsidR="00BE0382">
        <w:t xml:space="preserve"> would </w:t>
      </w:r>
      <w:r>
        <w:t>consider</w:t>
      </w:r>
      <w:r w:rsidR="00BE0382">
        <w:t xml:space="preserve"> the effect of </w:t>
      </w:r>
      <w:r>
        <w:t>the bubble</w:t>
      </w:r>
      <w:r w:rsidR="00BE0382">
        <w:t xml:space="preserve"> and slug flow </w:t>
      </w:r>
      <w:r>
        <w:t>regimes created by the upward flow of gas and liquid for a larger pipe size of 18 mm. These effects were identified by the statistical analysis of the sensor response and hence used to designate the appropriate phase fraction that is valid. The relative error margins are expected to be reduced drastically since the models are adaptive to the prevailing flow distribution in the pipe.</w:t>
      </w:r>
    </w:p>
    <w:p w14:paraId="1D2597CA" w14:textId="77777777" w:rsidR="00D1139B" w:rsidRDefault="00D1139B" w:rsidP="00622976">
      <w:pPr>
        <w:jc w:val="both"/>
      </w:pPr>
    </w:p>
    <w:p w14:paraId="26B52F4D" w14:textId="77777777" w:rsidR="00D1139B" w:rsidRDefault="00D1139B" w:rsidP="00622976">
      <w:pPr>
        <w:jc w:val="both"/>
      </w:pPr>
    </w:p>
    <w:p w14:paraId="3EC844BE" w14:textId="77777777" w:rsidR="00D1139B" w:rsidRDefault="00D1139B" w:rsidP="00622976">
      <w:pPr>
        <w:jc w:val="both"/>
      </w:pPr>
    </w:p>
    <w:p w14:paraId="4C49D202" w14:textId="0514DDB4" w:rsidR="00F16A5B" w:rsidRDefault="00584340" w:rsidP="00622976">
      <w:pPr>
        <w:jc w:val="both"/>
      </w:pPr>
      <w:r>
        <w:t xml:space="preserve">The next </w:t>
      </w:r>
      <w:r w:rsidR="00B30DF0">
        <w:t xml:space="preserve">sections </w:t>
      </w:r>
      <w:r w:rsidR="00F16A5B">
        <w:t>detail</w:t>
      </w:r>
      <w:r w:rsidR="00633287">
        <w:t xml:space="preserve"> the</w:t>
      </w:r>
      <w:r>
        <w:t xml:space="preserve"> experi</w:t>
      </w:r>
      <w:r w:rsidR="00B30DF0">
        <w:t>m</w:t>
      </w:r>
      <w:r>
        <w:t xml:space="preserve">ental </w:t>
      </w:r>
      <w:r w:rsidR="00B30DF0">
        <w:t>setup,</w:t>
      </w:r>
      <w:r>
        <w:t xml:space="preserve"> </w:t>
      </w:r>
      <w:r w:rsidR="00B30DF0">
        <w:t>design, signal analysis and</w:t>
      </w:r>
      <w:r>
        <w:t xml:space="preserve"> results from the application of NIOIRS for identifying flow regimes and determining phase fraction</w:t>
      </w:r>
      <w:r w:rsidR="00765F40">
        <w:t xml:space="preserve"> in real </w:t>
      </w:r>
      <w:r w:rsidR="00633287">
        <w:t>time. Validation</w:t>
      </w:r>
      <w:r w:rsidR="00B30DF0">
        <w:t xml:space="preserve"> results of the</w:t>
      </w:r>
      <w:r w:rsidR="00765F40">
        <w:t xml:space="preserve"> sensor</w:t>
      </w:r>
      <w:r w:rsidR="00B30DF0">
        <w:t xml:space="preserve"> calibration models with t</w:t>
      </w:r>
      <w:r>
        <w:t>he</w:t>
      </w:r>
      <w:r w:rsidR="00B30DF0" w:rsidRPr="00B30DF0">
        <w:t xml:space="preserve"> </w:t>
      </w:r>
      <w:r w:rsidR="00B30DF0">
        <w:t>homogenous models</w:t>
      </w:r>
      <w:r w:rsidR="00751351">
        <w:t>,</w:t>
      </w:r>
      <w:r>
        <w:t xml:space="preserve"> drift flux correlations</w:t>
      </w:r>
      <w:r w:rsidR="00B30DF0">
        <w:t xml:space="preserve">, swell level method and </w:t>
      </w:r>
      <w:r w:rsidR="00F16A5B">
        <w:t>high-speed</w:t>
      </w:r>
      <w:r w:rsidR="00B30DF0">
        <w:t xml:space="preserve"> photographs are also presented and discussed. </w:t>
      </w:r>
      <w:r w:rsidR="004C138E">
        <w:t>Finally, execution of a real time monitoring algorit</w:t>
      </w:r>
      <w:r w:rsidR="00751351">
        <w:t>h</w:t>
      </w:r>
      <w:r w:rsidR="004C138E">
        <w:t>m based on the derived</w:t>
      </w:r>
      <w:r w:rsidR="00765F40">
        <w:t xml:space="preserve"> </w:t>
      </w:r>
      <w:r w:rsidR="004C138E">
        <w:t>calibration from the NIOIRS technology is presented.</w:t>
      </w:r>
    </w:p>
    <w:p w14:paraId="6393495D" w14:textId="7F1834DA" w:rsidR="00B14BD6" w:rsidRDefault="00864880" w:rsidP="00622976">
      <w:pPr>
        <w:pStyle w:val="Heading1"/>
      </w:pPr>
      <w:r>
        <w:t xml:space="preserve">Experimental </w:t>
      </w:r>
      <w:r w:rsidR="00155D0C">
        <w:t xml:space="preserve">set up </w:t>
      </w:r>
    </w:p>
    <w:p w14:paraId="5AD7007C" w14:textId="3BD56CED" w:rsidR="00AC4AE7" w:rsidRDefault="00864880" w:rsidP="007A0487">
      <w:pPr>
        <w:jc w:val="both"/>
      </w:pPr>
      <w:r>
        <w:t xml:space="preserve">The experiments </w:t>
      </w:r>
      <w:r w:rsidR="00F16A5B">
        <w:t>described</w:t>
      </w:r>
      <w:r>
        <w:t xml:space="preserve"> in this paper were carried out </w:t>
      </w:r>
      <w:r w:rsidR="002E575B">
        <w:t>using</w:t>
      </w:r>
      <w:r>
        <w:t xml:space="preserve"> vertical pipe flow </w:t>
      </w:r>
      <w:r w:rsidR="00A45AFC">
        <w:t>rig</w:t>
      </w:r>
      <w:r w:rsidR="00D85179">
        <w:t xml:space="preserve"> (figures </w:t>
      </w:r>
      <w:r w:rsidR="004A6E7A">
        <w:t>2a and</w:t>
      </w:r>
      <w:r w:rsidR="0084044F">
        <w:t xml:space="preserve"> 2b)</w:t>
      </w:r>
      <w:r w:rsidR="00A45AFC">
        <w:t xml:space="preserve"> that</w:t>
      </w:r>
      <w:r w:rsidR="00F810B0">
        <w:t xml:space="preserve"> was set up by the authors </w:t>
      </w:r>
      <w:r w:rsidR="001B50BC">
        <w:t>in</w:t>
      </w:r>
      <w:r>
        <w:t xml:space="preserve"> the chemical and </w:t>
      </w:r>
      <w:r w:rsidR="00EA3D79">
        <w:t>petroleum-engineering</w:t>
      </w:r>
      <w:r>
        <w:t xml:space="preserve"> laboratory of London South Bank </w:t>
      </w:r>
      <w:r w:rsidR="00F16A5B">
        <w:t>University</w:t>
      </w:r>
      <w:r w:rsidR="001B50BC">
        <w:t>.</w:t>
      </w:r>
      <w:r w:rsidR="00FF011B">
        <w:t xml:space="preserve"> The</w:t>
      </w:r>
      <w:r w:rsidR="00F810B0">
        <w:t xml:space="preserve"> test section</w:t>
      </w:r>
      <w:r w:rsidR="0084044F">
        <w:t xml:space="preserve"> (TS)</w:t>
      </w:r>
      <w:r w:rsidR="00F810B0">
        <w:t xml:space="preserve"> was a transparent PVC</w:t>
      </w:r>
      <w:r w:rsidR="003076A0">
        <w:t>u</w:t>
      </w:r>
      <w:r w:rsidR="00F810B0">
        <w:t xml:space="preserve"> pipe of length 1m and 0.018 m internal diameter</w:t>
      </w:r>
      <w:r w:rsidR="0084044F">
        <w:t xml:space="preserve"> (equivalent to L/D = 58) and </w:t>
      </w:r>
      <w:r w:rsidR="00FE256E">
        <w:t xml:space="preserve">wall </w:t>
      </w:r>
      <w:r w:rsidR="0084044F">
        <w:t>thick</w:t>
      </w:r>
      <w:r w:rsidR="001B1C92">
        <w:t xml:space="preserve">ness of </w:t>
      </w:r>
      <w:r w:rsidR="00F16A5B">
        <w:t>0. 0015m.</w:t>
      </w:r>
      <w:r w:rsidR="00FE256E">
        <w:t xml:space="preserve"> </w:t>
      </w:r>
      <w:r w:rsidR="00F16A5B">
        <w:t>This</w:t>
      </w:r>
      <w:r w:rsidR="00F810B0">
        <w:t xml:space="preserve"> was to give opti</w:t>
      </w:r>
      <w:r w:rsidR="001B1C92">
        <w:t>c</w:t>
      </w:r>
      <w:r w:rsidR="00F810B0">
        <w:t>al access for the capture of flow regimes</w:t>
      </w:r>
      <w:r w:rsidR="0084044F">
        <w:t xml:space="preserve"> and measurement of bubble lengths in the </w:t>
      </w:r>
      <w:r w:rsidR="00F16A5B">
        <w:t>pipe. The</w:t>
      </w:r>
      <w:r w:rsidR="003076A0">
        <w:t xml:space="preserve"> di</w:t>
      </w:r>
      <w:r w:rsidR="0084044F">
        <w:t xml:space="preserve">mensions of the test section </w:t>
      </w:r>
      <w:r w:rsidR="00F16A5B">
        <w:t>were</w:t>
      </w:r>
      <w:r w:rsidR="009967D3">
        <w:t xml:space="preserve"> sufficient for the development of </w:t>
      </w:r>
      <w:r w:rsidR="00FE256E">
        <w:t>the</w:t>
      </w:r>
      <w:r w:rsidR="009967D3">
        <w:t xml:space="preserve"> slug flow regime.</w:t>
      </w:r>
      <w:r w:rsidR="0084044F">
        <w:t xml:space="preserve"> Air was</w:t>
      </w:r>
      <w:r w:rsidR="00F50F33">
        <w:t xml:space="preserve"> supplied from</w:t>
      </w:r>
      <w:r w:rsidR="00FE256E">
        <w:t xml:space="preserve"> a </w:t>
      </w:r>
      <w:r w:rsidR="00F50F33">
        <w:t>compressed air cylinder</w:t>
      </w:r>
      <w:r w:rsidR="0084044F">
        <w:t xml:space="preserve"> (CAC)</w:t>
      </w:r>
      <w:r w:rsidR="00F50F33">
        <w:t xml:space="preserve"> at 0.5 </w:t>
      </w:r>
      <w:r w:rsidR="009967D3">
        <w:t xml:space="preserve">bar </w:t>
      </w:r>
      <w:r w:rsidR="00F16A5B">
        <w:t>gauge</w:t>
      </w:r>
      <w:r w:rsidR="00F50F33">
        <w:t xml:space="preserve"> </w:t>
      </w:r>
      <w:r w:rsidR="001B1C92">
        <w:t xml:space="preserve">pressure </w:t>
      </w:r>
      <w:r w:rsidR="009967D3">
        <w:t xml:space="preserve">into the bottom of the </w:t>
      </w:r>
      <w:r w:rsidR="0084044F">
        <w:t xml:space="preserve">TS </w:t>
      </w:r>
      <w:r w:rsidR="009967D3">
        <w:t>via an injection pipe of 0.004</w:t>
      </w:r>
      <w:r w:rsidR="003076A0">
        <w:t xml:space="preserve"> </w:t>
      </w:r>
      <w:r w:rsidR="009967D3">
        <w:t xml:space="preserve">m </w:t>
      </w:r>
      <w:r w:rsidR="009967D3">
        <w:lastRenderedPageBreak/>
        <w:t>diameter</w:t>
      </w:r>
      <w:r w:rsidR="0084044F">
        <w:t xml:space="preserve"> (as shown in figure 2a)</w:t>
      </w:r>
      <w:r w:rsidR="009967D3">
        <w:t xml:space="preserve">. Tap water was </w:t>
      </w:r>
      <w:r w:rsidR="003076A0">
        <w:t xml:space="preserve">also </w:t>
      </w:r>
      <w:r w:rsidR="009967D3">
        <w:t>supplied</w:t>
      </w:r>
      <w:r w:rsidR="0084044F">
        <w:t xml:space="preserve"> </w:t>
      </w:r>
      <w:r w:rsidR="003076A0">
        <w:t xml:space="preserve">to the bottom of the TS </w:t>
      </w:r>
      <w:r w:rsidR="0084044F">
        <w:t>at a steady rate</w:t>
      </w:r>
      <w:r w:rsidR="009967D3">
        <w:t xml:space="preserve"> from a </w:t>
      </w:r>
      <w:r w:rsidR="0084044F">
        <w:t>sump (SP) using the</w:t>
      </w:r>
      <w:r w:rsidR="009967D3">
        <w:t xml:space="preserve"> variable speed pump</w:t>
      </w:r>
      <w:r w:rsidR="0084044F">
        <w:t xml:space="preserve"> (PU)</w:t>
      </w:r>
      <w:r w:rsidR="003076A0">
        <w:t xml:space="preserve"> from </w:t>
      </w:r>
      <w:r w:rsidR="00F16A5B">
        <w:t>Liquid Port</w:t>
      </w:r>
      <w:r w:rsidR="003076A0">
        <w:t xml:space="preserve"> (2</w:t>
      </w:r>
      <w:r w:rsidR="00BA641F">
        <w:t xml:space="preserve"> bar rating)</w:t>
      </w:r>
      <w:r w:rsidR="009967D3">
        <w:t xml:space="preserve">. The </w:t>
      </w:r>
      <w:r w:rsidR="006F6926">
        <w:t>air flowmeter</w:t>
      </w:r>
      <w:r w:rsidR="0084044F">
        <w:t xml:space="preserve"> (AF)</w:t>
      </w:r>
      <w:r w:rsidR="00BA641F">
        <w:t xml:space="preserve"> </w:t>
      </w:r>
      <w:r w:rsidR="006F6926">
        <w:t>valve control</w:t>
      </w:r>
      <w:r w:rsidR="007A0487">
        <w:t>led</w:t>
      </w:r>
      <w:r w:rsidR="006F6926">
        <w:t xml:space="preserve"> the airflow rate</w:t>
      </w:r>
      <w:r w:rsidR="007A0487">
        <w:t>,</w:t>
      </w:r>
      <w:r w:rsidR="009967D3">
        <w:t xml:space="preserve"> while the </w:t>
      </w:r>
      <w:r w:rsidR="006F6926">
        <w:t>speed pump controlled the water flowrate</w:t>
      </w:r>
      <w:r w:rsidR="009967D3">
        <w:t xml:space="preserve"> coupled with the water rotam</w:t>
      </w:r>
      <w:r w:rsidR="00BA641F">
        <w:t>e</w:t>
      </w:r>
      <w:r w:rsidR="009967D3">
        <w:t>ter</w:t>
      </w:r>
      <w:r w:rsidR="0084044F">
        <w:t xml:space="preserve"> (WF)</w:t>
      </w:r>
      <w:r w:rsidR="00332AEC">
        <w:t xml:space="preserve"> up to maximum flow rates of 2</w:t>
      </w:r>
      <w:r w:rsidR="007A0487">
        <w:t xml:space="preserve"> </w:t>
      </w:r>
      <w:r w:rsidR="00332AEC">
        <w:t xml:space="preserve">l </w:t>
      </w:r>
      <w:r w:rsidR="009967D3">
        <w:t>/min and 120</w:t>
      </w:r>
      <w:r w:rsidR="007A0487">
        <w:t xml:space="preserve"> </w:t>
      </w:r>
      <w:r w:rsidR="009967D3">
        <w:t>l/</w:t>
      </w:r>
      <w:r w:rsidR="00F16A5B">
        <w:t>hr</w:t>
      </w:r>
      <w:r w:rsidR="007A0487">
        <w:t xml:space="preserve"> </w:t>
      </w:r>
      <w:r w:rsidR="009967D3">
        <w:t xml:space="preserve"> for air and water </w:t>
      </w:r>
      <w:r w:rsidR="00F16A5B">
        <w:t>respectively. The</w:t>
      </w:r>
      <w:r w:rsidR="00FF011B">
        <w:t xml:space="preserve"> </w:t>
      </w:r>
      <w:r w:rsidR="00D7599A">
        <w:t>two-phase</w:t>
      </w:r>
      <w:r w:rsidR="00FF011B">
        <w:t xml:space="preserve"> sy</w:t>
      </w:r>
      <w:r w:rsidR="00BA08A4">
        <w:t>s</w:t>
      </w:r>
      <w:r w:rsidR="00FF011B">
        <w:t xml:space="preserve">tem </w:t>
      </w:r>
      <w:r w:rsidR="007A0487">
        <w:t>was</w:t>
      </w:r>
      <w:r w:rsidR="00FF011B">
        <w:t xml:space="preserve"> circuited </w:t>
      </w:r>
      <w:r w:rsidR="00D7599A">
        <w:t xml:space="preserve">up the </w:t>
      </w:r>
      <w:r w:rsidR="0084044F">
        <w:t>TS</w:t>
      </w:r>
      <w:r w:rsidR="00D7599A">
        <w:t xml:space="preserve"> with air released to the </w:t>
      </w:r>
      <w:r w:rsidR="00F629DF">
        <w:t xml:space="preserve">atmosphere. </w:t>
      </w:r>
      <w:r w:rsidR="002A69EB">
        <w:t>The</w:t>
      </w:r>
      <w:r w:rsidR="00D7599A">
        <w:t xml:space="preserve"> typical procedure</w:t>
      </w:r>
      <w:r w:rsidR="004D4AA2">
        <w:t xml:space="preserve"> for a run of experiment</w:t>
      </w:r>
      <w:r w:rsidR="00D7599A">
        <w:t xml:space="preserve"> </w:t>
      </w:r>
      <w:r w:rsidR="002A69EB">
        <w:t>was</w:t>
      </w:r>
      <w:r w:rsidR="00D7599A">
        <w:t xml:space="preserve"> to fill the pipe </w:t>
      </w:r>
      <w:r w:rsidR="002A69EB">
        <w:t xml:space="preserve">with water at </w:t>
      </w:r>
      <w:r w:rsidR="00D7599A">
        <w:t xml:space="preserve">constant velocity </w:t>
      </w:r>
      <w:r w:rsidR="002A69EB">
        <w:t>while increasing the</w:t>
      </w:r>
      <w:r w:rsidR="00D371FB">
        <w:t xml:space="preserve"> gas flow rate</w:t>
      </w:r>
      <w:r w:rsidR="00D7599A">
        <w:t>.</w:t>
      </w:r>
      <w:r w:rsidR="000C36BE" w:rsidRPr="000C36BE">
        <w:t xml:space="preserve"> </w:t>
      </w:r>
      <w:r w:rsidR="000C36BE">
        <w:t>A meter</w:t>
      </w:r>
      <w:r w:rsidR="00BA641F">
        <w:t xml:space="preserve"> rule</w:t>
      </w:r>
      <w:r w:rsidR="00BA08A4">
        <w:t xml:space="preserve"> was</w:t>
      </w:r>
      <w:r w:rsidR="000C36BE">
        <w:t xml:space="preserve"> setup  parallel to the </w:t>
      </w:r>
      <w:r w:rsidR="0084044F">
        <w:t>TS</w:t>
      </w:r>
      <w:r w:rsidR="000C36BE">
        <w:t xml:space="preserve"> </w:t>
      </w:r>
      <w:r w:rsidR="00F16A5B">
        <w:t>to</w:t>
      </w:r>
      <w:r w:rsidR="000C36BE">
        <w:t xml:space="preserve"> </w:t>
      </w:r>
      <w:r w:rsidR="004D4AA2">
        <w:t>provide</w:t>
      </w:r>
      <w:r w:rsidR="000C36BE">
        <w:t xml:space="preserve"> a measuring reference when </w:t>
      </w:r>
      <w:r w:rsidR="00381D8C">
        <w:t>the</w:t>
      </w:r>
      <w:r w:rsidR="0084044F">
        <w:t xml:space="preserve"> video camera</w:t>
      </w:r>
      <w:r w:rsidR="00381D8C">
        <w:t xml:space="preserve"> VC capture</w:t>
      </w:r>
      <w:r w:rsidR="004D4AA2">
        <w:t>d</w:t>
      </w:r>
      <w:r w:rsidR="00381D8C">
        <w:t xml:space="preserve"> high-speed photographs</w:t>
      </w:r>
      <w:r w:rsidR="0084044F">
        <w:t xml:space="preserve"> and videos</w:t>
      </w:r>
      <w:r w:rsidR="000C36BE">
        <w:t>.</w:t>
      </w:r>
      <w:r w:rsidR="00D7599A">
        <w:t xml:space="preserve"> </w:t>
      </w:r>
      <w:r w:rsidR="008B2FCB">
        <w:t>The infrared sensor (IRS)</w:t>
      </w:r>
      <w:r w:rsidR="00DA370A">
        <w:t xml:space="preserve"> </w:t>
      </w:r>
      <w:r w:rsidR="00BA08A4">
        <w:t>was installed</w:t>
      </w:r>
      <w:r w:rsidR="00DA370A">
        <w:t xml:space="preserve"> at 45D</w:t>
      </w:r>
      <w:r w:rsidR="00BA08A4">
        <w:t xml:space="preserve"> to</w:t>
      </w:r>
      <w:r w:rsidR="008B2FCB">
        <w:t xml:space="preserve"> capture the flow events in their optical path cross sectionally in </w:t>
      </w:r>
      <w:r w:rsidR="00F16A5B">
        <w:t>real-time</w:t>
      </w:r>
      <w:r w:rsidR="00847FA3">
        <w:t xml:space="preserve"> </w:t>
      </w:r>
      <w:r w:rsidR="004D4AA2">
        <w:t>with</w:t>
      </w:r>
      <w:r w:rsidR="008B2FCB">
        <w:t xml:space="preserve"> information logged by the DAQ or processed in real time and </w:t>
      </w:r>
      <w:r w:rsidR="003076A0">
        <w:t>displayed</w:t>
      </w:r>
      <w:r w:rsidR="008B2FCB">
        <w:t xml:space="preserve"> by the computer (PC). </w:t>
      </w:r>
      <w:r w:rsidR="00D7599A">
        <w:t>Table</w:t>
      </w:r>
      <w:r w:rsidR="00BA08A4">
        <w:t xml:space="preserve"> </w:t>
      </w:r>
      <w:r w:rsidR="0084044F">
        <w:t>1</w:t>
      </w:r>
      <w:r w:rsidR="00D7599A">
        <w:t>. Summarizes experimental</w:t>
      </w:r>
      <w:r w:rsidR="00FB511B">
        <w:t xml:space="preserve"> conditions an</w:t>
      </w:r>
      <w:r w:rsidR="00D371FB">
        <w:t>d</w:t>
      </w:r>
      <w:r w:rsidR="00D7599A">
        <w:t xml:space="preserve"> fluid properties considered. </w:t>
      </w:r>
    </w:p>
    <w:p w14:paraId="28AE273A" w14:textId="2499AF5D" w:rsidR="00AC4AE7" w:rsidRDefault="001A5D26" w:rsidP="006F73FC">
      <w:pPr>
        <w:jc w:val="center"/>
        <w:rPr>
          <w:noProof/>
        </w:rPr>
      </w:pPr>
      <w:r>
        <w:rPr>
          <w:noProof/>
          <w:lang w:val="en-GB" w:eastAsia="en-GB"/>
        </w:rPr>
        <w:drawing>
          <wp:inline distT="0" distB="0" distL="0" distR="0" wp14:anchorId="01027251" wp14:editId="73241DC7">
            <wp:extent cx="5644055" cy="34699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9919" cy="3485864"/>
                    </a:xfrm>
                    <a:prstGeom prst="rect">
                      <a:avLst/>
                    </a:prstGeom>
                    <a:noFill/>
                  </pic:spPr>
                </pic:pic>
              </a:graphicData>
            </a:graphic>
          </wp:inline>
        </w:drawing>
      </w:r>
    </w:p>
    <w:p w14:paraId="3C23AEB7" w14:textId="3DF92C08" w:rsidR="00AC4AE7" w:rsidRDefault="00AB16B7" w:rsidP="00AB16B7">
      <w:pPr>
        <w:pStyle w:val="ListParagraph"/>
        <w:numPr>
          <w:ilvl w:val="0"/>
          <w:numId w:val="29"/>
        </w:numPr>
        <w:tabs>
          <w:tab w:val="left" w:pos="4414"/>
        </w:tabs>
        <w:rPr>
          <w:noProof/>
        </w:rPr>
      </w:pPr>
      <w:r>
        <w:rPr>
          <w:noProof/>
        </w:rPr>
        <w:t xml:space="preserve">                                                    (b)</w:t>
      </w:r>
    </w:p>
    <w:p w14:paraId="2A54FFDB" w14:textId="77777777" w:rsidR="00AB16B7" w:rsidRDefault="00AB16B7" w:rsidP="00AC4AE7">
      <w:pPr>
        <w:jc w:val="center"/>
        <w:rPr>
          <w:b/>
        </w:rPr>
      </w:pPr>
    </w:p>
    <w:p w14:paraId="531C4D5E" w14:textId="5CD173EA" w:rsidR="00732261" w:rsidRPr="0054140E" w:rsidRDefault="002D3D7E" w:rsidP="0054140E">
      <w:pPr>
        <w:jc w:val="center"/>
      </w:pPr>
      <w:r w:rsidRPr="0025340A">
        <w:rPr>
          <w:b/>
        </w:rPr>
        <w:t>Figure</w:t>
      </w:r>
      <w:r w:rsidR="0025340A" w:rsidRPr="0025340A">
        <w:rPr>
          <w:b/>
        </w:rPr>
        <w:t xml:space="preserve"> 2</w:t>
      </w:r>
      <w:r w:rsidR="0025340A">
        <w:t>: Schematics of (a) the test</w:t>
      </w:r>
      <w:r>
        <w:t xml:space="preserve"> section</w:t>
      </w:r>
      <w:r w:rsidR="0025340A">
        <w:t xml:space="preserve"> showing the installation of the sensor head</w:t>
      </w:r>
      <w:r>
        <w:t xml:space="preserve"> </w:t>
      </w:r>
      <w:r w:rsidR="0025340A">
        <w:t xml:space="preserve">and (b) </w:t>
      </w:r>
      <w:r w:rsidR="004D4AA2">
        <w:t xml:space="preserve">the </w:t>
      </w:r>
      <w:r w:rsidR="00AB16B7">
        <w:t>e</w:t>
      </w:r>
      <w:r>
        <w:t>xperi</w:t>
      </w:r>
      <w:r w:rsidR="0025340A">
        <w:t>m</w:t>
      </w:r>
      <w:r>
        <w:t>ental flow rig</w:t>
      </w:r>
    </w:p>
    <w:p w14:paraId="3FB974DA" w14:textId="1DBF37E2" w:rsidR="00BA641F" w:rsidRPr="00B66DF3" w:rsidRDefault="00B66DF3" w:rsidP="00B66DF3">
      <w:pPr>
        <w:spacing w:line="360" w:lineRule="auto"/>
        <w:jc w:val="center"/>
        <w:rPr>
          <w:szCs w:val="24"/>
        </w:rPr>
      </w:pPr>
      <w:r w:rsidRPr="00C06A71">
        <w:rPr>
          <w:b/>
          <w:szCs w:val="24"/>
        </w:rPr>
        <w:t xml:space="preserve">Table </w:t>
      </w:r>
      <w:r w:rsidR="0018431D">
        <w:rPr>
          <w:b/>
          <w:szCs w:val="24"/>
        </w:rPr>
        <w:t>1</w:t>
      </w:r>
      <w:r w:rsidR="00C06A71">
        <w:rPr>
          <w:szCs w:val="24"/>
        </w:rPr>
        <w:t>.</w:t>
      </w:r>
      <w:r>
        <w:rPr>
          <w:szCs w:val="24"/>
        </w:rPr>
        <w:t xml:space="preserve"> Showing fluid properties under 18</w:t>
      </w:r>
      <w:r w:rsidR="009A5B16">
        <w:rPr>
          <w:szCs w:val="24"/>
        </w:rPr>
        <w:t xml:space="preserve"> </w:t>
      </w:r>
      <w:r w:rsidRPr="00880095">
        <w:rPr>
          <w:szCs w:val="24"/>
          <w:vertAlign w:val="superscript"/>
        </w:rPr>
        <w:t>O</w:t>
      </w:r>
      <w:r>
        <w:rPr>
          <w:szCs w:val="24"/>
        </w:rPr>
        <w:t>C and 1bar conditions</w:t>
      </w:r>
    </w:p>
    <w:tbl>
      <w:tblPr>
        <w:tblW w:w="7560" w:type="dxa"/>
        <w:jc w:val="center"/>
        <w:tblLook w:val="04A0" w:firstRow="1" w:lastRow="0" w:firstColumn="1" w:lastColumn="0" w:noHBand="0" w:noVBand="1"/>
      </w:tblPr>
      <w:tblGrid>
        <w:gridCol w:w="1040"/>
        <w:gridCol w:w="1313"/>
        <w:gridCol w:w="972"/>
        <w:gridCol w:w="1265"/>
        <w:gridCol w:w="1440"/>
        <w:gridCol w:w="1530"/>
      </w:tblGrid>
      <w:tr w:rsidR="00A25CC2" w:rsidRPr="00EC2771" w14:paraId="0DCC5C24" w14:textId="7C3B09DC" w:rsidTr="00A25CC2">
        <w:trPr>
          <w:trHeight w:val="565"/>
          <w:jc w:val="center"/>
        </w:trPr>
        <w:tc>
          <w:tcPr>
            <w:tcW w:w="1040" w:type="dxa"/>
            <w:tcBorders>
              <w:top w:val="single" w:sz="4" w:space="0" w:color="auto"/>
              <w:left w:val="nil"/>
              <w:bottom w:val="single" w:sz="8" w:space="0" w:color="auto"/>
              <w:right w:val="nil"/>
            </w:tcBorders>
            <w:shd w:val="clear" w:color="auto" w:fill="auto"/>
            <w:noWrap/>
            <w:vAlign w:val="bottom"/>
            <w:hideMark/>
          </w:tcPr>
          <w:p w14:paraId="72013315" w14:textId="77777777" w:rsidR="00A25CC2" w:rsidRPr="00EC2771" w:rsidRDefault="00A25CC2" w:rsidP="00C05ED1">
            <w:pPr>
              <w:jc w:val="center"/>
              <w:rPr>
                <w:color w:val="000000"/>
                <w:sz w:val="20"/>
                <w:lang w:eastAsia="en-GB"/>
              </w:rPr>
            </w:pPr>
            <w:r w:rsidRPr="00EC2771">
              <w:rPr>
                <w:color w:val="000000"/>
                <w:sz w:val="20"/>
                <w:lang w:eastAsia="en-GB"/>
              </w:rPr>
              <w:t>Fluid</w:t>
            </w:r>
          </w:p>
        </w:tc>
        <w:tc>
          <w:tcPr>
            <w:tcW w:w="1313" w:type="dxa"/>
            <w:tcBorders>
              <w:top w:val="single" w:sz="4" w:space="0" w:color="auto"/>
              <w:left w:val="nil"/>
              <w:bottom w:val="single" w:sz="8" w:space="0" w:color="auto"/>
              <w:right w:val="nil"/>
            </w:tcBorders>
            <w:shd w:val="clear" w:color="auto" w:fill="auto"/>
            <w:noWrap/>
            <w:vAlign w:val="bottom"/>
            <w:hideMark/>
          </w:tcPr>
          <w:p w14:paraId="33119263" w14:textId="77777777" w:rsidR="00A25CC2" w:rsidRPr="00EC2771" w:rsidRDefault="00A25CC2" w:rsidP="00C05ED1">
            <w:pPr>
              <w:jc w:val="center"/>
              <w:rPr>
                <w:color w:val="000000"/>
                <w:sz w:val="20"/>
                <w:lang w:eastAsia="en-GB"/>
              </w:rPr>
            </w:pPr>
            <w:r w:rsidRPr="00EC2771">
              <w:rPr>
                <w:color w:val="000000"/>
                <w:sz w:val="20"/>
                <w:lang w:eastAsia="en-GB"/>
              </w:rPr>
              <w:t>Density (kg/m</w:t>
            </w:r>
            <w:r w:rsidRPr="004D4AA2">
              <w:rPr>
                <w:color w:val="000000"/>
                <w:sz w:val="20"/>
                <w:vertAlign w:val="superscript"/>
                <w:lang w:eastAsia="en-GB"/>
              </w:rPr>
              <w:t>3</w:t>
            </w:r>
            <w:r w:rsidRPr="00EC2771">
              <w:rPr>
                <w:color w:val="000000"/>
                <w:sz w:val="20"/>
                <w:lang w:eastAsia="en-GB"/>
              </w:rPr>
              <w:t>)</w:t>
            </w:r>
          </w:p>
        </w:tc>
        <w:tc>
          <w:tcPr>
            <w:tcW w:w="972" w:type="dxa"/>
            <w:tcBorders>
              <w:top w:val="single" w:sz="4" w:space="0" w:color="auto"/>
              <w:left w:val="nil"/>
              <w:bottom w:val="single" w:sz="8" w:space="0" w:color="auto"/>
              <w:right w:val="nil"/>
            </w:tcBorders>
            <w:shd w:val="clear" w:color="auto" w:fill="auto"/>
            <w:noWrap/>
            <w:vAlign w:val="bottom"/>
            <w:hideMark/>
          </w:tcPr>
          <w:p w14:paraId="44299DC8" w14:textId="77777777" w:rsidR="00A25CC2" w:rsidRPr="00EC2771" w:rsidRDefault="00A25CC2" w:rsidP="00C05ED1">
            <w:pPr>
              <w:jc w:val="center"/>
              <w:rPr>
                <w:color w:val="000000"/>
                <w:sz w:val="20"/>
                <w:lang w:eastAsia="en-GB"/>
              </w:rPr>
            </w:pPr>
            <w:r w:rsidRPr="00EC2771">
              <w:rPr>
                <w:color w:val="000000"/>
                <w:sz w:val="20"/>
                <w:lang w:eastAsia="en-GB"/>
              </w:rPr>
              <w:t>Viscosity (cp)</w:t>
            </w:r>
          </w:p>
        </w:tc>
        <w:tc>
          <w:tcPr>
            <w:tcW w:w="1265" w:type="dxa"/>
            <w:tcBorders>
              <w:top w:val="single" w:sz="4" w:space="0" w:color="auto"/>
              <w:left w:val="nil"/>
              <w:bottom w:val="single" w:sz="8" w:space="0" w:color="auto"/>
              <w:right w:val="nil"/>
            </w:tcBorders>
            <w:shd w:val="clear" w:color="auto" w:fill="auto"/>
            <w:noWrap/>
            <w:vAlign w:val="bottom"/>
            <w:hideMark/>
          </w:tcPr>
          <w:p w14:paraId="0B96D5E1" w14:textId="77777777" w:rsidR="00A25CC2" w:rsidRDefault="00A25CC2" w:rsidP="00C05ED1">
            <w:pPr>
              <w:jc w:val="center"/>
              <w:rPr>
                <w:color w:val="000000"/>
                <w:sz w:val="20"/>
                <w:lang w:eastAsia="en-GB"/>
              </w:rPr>
            </w:pPr>
            <w:r w:rsidRPr="00EC2771">
              <w:rPr>
                <w:color w:val="000000"/>
                <w:sz w:val="20"/>
                <w:lang w:eastAsia="en-GB"/>
              </w:rPr>
              <w:t xml:space="preserve">Refractive </w:t>
            </w:r>
          </w:p>
          <w:p w14:paraId="3497D282" w14:textId="77777777" w:rsidR="00A25CC2" w:rsidRPr="00EC2771" w:rsidRDefault="00A25CC2" w:rsidP="00C05ED1">
            <w:pPr>
              <w:jc w:val="center"/>
              <w:rPr>
                <w:color w:val="000000"/>
                <w:sz w:val="20"/>
                <w:lang w:eastAsia="en-GB"/>
              </w:rPr>
            </w:pPr>
            <w:r w:rsidRPr="00EC2771">
              <w:rPr>
                <w:color w:val="000000"/>
                <w:sz w:val="20"/>
                <w:lang w:eastAsia="en-GB"/>
              </w:rPr>
              <w:t>index ([-])</w:t>
            </w:r>
          </w:p>
        </w:tc>
        <w:tc>
          <w:tcPr>
            <w:tcW w:w="1440" w:type="dxa"/>
            <w:tcBorders>
              <w:top w:val="single" w:sz="4" w:space="0" w:color="auto"/>
              <w:left w:val="nil"/>
              <w:bottom w:val="single" w:sz="8" w:space="0" w:color="auto"/>
              <w:right w:val="nil"/>
            </w:tcBorders>
            <w:shd w:val="clear" w:color="auto" w:fill="auto"/>
            <w:noWrap/>
            <w:vAlign w:val="bottom"/>
            <w:hideMark/>
          </w:tcPr>
          <w:p w14:paraId="3F73A0CA" w14:textId="77777777" w:rsidR="00A25CC2" w:rsidRDefault="00A25CC2" w:rsidP="00C05ED1">
            <w:pPr>
              <w:jc w:val="center"/>
              <w:rPr>
                <w:color w:val="000000"/>
                <w:sz w:val="20"/>
                <w:lang w:eastAsia="en-GB"/>
              </w:rPr>
            </w:pPr>
            <w:r w:rsidRPr="00EC2771">
              <w:rPr>
                <w:color w:val="000000"/>
                <w:sz w:val="20"/>
                <w:lang w:eastAsia="en-GB"/>
              </w:rPr>
              <w:t>Surface</w:t>
            </w:r>
          </w:p>
          <w:p w14:paraId="51EC3DDF" w14:textId="77777777" w:rsidR="00A25CC2" w:rsidRPr="00EC2771" w:rsidRDefault="00A25CC2" w:rsidP="00C05ED1">
            <w:pPr>
              <w:jc w:val="center"/>
              <w:rPr>
                <w:color w:val="000000"/>
                <w:sz w:val="20"/>
                <w:lang w:eastAsia="en-GB"/>
              </w:rPr>
            </w:pPr>
            <w:r w:rsidRPr="00EC2771">
              <w:rPr>
                <w:color w:val="000000"/>
                <w:sz w:val="20"/>
                <w:lang w:eastAsia="en-GB"/>
              </w:rPr>
              <w:t xml:space="preserve"> tension </w:t>
            </w:r>
            <w:r>
              <w:rPr>
                <w:color w:val="000000"/>
                <w:sz w:val="20"/>
                <w:lang w:eastAsia="en-GB"/>
              </w:rPr>
              <w:t>(</w:t>
            </w:r>
            <w:r w:rsidRPr="00EC2771">
              <w:rPr>
                <w:color w:val="000000"/>
                <w:sz w:val="20"/>
                <w:lang w:eastAsia="en-GB"/>
              </w:rPr>
              <w:t xml:space="preserve">N/m) </w:t>
            </w:r>
          </w:p>
        </w:tc>
        <w:tc>
          <w:tcPr>
            <w:tcW w:w="1530" w:type="dxa"/>
            <w:tcBorders>
              <w:top w:val="single" w:sz="4" w:space="0" w:color="auto"/>
              <w:left w:val="nil"/>
              <w:bottom w:val="single" w:sz="8" w:space="0" w:color="auto"/>
              <w:right w:val="nil"/>
            </w:tcBorders>
            <w:shd w:val="clear" w:color="auto" w:fill="auto"/>
            <w:noWrap/>
            <w:vAlign w:val="bottom"/>
            <w:hideMark/>
          </w:tcPr>
          <w:p w14:paraId="6F0E81B4" w14:textId="0DB226A8" w:rsidR="00A25CC2" w:rsidRDefault="00A25CC2" w:rsidP="00C05ED1">
            <w:pPr>
              <w:jc w:val="center"/>
              <w:rPr>
                <w:color w:val="000000"/>
                <w:sz w:val="20"/>
                <w:lang w:eastAsia="en-GB"/>
              </w:rPr>
            </w:pPr>
            <w:r w:rsidRPr="00EC2771">
              <w:rPr>
                <w:color w:val="000000"/>
                <w:sz w:val="20"/>
                <w:lang w:eastAsia="en-GB"/>
              </w:rPr>
              <w:t xml:space="preserve">Superficial </w:t>
            </w:r>
            <w:r>
              <w:rPr>
                <w:color w:val="000000"/>
                <w:sz w:val="20"/>
                <w:lang w:eastAsia="en-GB"/>
              </w:rPr>
              <w:t xml:space="preserve">  </w:t>
            </w:r>
          </w:p>
          <w:p w14:paraId="1A92D399" w14:textId="3FD08181" w:rsidR="00A25CC2" w:rsidRPr="00EC2771" w:rsidRDefault="00A25CC2" w:rsidP="00C05ED1">
            <w:pPr>
              <w:jc w:val="center"/>
              <w:rPr>
                <w:color w:val="000000"/>
                <w:sz w:val="20"/>
                <w:lang w:eastAsia="en-GB"/>
              </w:rPr>
            </w:pPr>
            <w:r>
              <w:rPr>
                <w:color w:val="000000"/>
                <w:sz w:val="20"/>
                <w:lang w:eastAsia="en-GB"/>
              </w:rPr>
              <w:t>velocities</w:t>
            </w:r>
            <w:r w:rsidRPr="00EC2771">
              <w:rPr>
                <w:color w:val="000000"/>
                <w:sz w:val="20"/>
                <w:lang w:eastAsia="en-GB"/>
              </w:rPr>
              <w:t xml:space="preserve"> (m/s) </w:t>
            </w:r>
          </w:p>
        </w:tc>
      </w:tr>
      <w:tr w:rsidR="00A25CC2" w:rsidRPr="00EC2771" w14:paraId="12C4E69A" w14:textId="25DE5793" w:rsidTr="00A25CC2">
        <w:trPr>
          <w:trHeight w:val="428"/>
          <w:jc w:val="center"/>
        </w:trPr>
        <w:tc>
          <w:tcPr>
            <w:tcW w:w="1040" w:type="dxa"/>
            <w:tcBorders>
              <w:top w:val="nil"/>
              <w:left w:val="nil"/>
              <w:bottom w:val="nil"/>
              <w:right w:val="nil"/>
            </w:tcBorders>
            <w:shd w:val="clear" w:color="auto" w:fill="auto"/>
            <w:noWrap/>
            <w:vAlign w:val="bottom"/>
            <w:hideMark/>
          </w:tcPr>
          <w:p w14:paraId="73F79675" w14:textId="77777777" w:rsidR="00A25CC2" w:rsidRPr="00EC2771" w:rsidRDefault="00A25CC2" w:rsidP="00C05ED1">
            <w:pPr>
              <w:jc w:val="center"/>
              <w:rPr>
                <w:color w:val="000000"/>
                <w:sz w:val="20"/>
                <w:lang w:eastAsia="en-GB"/>
              </w:rPr>
            </w:pPr>
            <w:r w:rsidRPr="00EC2771">
              <w:rPr>
                <w:color w:val="000000"/>
                <w:sz w:val="20"/>
                <w:lang w:eastAsia="en-GB"/>
              </w:rPr>
              <w:t xml:space="preserve"> Water </w:t>
            </w:r>
          </w:p>
        </w:tc>
        <w:tc>
          <w:tcPr>
            <w:tcW w:w="1313" w:type="dxa"/>
            <w:tcBorders>
              <w:top w:val="nil"/>
              <w:left w:val="nil"/>
              <w:bottom w:val="nil"/>
              <w:right w:val="nil"/>
            </w:tcBorders>
            <w:shd w:val="clear" w:color="auto" w:fill="auto"/>
            <w:noWrap/>
            <w:vAlign w:val="bottom"/>
            <w:hideMark/>
          </w:tcPr>
          <w:p w14:paraId="7C540E58" w14:textId="77777777" w:rsidR="00A25CC2" w:rsidRPr="00EC2771" w:rsidRDefault="00A25CC2" w:rsidP="00C05ED1">
            <w:pPr>
              <w:jc w:val="center"/>
              <w:rPr>
                <w:color w:val="000000"/>
                <w:sz w:val="20"/>
                <w:lang w:eastAsia="en-GB"/>
              </w:rPr>
            </w:pPr>
            <w:r w:rsidRPr="00EC2771">
              <w:rPr>
                <w:color w:val="000000"/>
                <w:sz w:val="20"/>
                <w:lang w:eastAsia="en-GB"/>
              </w:rPr>
              <w:t>998</w:t>
            </w:r>
          </w:p>
        </w:tc>
        <w:tc>
          <w:tcPr>
            <w:tcW w:w="972" w:type="dxa"/>
            <w:tcBorders>
              <w:top w:val="nil"/>
              <w:left w:val="nil"/>
              <w:bottom w:val="nil"/>
              <w:right w:val="nil"/>
            </w:tcBorders>
            <w:shd w:val="clear" w:color="auto" w:fill="auto"/>
            <w:noWrap/>
            <w:vAlign w:val="bottom"/>
            <w:hideMark/>
          </w:tcPr>
          <w:p w14:paraId="3FB7524F" w14:textId="77777777" w:rsidR="00A25CC2" w:rsidRPr="00EC2771" w:rsidRDefault="00A25CC2" w:rsidP="00C05ED1">
            <w:pPr>
              <w:jc w:val="center"/>
              <w:rPr>
                <w:color w:val="000000"/>
                <w:sz w:val="20"/>
                <w:lang w:eastAsia="en-GB"/>
              </w:rPr>
            </w:pPr>
            <w:r w:rsidRPr="00EC2771">
              <w:rPr>
                <w:color w:val="000000"/>
                <w:sz w:val="20"/>
                <w:lang w:eastAsia="en-GB"/>
              </w:rPr>
              <w:t>1</w:t>
            </w:r>
          </w:p>
        </w:tc>
        <w:tc>
          <w:tcPr>
            <w:tcW w:w="1265" w:type="dxa"/>
            <w:tcBorders>
              <w:top w:val="nil"/>
              <w:left w:val="nil"/>
              <w:bottom w:val="nil"/>
              <w:right w:val="nil"/>
            </w:tcBorders>
            <w:shd w:val="clear" w:color="auto" w:fill="auto"/>
            <w:noWrap/>
            <w:vAlign w:val="bottom"/>
            <w:hideMark/>
          </w:tcPr>
          <w:p w14:paraId="76DD82C7" w14:textId="77777777" w:rsidR="00A25CC2" w:rsidRPr="00EC2771" w:rsidRDefault="00A25CC2" w:rsidP="00C05ED1">
            <w:pPr>
              <w:jc w:val="center"/>
              <w:rPr>
                <w:color w:val="000000"/>
                <w:sz w:val="20"/>
                <w:lang w:eastAsia="en-GB"/>
              </w:rPr>
            </w:pPr>
            <w:r w:rsidRPr="00EC2771">
              <w:rPr>
                <w:color w:val="000000"/>
                <w:sz w:val="20"/>
                <w:lang w:eastAsia="en-GB"/>
              </w:rPr>
              <w:t>1.33</w:t>
            </w:r>
          </w:p>
        </w:tc>
        <w:tc>
          <w:tcPr>
            <w:tcW w:w="1440" w:type="dxa"/>
            <w:tcBorders>
              <w:top w:val="nil"/>
              <w:left w:val="nil"/>
              <w:bottom w:val="nil"/>
              <w:right w:val="nil"/>
            </w:tcBorders>
            <w:shd w:val="clear" w:color="auto" w:fill="auto"/>
            <w:noWrap/>
            <w:vAlign w:val="bottom"/>
            <w:hideMark/>
          </w:tcPr>
          <w:p w14:paraId="2AEF0395" w14:textId="77777777" w:rsidR="00A25CC2" w:rsidRPr="00EC2771" w:rsidRDefault="00A25CC2" w:rsidP="00C05ED1">
            <w:pPr>
              <w:jc w:val="center"/>
              <w:rPr>
                <w:color w:val="000000"/>
                <w:sz w:val="20"/>
                <w:lang w:eastAsia="en-GB"/>
              </w:rPr>
            </w:pPr>
            <w:r w:rsidRPr="00EC2771">
              <w:rPr>
                <w:color w:val="000000"/>
                <w:sz w:val="20"/>
                <w:lang w:eastAsia="en-GB"/>
              </w:rPr>
              <w:t>0.0728</w:t>
            </w:r>
          </w:p>
        </w:tc>
        <w:tc>
          <w:tcPr>
            <w:tcW w:w="1530" w:type="dxa"/>
            <w:tcBorders>
              <w:top w:val="nil"/>
              <w:left w:val="nil"/>
              <w:bottom w:val="nil"/>
              <w:right w:val="nil"/>
            </w:tcBorders>
            <w:shd w:val="clear" w:color="auto" w:fill="auto"/>
            <w:noWrap/>
            <w:vAlign w:val="bottom"/>
            <w:hideMark/>
          </w:tcPr>
          <w:p w14:paraId="2E692533" w14:textId="7E9A80F6" w:rsidR="00A25CC2" w:rsidRPr="00EC2771" w:rsidRDefault="00A25CC2" w:rsidP="00C05ED1">
            <w:pPr>
              <w:jc w:val="center"/>
              <w:rPr>
                <w:color w:val="000000"/>
                <w:sz w:val="20"/>
                <w:lang w:eastAsia="en-GB"/>
              </w:rPr>
            </w:pPr>
            <w:r>
              <w:rPr>
                <w:color w:val="000000"/>
                <w:sz w:val="20"/>
                <w:lang w:eastAsia="en-GB"/>
              </w:rPr>
              <w:t>0</w:t>
            </w:r>
            <w:r w:rsidR="004A3032">
              <w:rPr>
                <w:color w:val="000000"/>
                <w:sz w:val="20"/>
                <w:lang w:eastAsia="en-GB"/>
              </w:rPr>
              <w:t xml:space="preserve"> </w:t>
            </w:r>
            <w:r>
              <w:rPr>
                <w:color w:val="000000"/>
                <w:sz w:val="20"/>
                <w:lang w:eastAsia="en-GB"/>
              </w:rPr>
              <w:t>-</w:t>
            </w:r>
            <w:r w:rsidR="004A3032">
              <w:rPr>
                <w:color w:val="000000"/>
                <w:sz w:val="20"/>
                <w:lang w:eastAsia="en-GB"/>
              </w:rPr>
              <w:t xml:space="preserve"> </w:t>
            </w:r>
            <w:r>
              <w:rPr>
                <w:color w:val="000000"/>
                <w:sz w:val="20"/>
                <w:lang w:eastAsia="en-GB"/>
              </w:rPr>
              <w:t>0.131</w:t>
            </w:r>
            <w:r w:rsidRPr="00EC2771">
              <w:rPr>
                <w:color w:val="000000"/>
                <w:sz w:val="20"/>
                <w:lang w:eastAsia="en-GB"/>
              </w:rPr>
              <w:t xml:space="preserve"> </w:t>
            </w:r>
          </w:p>
        </w:tc>
      </w:tr>
      <w:tr w:rsidR="00A25CC2" w:rsidRPr="00EC2771" w14:paraId="1C181A52" w14:textId="6EF52831" w:rsidTr="00A25CC2">
        <w:trPr>
          <w:trHeight w:val="576"/>
          <w:jc w:val="center"/>
        </w:trPr>
        <w:tc>
          <w:tcPr>
            <w:tcW w:w="1040" w:type="dxa"/>
            <w:tcBorders>
              <w:top w:val="nil"/>
              <w:left w:val="nil"/>
              <w:bottom w:val="nil"/>
              <w:right w:val="nil"/>
            </w:tcBorders>
            <w:shd w:val="clear" w:color="auto" w:fill="auto"/>
            <w:noWrap/>
            <w:vAlign w:val="bottom"/>
            <w:hideMark/>
          </w:tcPr>
          <w:p w14:paraId="26CF69F4" w14:textId="77777777" w:rsidR="00A25CC2" w:rsidRPr="00EC2771" w:rsidRDefault="00A25CC2" w:rsidP="00C05ED1">
            <w:pPr>
              <w:jc w:val="center"/>
              <w:rPr>
                <w:color w:val="000000"/>
                <w:sz w:val="20"/>
                <w:lang w:eastAsia="en-GB"/>
              </w:rPr>
            </w:pPr>
            <w:r w:rsidRPr="00EC2771">
              <w:rPr>
                <w:color w:val="000000"/>
                <w:sz w:val="20"/>
                <w:lang w:eastAsia="en-GB"/>
              </w:rPr>
              <w:t xml:space="preserve">Air </w:t>
            </w:r>
          </w:p>
        </w:tc>
        <w:tc>
          <w:tcPr>
            <w:tcW w:w="1313" w:type="dxa"/>
            <w:tcBorders>
              <w:top w:val="nil"/>
              <w:left w:val="nil"/>
              <w:bottom w:val="nil"/>
              <w:right w:val="nil"/>
            </w:tcBorders>
            <w:shd w:val="clear" w:color="auto" w:fill="auto"/>
            <w:noWrap/>
            <w:vAlign w:val="bottom"/>
            <w:hideMark/>
          </w:tcPr>
          <w:p w14:paraId="7E207E78" w14:textId="77777777" w:rsidR="00A25CC2" w:rsidRPr="00EC2771" w:rsidRDefault="00A25CC2" w:rsidP="00C05ED1">
            <w:pPr>
              <w:jc w:val="center"/>
              <w:rPr>
                <w:color w:val="000000"/>
                <w:sz w:val="20"/>
                <w:lang w:eastAsia="en-GB"/>
              </w:rPr>
            </w:pPr>
            <w:r w:rsidRPr="00EC2771">
              <w:rPr>
                <w:color w:val="000000"/>
                <w:sz w:val="20"/>
                <w:lang w:eastAsia="en-GB"/>
              </w:rPr>
              <w:t>1.204</w:t>
            </w:r>
          </w:p>
        </w:tc>
        <w:tc>
          <w:tcPr>
            <w:tcW w:w="972" w:type="dxa"/>
            <w:tcBorders>
              <w:top w:val="nil"/>
              <w:left w:val="nil"/>
              <w:bottom w:val="nil"/>
              <w:right w:val="nil"/>
            </w:tcBorders>
            <w:shd w:val="clear" w:color="auto" w:fill="auto"/>
            <w:noWrap/>
            <w:vAlign w:val="bottom"/>
            <w:hideMark/>
          </w:tcPr>
          <w:p w14:paraId="3FA0B0B6" w14:textId="77777777" w:rsidR="00A25CC2" w:rsidRPr="00EC2771" w:rsidRDefault="00A25CC2" w:rsidP="00C05ED1">
            <w:pPr>
              <w:jc w:val="center"/>
              <w:rPr>
                <w:color w:val="000000"/>
                <w:sz w:val="20"/>
                <w:lang w:eastAsia="en-GB"/>
              </w:rPr>
            </w:pPr>
            <w:r w:rsidRPr="00EC2771">
              <w:rPr>
                <w:color w:val="000000"/>
                <w:sz w:val="20"/>
                <w:lang w:eastAsia="en-GB"/>
              </w:rPr>
              <w:t>0.018</w:t>
            </w:r>
          </w:p>
        </w:tc>
        <w:tc>
          <w:tcPr>
            <w:tcW w:w="1265" w:type="dxa"/>
            <w:tcBorders>
              <w:top w:val="nil"/>
              <w:left w:val="nil"/>
              <w:bottom w:val="nil"/>
              <w:right w:val="nil"/>
            </w:tcBorders>
            <w:shd w:val="clear" w:color="auto" w:fill="auto"/>
            <w:noWrap/>
            <w:vAlign w:val="bottom"/>
            <w:hideMark/>
          </w:tcPr>
          <w:p w14:paraId="12A81E58" w14:textId="77777777" w:rsidR="00A25CC2" w:rsidRPr="00EC2771" w:rsidRDefault="00A25CC2" w:rsidP="00C05ED1">
            <w:pPr>
              <w:jc w:val="center"/>
              <w:rPr>
                <w:color w:val="000000"/>
                <w:sz w:val="20"/>
                <w:lang w:eastAsia="en-GB"/>
              </w:rPr>
            </w:pPr>
            <w:r w:rsidRPr="00EC2771">
              <w:rPr>
                <w:color w:val="000000"/>
                <w:sz w:val="20"/>
                <w:lang w:eastAsia="en-GB"/>
              </w:rPr>
              <w:t>1</w:t>
            </w:r>
          </w:p>
        </w:tc>
        <w:tc>
          <w:tcPr>
            <w:tcW w:w="1440" w:type="dxa"/>
            <w:tcBorders>
              <w:top w:val="nil"/>
              <w:left w:val="nil"/>
              <w:bottom w:val="nil"/>
              <w:right w:val="nil"/>
            </w:tcBorders>
            <w:shd w:val="clear" w:color="auto" w:fill="auto"/>
            <w:noWrap/>
            <w:vAlign w:val="bottom"/>
            <w:hideMark/>
          </w:tcPr>
          <w:p w14:paraId="56A0E2D8" w14:textId="77777777" w:rsidR="00A25CC2" w:rsidRPr="00EC2771" w:rsidRDefault="00A25CC2" w:rsidP="00C05ED1">
            <w:pPr>
              <w:jc w:val="center"/>
              <w:rPr>
                <w:color w:val="000000"/>
                <w:sz w:val="20"/>
                <w:lang w:eastAsia="en-GB"/>
              </w:rPr>
            </w:pPr>
            <w:r w:rsidRPr="00EC2771">
              <w:rPr>
                <w:color w:val="000000"/>
                <w:sz w:val="20"/>
                <w:lang w:eastAsia="en-GB"/>
              </w:rPr>
              <w:t> </w:t>
            </w:r>
            <w:r>
              <w:rPr>
                <w:color w:val="000000"/>
                <w:sz w:val="20"/>
                <w:lang w:eastAsia="en-GB"/>
              </w:rPr>
              <w:t>-</w:t>
            </w:r>
          </w:p>
        </w:tc>
        <w:tc>
          <w:tcPr>
            <w:tcW w:w="1530" w:type="dxa"/>
            <w:tcBorders>
              <w:top w:val="nil"/>
              <w:left w:val="nil"/>
              <w:bottom w:val="nil"/>
              <w:right w:val="nil"/>
            </w:tcBorders>
            <w:shd w:val="clear" w:color="auto" w:fill="auto"/>
            <w:noWrap/>
            <w:vAlign w:val="bottom"/>
            <w:hideMark/>
          </w:tcPr>
          <w:p w14:paraId="752B603E" w14:textId="5CE88CA5" w:rsidR="00A25CC2" w:rsidRPr="00EC2771" w:rsidRDefault="009D1021" w:rsidP="00C05ED1">
            <w:pPr>
              <w:jc w:val="center"/>
              <w:rPr>
                <w:color w:val="000000"/>
                <w:sz w:val="20"/>
                <w:lang w:eastAsia="en-GB"/>
              </w:rPr>
            </w:pPr>
            <w:r>
              <w:rPr>
                <w:color w:val="000000"/>
                <w:sz w:val="20"/>
                <w:lang w:eastAsia="en-GB"/>
              </w:rPr>
              <w:t>0 - 0.161</w:t>
            </w:r>
            <w:r w:rsidR="00A25CC2">
              <w:rPr>
                <w:color w:val="000000"/>
                <w:sz w:val="20"/>
                <w:lang w:eastAsia="en-GB"/>
              </w:rPr>
              <w:t xml:space="preserve">                              </w:t>
            </w:r>
          </w:p>
        </w:tc>
      </w:tr>
      <w:tr w:rsidR="00A25CC2" w:rsidRPr="00EC2771" w14:paraId="7679AC3A" w14:textId="77777777" w:rsidTr="00A25CC2">
        <w:trPr>
          <w:trHeight w:val="261"/>
          <w:jc w:val="center"/>
        </w:trPr>
        <w:tc>
          <w:tcPr>
            <w:tcW w:w="1040" w:type="dxa"/>
            <w:tcBorders>
              <w:top w:val="nil"/>
              <w:left w:val="nil"/>
              <w:bottom w:val="single" w:sz="8" w:space="0" w:color="auto"/>
              <w:right w:val="nil"/>
            </w:tcBorders>
            <w:shd w:val="clear" w:color="auto" w:fill="auto"/>
            <w:noWrap/>
            <w:vAlign w:val="bottom"/>
          </w:tcPr>
          <w:p w14:paraId="4A2C399C" w14:textId="77777777" w:rsidR="00A25CC2" w:rsidRPr="00EC2771" w:rsidRDefault="00A25CC2" w:rsidP="00B66DF3">
            <w:pPr>
              <w:rPr>
                <w:color w:val="000000"/>
                <w:sz w:val="20"/>
                <w:lang w:eastAsia="en-GB"/>
              </w:rPr>
            </w:pPr>
          </w:p>
        </w:tc>
        <w:tc>
          <w:tcPr>
            <w:tcW w:w="1313" w:type="dxa"/>
            <w:tcBorders>
              <w:top w:val="nil"/>
              <w:left w:val="nil"/>
              <w:bottom w:val="single" w:sz="8" w:space="0" w:color="auto"/>
              <w:right w:val="nil"/>
            </w:tcBorders>
            <w:shd w:val="clear" w:color="auto" w:fill="auto"/>
            <w:noWrap/>
            <w:vAlign w:val="bottom"/>
          </w:tcPr>
          <w:p w14:paraId="1DAB0205" w14:textId="77777777" w:rsidR="00A25CC2" w:rsidRPr="00EC2771" w:rsidRDefault="00A25CC2" w:rsidP="00B66DF3">
            <w:pPr>
              <w:rPr>
                <w:color w:val="000000"/>
                <w:sz w:val="20"/>
                <w:lang w:eastAsia="en-GB"/>
              </w:rPr>
            </w:pPr>
          </w:p>
        </w:tc>
        <w:tc>
          <w:tcPr>
            <w:tcW w:w="972" w:type="dxa"/>
            <w:tcBorders>
              <w:top w:val="nil"/>
              <w:left w:val="nil"/>
              <w:bottom w:val="single" w:sz="8" w:space="0" w:color="auto"/>
              <w:right w:val="nil"/>
            </w:tcBorders>
            <w:shd w:val="clear" w:color="auto" w:fill="auto"/>
            <w:noWrap/>
            <w:vAlign w:val="bottom"/>
          </w:tcPr>
          <w:p w14:paraId="44794651" w14:textId="77777777" w:rsidR="00A25CC2" w:rsidRPr="00EC2771" w:rsidRDefault="00A25CC2" w:rsidP="009025D7">
            <w:pPr>
              <w:rPr>
                <w:color w:val="000000"/>
                <w:sz w:val="20"/>
                <w:lang w:eastAsia="en-GB"/>
              </w:rPr>
            </w:pPr>
          </w:p>
        </w:tc>
        <w:tc>
          <w:tcPr>
            <w:tcW w:w="1265" w:type="dxa"/>
            <w:tcBorders>
              <w:top w:val="nil"/>
              <w:left w:val="nil"/>
              <w:bottom w:val="single" w:sz="8" w:space="0" w:color="auto"/>
              <w:right w:val="nil"/>
            </w:tcBorders>
            <w:shd w:val="clear" w:color="auto" w:fill="auto"/>
            <w:noWrap/>
            <w:vAlign w:val="bottom"/>
          </w:tcPr>
          <w:p w14:paraId="7B8B7CB8" w14:textId="77777777" w:rsidR="00A25CC2" w:rsidRPr="00EC2771" w:rsidRDefault="00A25CC2" w:rsidP="00C05ED1">
            <w:pPr>
              <w:jc w:val="center"/>
              <w:rPr>
                <w:color w:val="000000"/>
                <w:sz w:val="20"/>
                <w:lang w:eastAsia="en-GB"/>
              </w:rPr>
            </w:pPr>
          </w:p>
        </w:tc>
        <w:tc>
          <w:tcPr>
            <w:tcW w:w="1440" w:type="dxa"/>
            <w:tcBorders>
              <w:top w:val="nil"/>
              <w:left w:val="nil"/>
              <w:bottom w:val="single" w:sz="8" w:space="0" w:color="auto"/>
              <w:right w:val="nil"/>
            </w:tcBorders>
            <w:shd w:val="clear" w:color="auto" w:fill="auto"/>
            <w:noWrap/>
            <w:vAlign w:val="bottom"/>
          </w:tcPr>
          <w:p w14:paraId="313CA33E" w14:textId="77777777" w:rsidR="00A25CC2" w:rsidRPr="00EC2771" w:rsidRDefault="00A25CC2" w:rsidP="00C05ED1">
            <w:pPr>
              <w:jc w:val="center"/>
              <w:rPr>
                <w:color w:val="000000"/>
                <w:sz w:val="20"/>
                <w:lang w:eastAsia="en-GB"/>
              </w:rPr>
            </w:pPr>
          </w:p>
        </w:tc>
        <w:tc>
          <w:tcPr>
            <w:tcW w:w="1530" w:type="dxa"/>
            <w:tcBorders>
              <w:top w:val="nil"/>
              <w:left w:val="nil"/>
              <w:bottom w:val="single" w:sz="8" w:space="0" w:color="auto"/>
              <w:right w:val="nil"/>
            </w:tcBorders>
            <w:shd w:val="clear" w:color="auto" w:fill="auto"/>
            <w:noWrap/>
            <w:vAlign w:val="bottom"/>
          </w:tcPr>
          <w:p w14:paraId="7E4F59DC" w14:textId="77777777" w:rsidR="00A25CC2" w:rsidRPr="00EC2771" w:rsidRDefault="00A25CC2" w:rsidP="00C05ED1">
            <w:pPr>
              <w:jc w:val="center"/>
              <w:rPr>
                <w:color w:val="000000"/>
                <w:sz w:val="20"/>
                <w:lang w:eastAsia="en-GB"/>
              </w:rPr>
            </w:pPr>
          </w:p>
        </w:tc>
      </w:tr>
    </w:tbl>
    <w:p w14:paraId="51283BCB" w14:textId="0C725539" w:rsidR="00D7599A" w:rsidRPr="00622976" w:rsidRDefault="00D7599A" w:rsidP="00622976">
      <w:pPr>
        <w:pStyle w:val="Heading2"/>
      </w:pPr>
      <w:r w:rsidRPr="00622976">
        <w:t>Sensor</w:t>
      </w:r>
      <w:r w:rsidR="005745F7" w:rsidRPr="00622976">
        <w:t xml:space="preserve"> </w:t>
      </w:r>
      <w:r w:rsidR="00622976" w:rsidRPr="00622976">
        <w:t>design and setup</w:t>
      </w:r>
    </w:p>
    <w:p w14:paraId="6FEC19BF" w14:textId="505E8FD0" w:rsidR="005745F7" w:rsidRDefault="00DA370A" w:rsidP="007734E9">
      <w:pPr>
        <w:jc w:val="both"/>
      </w:pPr>
      <w:r>
        <w:t xml:space="preserve">The set </w:t>
      </w:r>
      <w:r w:rsidR="00FE1D36">
        <w:t>up as</w:t>
      </w:r>
      <w:r w:rsidR="007372E4">
        <w:t xml:space="preserve"> shown in figure</w:t>
      </w:r>
      <w:r w:rsidR="00FB511B">
        <w:t xml:space="preserve"> 3,</w:t>
      </w:r>
      <w:r w:rsidR="00D7599A">
        <w:t xml:space="preserve"> </w:t>
      </w:r>
      <w:r w:rsidR="00A45AFC">
        <w:t xml:space="preserve">consisted </w:t>
      </w:r>
      <w:r w:rsidR="00D7599A">
        <w:t xml:space="preserve">of two </w:t>
      </w:r>
      <w:r w:rsidR="00F16A5B">
        <w:t>sensor</w:t>
      </w:r>
      <w:r w:rsidR="004D4AA2">
        <w:t xml:space="preserve"> pairs</w:t>
      </w:r>
      <w:r w:rsidR="00D7599A">
        <w:t xml:space="preserve"> designated as bottom</w:t>
      </w:r>
      <w:r w:rsidR="00FB511B">
        <w:t xml:space="preserve"> (BS)</w:t>
      </w:r>
      <w:r w:rsidR="00D7599A">
        <w:t xml:space="preserve"> and </w:t>
      </w:r>
      <w:r w:rsidR="007372E4">
        <w:t>top</w:t>
      </w:r>
      <w:r w:rsidR="00FB511B">
        <w:t xml:space="preserve"> (TS)</w:t>
      </w:r>
      <w:r w:rsidR="007372E4">
        <w:t xml:space="preserve"> sensor. Each</w:t>
      </w:r>
      <w:r w:rsidR="007734E9">
        <w:t xml:space="preserve"> pair consisted of</w:t>
      </w:r>
      <w:r w:rsidR="00D7599A">
        <w:t xml:space="preserve"> </w:t>
      </w:r>
      <w:r w:rsidR="004D4AA2">
        <w:t xml:space="preserve">a </w:t>
      </w:r>
      <w:r w:rsidR="00D7599A">
        <w:t xml:space="preserve">light emitting diode LED and photodiode </w:t>
      </w:r>
      <w:r w:rsidR="007372E4">
        <w:t xml:space="preserve">sensor. </w:t>
      </w:r>
      <w:r w:rsidR="00A45AFC">
        <w:t xml:space="preserve">Each </w:t>
      </w:r>
      <w:r w:rsidR="007734E9">
        <w:t>component was</w:t>
      </w:r>
      <w:r w:rsidR="00A45AFC">
        <w:t xml:space="preserve"> inserted </w:t>
      </w:r>
      <w:r w:rsidR="007372E4">
        <w:t xml:space="preserve">opposite the other </w:t>
      </w:r>
      <w:r w:rsidR="00A45AFC">
        <w:t xml:space="preserve">into an opaque pipe and covered to prevent effect of </w:t>
      </w:r>
      <w:r w:rsidR="00F16A5B">
        <w:t>ambient</w:t>
      </w:r>
      <w:r w:rsidR="00A45AFC">
        <w:t xml:space="preserve"> light on the photosensitive diodes.</w:t>
      </w:r>
      <w:r w:rsidR="00D7599A">
        <w:t xml:space="preserve"> The LED emits light at a wavelength of 880 nm (the near infrared region), while the photodiode received the light</w:t>
      </w:r>
      <w:r w:rsidR="00FB511B">
        <w:t xml:space="preserve"> at the similar wavelength</w:t>
      </w:r>
      <w:r w:rsidR="00D7599A">
        <w:t xml:space="preserve"> and converts the intensity of light into an </w:t>
      </w:r>
      <w:r w:rsidR="00D7599A">
        <w:lastRenderedPageBreak/>
        <w:t xml:space="preserve">electrical response. </w:t>
      </w:r>
      <w:r w:rsidR="00F629DF">
        <w:t>A processing circuit</w:t>
      </w:r>
      <w:r w:rsidR="00FD3A70">
        <w:t xml:space="preserve"> (figure 3</w:t>
      </w:r>
      <w:r w:rsidR="004A3032">
        <w:t>(</w:t>
      </w:r>
      <w:r w:rsidR="00FD3A70">
        <w:t>b</w:t>
      </w:r>
      <w:r w:rsidR="004A3032">
        <w:t>)</w:t>
      </w:r>
      <w:r w:rsidR="00FD3A70">
        <w:t>)</w:t>
      </w:r>
      <w:r w:rsidR="00E6779F">
        <w:t xml:space="preserve"> provided</w:t>
      </w:r>
      <w:r w:rsidR="00F629DF">
        <w:t xml:space="preserve"> a direct current to power each sensor</w:t>
      </w:r>
      <w:r w:rsidR="00FE1D36">
        <w:t xml:space="preserve"> pair</w:t>
      </w:r>
      <w:r w:rsidR="00F629DF">
        <w:t>. This</w:t>
      </w:r>
      <w:r w:rsidR="00D7599A">
        <w:t xml:space="preserve"> circuit also provided signal conditioning to improve the quality of </w:t>
      </w:r>
      <w:r w:rsidR="004A3032">
        <w:t xml:space="preserve">the </w:t>
      </w:r>
      <w:r w:rsidR="00D7599A">
        <w:t xml:space="preserve">sensor </w:t>
      </w:r>
      <w:r w:rsidR="00F16A5B">
        <w:t>response</w:t>
      </w:r>
      <w:r w:rsidR="00D7599A">
        <w:t xml:space="preserve">. </w:t>
      </w:r>
      <w:r w:rsidR="007372E4">
        <w:t>Conditioning</w:t>
      </w:r>
      <w:r w:rsidR="00D7599A">
        <w:t xml:space="preserve"> included </w:t>
      </w:r>
      <w:r w:rsidR="00F629DF">
        <w:t>signal denoising from c</w:t>
      </w:r>
      <w:r w:rsidR="00A45AFC">
        <w:t>apacitors</w:t>
      </w:r>
      <w:r w:rsidR="00FE1D36">
        <w:t xml:space="preserve"> (C1 and C2)</w:t>
      </w:r>
      <w:r w:rsidR="00A45AFC">
        <w:t xml:space="preserve"> </w:t>
      </w:r>
      <w:r w:rsidR="008755B1">
        <w:t>and</w:t>
      </w:r>
      <w:r w:rsidR="00A45AFC">
        <w:t xml:space="preserve"> amplification from </w:t>
      </w:r>
      <w:r w:rsidR="00F16A5B">
        <w:t>amplifiers</w:t>
      </w:r>
      <w:r w:rsidR="00FE1D36">
        <w:t xml:space="preserve"> (LM324a and</w:t>
      </w:r>
      <w:r w:rsidR="00FE1D36" w:rsidRPr="00FE1D36">
        <w:t xml:space="preserve"> </w:t>
      </w:r>
      <w:r w:rsidR="00FE1D36">
        <w:t>LM324a) for</w:t>
      </w:r>
      <w:r w:rsidR="00FD3A70">
        <w:t xml:space="preserve"> each sensor </w:t>
      </w:r>
      <w:r w:rsidR="00F16A5B">
        <w:t>pair. Figure</w:t>
      </w:r>
      <w:r w:rsidR="00A45AFC">
        <w:t xml:space="preserve"> </w:t>
      </w:r>
      <w:r w:rsidR="00FD3A70">
        <w:t xml:space="preserve">3(a) </w:t>
      </w:r>
      <w:r w:rsidR="00A45AFC">
        <w:t xml:space="preserve">indicates the link between each component of the NIOIRS. </w:t>
      </w:r>
      <w:r w:rsidR="00E6779F">
        <w:t xml:space="preserve">The sensor </w:t>
      </w:r>
      <w:r w:rsidR="00F16A5B">
        <w:t>responses</w:t>
      </w:r>
      <w:r w:rsidR="00E6779F">
        <w:t xml:space="preserve"> were</w:t>
      </w:r>
      <w:r w:rsidR="00FD3A70">
        <w:t xml:space="preserve"> collected via</w:t>
      </w:r>
      <w:r w:rsidR="00E6779F">
        <w:t xml:space="preserve"> a two </w:t>
      </w:r>
      <w:r w:rsidR="00F16A5B">
        <w:t>channeled</w:t>
      </w:r>
      <w:r w:rsidR="00E6779F">
        <w:t xml:space="preserve"> data logger (</w:t>
      </w:r>
      <w:r w:rsidR="00F16A5B">
        <w:t>Picoscope</w:t>
      </w:r>
      <w:r w:rsidR="00FD3A70">
        <w:t xml:space="preserve"> 2204</w:t>
      </w:r>
      <w:r w:rsidR="00E718B9">
        <w:t>) set</w:t>
      </w:r>
      <w:r w:rsidR="00605C86">
        <w:t xml:space="preserve"> to a logging rate </w:t>
      </w:r>
      <w:r w:rsidR="00E718B9">
        <w:t>of 164</w:t>
      </w:r>
      <w:r w:rsidR="00605C86">
        <w:t xml:space="preserve"> µs per </w:t>
      </w:r>
      <w:r w:rsidR="00F16A5B">
        <w:t xml:space="preserve">sample. </w:t>
      </w:r>
      <w:r w:rsidR="004A3032">
        <w:t>Hence</w:t>
      </w:r>
      <w:r w:rsidR="00011B10">
        <w:t xml:space="preserve"> </w:t>
      </w:r>
      <w:r w:rsidR="004A3032">
        <w:t xml:space="preserve">the </w:t>
      </w:r>
      <w:r w:rsidR="00F16A5B">
        <w:t>Picoscope</w:t>
      </w:r>
      <w:r w:rsidR="00011B10">
        <w:t xml:space="preserve"> was able to capture 3x10</w:t>
      </w:r>
      <w:r w:rsidR="00011B10" w:rsidRPr="00011B10">
        <w:rPr>
          <w:vertAlign w:val="superscript"/>
        </w:rPr>
        <w:t>4</w:t>
      </w:r>
      <w:r w:rsidR="00011B10">
        <w:t xml:space="preserve"> samples per </w:t>
      </w:r>
      <w:r w:rsidR="00156F3A">
        <w:t>5</w:t>
      </w:r>
      <w:r w:rsidR="00011B10">
        <w:t xml:space="preserve"> second frame.</w:t>
      </w:r>
      <w:r w:rsidR="00F16A5B">
        <w:t xml:space="preserve"> </w:t>
      </w:r>
      <w:r w:rsidR="00011B10">
        <w:t>Measur</w:t>
      </w:r>
      <w:r w:rsidR="00F16A5B">
        <w:t>e</w:t>
      </w:r>
      <w:r w:rsidR="00011B10">
        <w:t>ment times were set to 60 seconds for all test runs. Results</w:t>
      </w:r>
      <w:r w:rsidR="00D371FB">
        <w:t xml:space="preserve"> </w:t>
      </w:r>
      <w:r w:rsidR="004A3032">
        <w:t>were</w:t>
      </w:r>
      <w:r w:rsidR="00D371FB">
        <w:t xml:space="preserve"> displayed on computer where further signal </w:t>
      </w:r>
      <w:r w:rsidR="005745F7">
        <w:t xml:space="preserve">analysis </w:t>
      </w:r>
      <w:r w:rsidR="004A3032">
        <w:t>was</w:t>
      </w:r>
      <w:r w:rsidR="00D371FB">
        <w:t xml:space="preserve"> performed to extract flow </w:t>
      </w:r>
      <w:r w:rsidR="00F16A5B">
        <w:t>characteristics</w:t>
      </w:r>
      <w:r w:rsidR="00C22D38">
        <w:t>.</w:t>
      </w:r>
      <w:r w:rsidR="0042226A" w:rsidRPr="0042226A">
        <w:t xml:space="preserve"> </w:t>
      </w:r>
      <w:r w:rsidR="0042226A">
        <w:t xml:space="preserve">Table 2 </w:t>
      </w:r>
      <w:r w:rsidR="00EA7CF4">
        <w:t>s</w:t>
      </w:r>
      <w:r w:rsidR="0042226A">
        <w:t>ummari</w:t>
      </w:r>
      <w:r w:rsidR="00EA7CF4">
        <w:t>s</w:t>
      </w:r>
      <w:r w:rsidR="0042226A">
        <w:t>es the properties of</w:t>
      </w:r>
      <w:r w:rsidR="00EA7CF4">
        <w:t xml:space="preserve"> the</w:t>
      </w:r>
      <w:r w:rsidR="0042226A">
        <w:t xml:space="preserve"> sen</w:t>
      </w:r>
      <w:r w:rsidR="00732261">
        <w:t>sors used for the investigation</w:t>
      </w:r>
      <w:r w:rsidR="00D85179">
        <w:t>.</w:t>
      </w:r>
    </w:p>
    <w:p w14:paraId="5BE0E328" w14:textId="77777777" w:rsidR="006F73FC" w:rsidRDefault="006F73FC" w:rsidP="005745F7">
      <w:pPr>
        <w:jc w:val="both"/>
      </w:pPr>
    </w:p>
    <w:p w14:paraId="5D776639" w14:textId="1F1E6952" w:rsidR="006F73FC" w:rsidRDefault="00E718B9" w:rsidP="006F73FC">
      <w:pPr>
        <w:jc w:val="center"/>
      </w:pPr>
      <w:r>
        <w:rPr>
          <w:noProof/>
          <w:lang w:val="en-GB" w:eastAsia="en-GB"/>
        </w:rPr>
        <w:drawing>
          <wp:inline distT="0" distB="0" distL="0" distR="0" wp14:anchorId="0F2F69B2" wp14:editId="75C933C6">
            <wp:extent cx="5760720" cy="2200708"/>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5686" cy="2214066"/>
                    </a:xfrm>
                    <a:prstGeom prst="rect">
                      <a:avLst/>
                    </a:prstGeom>
                    <a:noFill/>
                  </pic:spPr>
                </pic:pic>
              </a:graphicData>
            </a:graphic>
          </wp:inline>
        </w:drawing>
      </w:r>
    </w:p>
    <w:p w14:paraId="489979BD" w14:textId="77777777" w:rsidR="006F73FC" w:rsidRDefault="006F73FC" w:rsidP="005745F7">
      <w:pPr>
        <w:jc w:val="both"/>
      </w:pPr>
    </w:p>
    <w:p w14:paraId="42E02A1E" w14:textId="2C7D2C0B" w:rsidR="006F73FC" w:rsidRDefault="0025340A" w:rsidP="0025340A">
      <w:pPr>
        <w:pStyle w:val="ListParagraph"/>
        <w:numPr>
          <w:ilvl w:val="0"/>
          <w:numId w:val="14"/>
        </w:numPr>
        <w:jc w:val="both"/>
      </w:pPr>
      <w:r>
        <w:t xml:space="preserve">                                                                          (b)</w:t>
      </w:r>
    </w:p>
    <w:p w14:paraId="2CBC8E4D" w14:textId="77777777" w:rsidR="006F73FC" w:rsidRDefault="006F73FC" w:rsidP="006F73FC">
      <w:pPr>
        <w:jc w:val="center"/>
      </w:pPr>
    </w:p>
    <w:p w14:paraId="6547093B" w14:textId="16C02D53" w:rsidR="00EE5B2F" w:rsidRDefault="00D620E9" w:rsidP="00A54CA8">
      <w:pPr>
        <w:jc w:val="center"/>
      </w:pPr>
      <w:r w:rsidRPr="00D620E9">
        <w:rPr>
          <w:b/>
        </w:rPr>
        <w:t>Figure</w:t>
      </w:r>
      <w:r w:rsidR="0025340A">
        <w:rPr>
          <w:b/>
        </w:rPr>
        <w:t xml:space="preserve"> 3:</w:t>
      </w:r>
      <w:r w:rsidR="0025340A">
        <w:t xml:space="preserve"> </w:t>
      </w:r>
      <w:r w:rsidR="00F30A4A">
        <w:t xml:space="preserve">Schematics of the (a) </w:t>
      </w:r>
      <w:r w:rsidR="00B34561">
        <w:t>s</w:t>
      </w:r>
      <w:r w:rsidR="00F30A4A">
        <w:t>ensor</w:t>
      </w:r>
      <w:r>
        <w:t xml:space="preserve"> </w:t>
      </w:r>
      <w:r w:rsidR="00F30A4A">
        <w:t>components set up and</w:t>
      </w:r>
      <w:r>
        <w:t xml:space="preserve"> </w:t>
      </w:r>
      <w:r w:rsidR="00F30A4A">
        <w:t xml:space="preserve">(b) </w:t>
      </w:r>
      <w:r w:rsidR="00B34561">
        <w:t>c</w:t>
      </w:r>
      <w:r w:rsidR="0025340A">
        <w:t>ircuit</w:t>
      </w:r>
      <w:r>
        <w:t xml:space="preserve"> design for the NIO</w:t>
      </w:r>
      <w:r w:rsidR="0028307A">
        <w:t>IR</w:t>
      </w:r>
      <w:r>
        <w:t>S</w:t>
      </w:r>
    </w:p>
    <w:p w14:paraId="456BE711" w14:textId="77777777" w:rsidR="0018431D" w:rsidRDefault="0018431D" w:rsidP="00A54CA8">
      <w:pPr>
        <w:jc w:val="center"/>
      </w:pPr>
    </w:p>
    <w:p w14:paraId="3E2361ED" w14:textId="77777777" w:rsidR="00732261" w:rsidRDefault="00732261" w:rsidP="00A54CA8">
      <w:pPr>
        <w:jc w:val="center"/>
      </w:pPr>
    </w:p>
    <w:p w14:paraId="6E709072" w14:textId="77777777" w:rsidR="00732261" w:rsidRDefault="00732261" w:rsidP="00A54CA8">
      <w:pPr>
        <w:jc w:val="center"/>
      </w:pPr>
    </w:p>
    <w:p w14:paraId="63777B1C" w14:textId="77777777" w:rsidR="008035FE" w:rsidRDefault="008035FE" w:rsidP="00866DBE"/>
    <w:p w14:paraId="4D8DA0D4" w14:textId="77777777" w:rsidR="006C359D" w:rsidRDefault="006C359D" w:rsidP="00866DBE"/>
    <w:p w14:paraId="4D5FB27E" w14:textId="77777777" w:rsidR="006C359D" w:rsidRDefault="006C359D" w:rsidP="00866DBE"/>
    <w:p w14:paraId="633347CA" w14:textId="77777777" w:rsidR="00906F4B" w:rsidRDefault="00906F4B" w:rsidP="00866DBE"/>
    <w:p w14:paraId="2E801389" w14:textId="77777777" w:rsidR="004B58D5" w:rsidRDefault="004B58D5" w:rsidP="00866DBE"/>
    <w:p w14:paraId="1846934D" w14:textId="04E9A594" w:rsidR="008035FE" w:rsidRDefault="008035FE" w:rsidP="00F96FAE">
      <w:pPr>
        <w:jc w:val="center"/>
      </w:pPr>
      <w:r w:rsidRPr="00AF4EF6">
        <w:rPr>
          <w:b/>
        </w:rPr>
        <w:t>Table2</w:t>
      </w:r>
      <w:r>
        <w:t>.</w:t>
      </w:r>
      <w:r w:rsidR="00277A80">
        <w:t xml:space="preserve"> </w:t>
      </w:r>
      <w:r w:rsidR="0042226A">
        <w:t>Summary of sensor</w:t>
      </w:r>
      <w:r w:rsidR="00FB1703">
        <w:t xml:space="preserve"> </w:t>
      </w:r>
      <w:r w:rsidR="00AF4EF6">
        <w:t>head specification</w:t>
      </w:r>
      <w:r w:rsidR="00FB1703">
        <w:t xml:space="preserve"> </w:t>
      </w:r>
    </w:p>
    <w:tbl>
      <w:tblPr>
        <w:tblpPr w:leftFromText="180" w:rightFromText="180" w:vertAnchor="text" w:horzAnchor="margin" w:tblpXSpec="center" w:tblpY="359"/>
        <w:tblW w:w="7960" w:type="dxa"/>
        <w:tblLook w:val="04A0" w:firstRow="1" w:lastRow="0" w:firstColumn="1" w:lastColumn="0" w:noHBand="0" w:noVBand="1"/>
      </w:tblPr>
      <w:tblGrid>
        <w:gridCol w:w="1243"/>
        <w:gridCol w:w="1219"/>
        <w:gridCol w:w="1279"/>
        <w:gridCol w:w="1040"/>
        <w:gridCol w:w="1353"/>
        <w:gridCol w:w="1010"/>
        <w:gridCol w:w="816"/>
      </w:tblGrid>
      <w:tr w:rsidR="00E228DC" w:rsidRPr="008035FE" w14:paraId="293DB75B" w14:textId="77777777" w:rsidTr="00E228DC">
        <w:trPr>
          <w:trHeight w:val="184"/>
        </w:trPr>
        <w:tc>
          <w:tcPr>
            <w:tcW w:w="1243" w:type="dxa"/>
            <w:tcBorders>
              <w:top w:val="single" w:sz="4" w:space="0" w:color="auto"/>
              <w:left w:val="nil"/>
              <w:bottom w:val="single" w:sz="8" w:space="0" w:color="auto"/>
              <w:right w:val="nil"/>
            </w:tcBorders>
            <w:shd w:val="clear" w:color="auto" w:fill="auto"/>
            <w:noWrap/>
            <w:vAlign w:val="bottom"/>
            <w:hideMark/>
          </w:tcPr>
          <w:p w14:paraId="7618E3CC" w14:textId="77777777" w:rsidR="00E228DC" w:rsidRPr="008035FE" w:rsidRDefault="00E228DC" w:rsidP="00C05ED1">
            <w:pPr>
              <w:jc w:val="center"/>
              <w:rPr>
                <w:color w:val="000000"/>
                <w:sz w:val="22"/>
                <w:szCs w:val="22"/>
                <w:lang w:eastAsia="en-GB"/>
              </w:rPr>
            </w:pPr>
            <w:r w:rsidRPr="008035FE">
              <w:rPr>
                <w:color w:val="000000"/>
                <w:sz w:val="22"/>
                <w:szCs w:val="22"/>
                <w:lang w:eastAsia="en-GB"/>
              </w:rPr>
              <w:t>Component</w:t>
            </w:r>
          </w:p>
        </w:tc>
        <w:tc>
          <w:tcPr>
            <w:tcW w:w="1219" w:type="dxa"/>
            <w:tcBorders>
              <w:top w:val="single" w:sz="4" w:space="0" w:color="auto"/>
              <w:left w:val="nil"/>
              <w:bottom w:val="single" w:sz="8" w:space="0" w:color="auto"/>
              <w:right w:val="nil"/>
            </w:tcBorders>
            <w:shd w:val="clear" w:color="auto" w:fill="auto"/>
            <w:noWrap/>
            <w:vAlign w:val="bottom"/>
            <w:hideMark/>
          </w:tcPr>
          <w:p w14:paraId="33E7F3BC" w14:textId="77777777" w:rsidR="00E228DC" w:rsidRPr="008035FE" w:rsidRDefault="00E228DC" w:rsidP="00C05ED1">
            <w:pPr>
              <w:jc w:val="center"/>
              <w:rPr>
                <w:color w:val="000000"/>
                <w:sz w:val="22"/>
                <w:szCs w:val="22"/>
                <w:lang w:eastAsia="en-GB"/>
              </w:rPr>
            </w:pPr>
            <w:r w:rsidRPr="008035FE">
              <w:rPr>
                <w:color w:val="000000"/>
                <w:sz w:val="22"/>
                <w:szCs w:val="22"/>
                <w:lang w:eastAsia="en-GB"/>
              </w:rPr>
              <w:t>Type</w:t>
            </w:r>
          </w:p>
        </w:tc>
        <w:tc>
          <w:tcPr>
            <w:tcW w:w="1279" w:type="dxa"/>
            <w:tcBorders>
              <w:top w:val="single" w:sz="4" w:space="0" w:color="auto"/>
              <w:left w:val="nil"/>
              <w:bottom w:val="single" w:sz="8" w:space="0" w:color="auto"/>
              <w:right w:val="nil"/>
            </w:tcBorders>
            <w:shd w:val="clear" w:color="auto" w:fill="auto"/>
            <w:noWrap/>
            <w:vAlign w:val="bottom"/>
            <w:hideMark/>
          </w:tcPr>
          <w:p w14:paraId="647E390E" w14:textId="77777777" w:rsidR="00E228DC" w:rsidRPr="008035FE" w:rsidRDefault="00E228DC" w:rsidP="00C05ED1">
            <w:pPr>
              <w:jc w:val="center"/>
              <w:rPr>
                <w:color w:val="000000"/>
                <w:sz w:val="22"/>
                <w:szCs w:val="22"/>
                <w:lang w:eastAsia="en-GB"/>
              </w:rPr>
            </w:pPr>
            <w:r w:rsidRPr="008035FE">
              <w:rPr>
                <w:color w:val="000000"/>
                <w:sz w:val="22"/>
                <w:szCs w:val="22"/>
                <w:lang w:eastAsia="en-GB"/>
              </w:rPr>
              <w:t>Wavelength (nm)</w:t>
            </w:r>
          </w:p>
        </w:tc>
        <w:tc>
          <w:tcPr>
            <w:tcW w:w="1040" w:type="dxa"/>
            <w:tcBorders>
              <w:top w:val="single" w:sz="4" w:space="0" w:color="auto"/>
              <w:left w:val="nil"/>
              <w:bottom w:val="single" w:sz="8" w:space="0" w:color="auto"/>
              <w:right w:val="nil"/>
            </w:tcBorders>
            <w:shd w:val="clear" w:color="auto" w:fill="auto"/>
            <w:noWrap/>
            <w:vAlign w:val="bottom"/>
            <w:hideMark/>
          </w:tcPr>
          <w:p w14:paraId="595FAC0B" w14:textId="77777777" w:rsidR="00E228DC" w:rsidRPr="008035FE" w:rsidRDefault="00E228DC" w:rsidP="00C05ED1">
            <w:pPr>
              <w:jc w:val="center"/>
              <w:rPr>
                <w:color w:val="000000"/>
                <w:sz w:val="22"/>
                <w:szCs w:val="22"/>
                <w:lang w:eastAsia="en-GB"/>
              </w:rPr>
            </w:pPr>
            <w:r w:rsidRPr="008035FE">
              <w:rPr>
                <w:color w:val="000000"/>
                <w:sz w:val="22"/>
                <w:szCs w:val="22"/>
                <w:lang w:eastAsia="en-GB"/>
              </w:rPr>
              <w:t>Plastic Window</w:t>
            </w:r>
          </w:p>
          <w:p w14:paraId="465819A8" w14:textId="77777777" w:rsidR="00E228DC" w:rsidRPr="008035FE" w:rsidRDefault="00E228DC" w:rsidP="00C05ED1">
            <w:pPr>
              <w:jc w:val="center"/>
              <w:rPr>
                <w:color w:val="000000"/>
                <w:sz w:val="22"/>
                <w:szCs w:val="22"/>
                <w:lang w:eastAsia="en-GB"/>
              </w:rPr>
            </w:pPr>
            <w:r w:rsidRPr="008035FE">
              <w:rPr>
                <w:color w:val="000000"/>
                <w:sz w:val="22"/>
                <w:szCs w:val="22"/>
                <w:lang w:eastAsia="en-GB"/>
              </w:rPr>
              <w:t>(mm)</w:t>
            </w:r>
          </w:p>
        </w:tc>
        <w:tc>
          <w:tcPr>
            <w:tcW w:w="1353" w:type="dxa"/>
            <w:tcBorders>
              <w:top w:val="single" w:sz="4" w:space="0" w:color="auto"/>
              <w:left w:val="nil"/>
              <w:bottom w:val="single" w:sz="8" w:space="0" w:color="auto"/>
              <w:right w:val="nil"/>
            </w:tcBorders>
          </w:tcPr>
          <w:p w14:paraId="11A258B2" w14:textId="77777777" w:rsidR="00E228DC" w:rsidRDefault="00E228DC" w:rsidP="00C05ED1">
            <w:pPr>
              <w:jc w:val="center"/>
              <w:rPr>
                <w:color w:val="000000"/>
                <w:sz w:val="22"/>
                <w:szCs w:val="22"/>
                <w:lang w:eastAsia="en-GB"/>
              </w:rPr>
            </w:pPr>
          </w:p>
          <w:p w14:paraId="1C316CD3" w14:textId="77777777" w:rsidR="00E228DC" w:rsidRDefault="00E228DC" w:rsidP="00C05ED1">
            <w:pPr>
              <w:jc w:val="center"/>
              <w:rPr>
                <w:color w:val="000000"/>
                <w:sz w:val="22"/>
                <w:szCs w:val="22"/>
                <w:lang w:eastAsia="en-GB"/>
              </w:rPr>
            </w:pPr>
          </w:p>
          <w:p w14:paraId="2F288B0F" w14:textId="77777777" w:rsidR="00E228DC" w:rsidRDefault="00E228DC" w:rsidP="00C05ED1">
            <w:pPr>
              <w:jc w:val="center"/>
              <w:rPr>
                <w:color w:val="000000"/>
                <w:sz w:val="22"/>
                <w:szCs w:val="22"/>
                <w:lang w:eastAsia="en-GB"/>
              </w:rPr>
            </w:pPr>
          </w:p>
          <w:p w14:paraId="3CDD1EF1" w14:textId="77777777" w:rsidR="00E228DC" w:rsidRPr="008035FE" w:rsidRDefault="00E228DC" w:rsidP="00C05ED1">
            <w:pPr>
              <w:jc w:val="center"/>
              <w:rPr>
                <w:color w:val="000000"/>
                <w:sz w:val="22"/>
                <w:szCs w:val="22"/>
                <w:lang w:eastAsia="en-GB"/>
              </w:rPr>
            </w:pPr>
            <w:r w:rsidRPr="008035FE">
              <w:rPr>
                <w:color w:val="000000"/>
                <w:sz w:val="22"/>
                <w:szCs w:val="22"/>
                <w:lang w:eastAsia="en-GB"/>
              </w:rPr>
              <w:t>Composition</w:t>
            </w:r>
          </w:p>
        </w:tc>
        <w:tc>
          <w:tcPr>
            <w:tcW w:w="1010" w:type="dxa"/>
            <w:tcBorders>
              <w:top w:val="single" w:sz="4" w:space="0" w:color="auto"/>
              <w:left w:val="nil"/>
              <w:bottom w:val="single" w:sz="8" w:space="0" w:color="auto"/>
              <w:right w:val="nil"/>
            </w:tcBorders>
          </w:tcPr>
          <w:p w14:paraId="384AD745" w14:textId="77777777" w:rsidR="00E228DC" w:rsidRPr="008035FE" w:rsidRDefault="00E228DC" w:rsidP="00C05ED1">
            <w:pPr>
              <w:jc w:val="center"/>
              <w:rPr>
                <w:color w:val="000000"/>
                <w:sz w:val="22"/>
                <w:szCs w:val="22"/>
                <w:lang w:eastAsia="en-GB"/>
              </w:rPr>
            </w:pPr>
            <w:r w:rsidRPr="008035FE">
              <w:rPr>
                <w:color w:val="000000"/>
                <w:sz w:val="22"/>
                <w:szCs w:val="22"/>
                <w:lang w:eastAsia="en-GB"/>
              </w:rPr>
              <w:t xml:space="preserve">Forward current </w:t>
            </w:r>
          </w:p>
          <w:p w14:paraId="2A3146E3" w14:textId="77777777" w:rsidR="00E228DC" w:rsidRPr="008035FE" w:rsidRDefault="00E228DC" w:rsidP="00C05ED1">
            <w:pPr>
              <w:jc w:val="center"/>
              <w:rPr>
                <w:color w:val="000000"/>
                <w:sz w:val="22"/>
                <w:szCs w:val="22"/>
                <w:lang w:eastAsia="en-GB"/>
              </w:rPr>
            </w:pPr>
            <w:r w:rsidRPr="008035FE">
              <w:rPr>
                <w:color w:val="000000"/>
                <w:sz w:val="22"/>
                <w:szCs w:val="22"/>
                <w:lang w:eastAsia="en-GB"/>
              </w:rPr>
              <w:t>(mA)</w:t>
            </w:r>
          </w:p>
        </w:tc>
        <w:tc>
          <w:tcPr>
            <w:tcW w:w="816" w:type="dxa"/>
            <w:tcBorders>
              <w:top w:val="single" w:sz="4" w:space="0" w:color="auto"/>
              <w:left w:val="nil"/>
              <w:bottom w:val="single" w:sz="8" w:space="0" w:color="auto"/>
              <w:right w:val="nil"/>
            </w:tcBorders>
          </w:tcPr>
          <w:p w14:paraId="3F793D9E" w14:textId="77777777" w:rsidR="00E228DC" w:rsidRPr="008035FE" w:rsidRDefault="00E228DC" w:rsidP="00C05ED1">
            <w:pPr>
              <w:jc w:val="center"/>
              <w:rPr>
                <w:color w:val="000000"/>
                <w:sz w:val="22"/>
                <w:szCs w:val="22"/>
                <w:lang w:eastAsia="en-GB"/>
              </w:rPr>
            </w:pPr>
          </w:p>
        </w:tc>
      </w:tr>
      <w:tr w:rsidR="00E228DC" w:rsidRPr="008035FE" w14:paraId="076435B9" w14:textId="77777777" w:rsidTr="00E228DC">
        <w:trPr>
          <w:trHeight w:val="139"/>
        </w:trPr>
        <w:tc>
          <w:tcPr>
            <w:tcW w:w="1243" w:type="dxa"/>
            <w:tcBorders>
              <w:top w:val="nil"/>
              <w:left w:val="nil"/>
              <w:bottom w:val="nil"/>
              <w:right w:val="nil"/>
            </w:tcBorders>
            <w:shd w:val="clear" w:color="auto" w:fill="auto"/>
            <w:noWrap/>
            <w:vAlign w:val="bottom"/>
            <w:hideMark/>
          </w:tcPr>
          <w:p w14:paraId="3FAFF98C" w14:textId="77777777" w:rsidR="00E228DC" w:rsidRPr="008035FE" w:rsidRDefault="00E228DC" w:rsidP="00C05ED1">
            <w:pPr>
              <w:jc w:val="center"/>
              <w:rPr>
                <w:color w:val="000000"/>
                <w:sz w:val="22"/>
                <w:szCs w:val="22"/>
                <w:lang w:eastAsia="en-GB"/>
              </w:rPr>
            </w:pPr>
            <w:r w:rsidRPr="008035FE">
              <w:rPr>
                <w:color w:val="000000"/>
                <w:sz w:val="22"/>
                <w:szCs w:val="22"/>
                <w:lang w:eastAsia="en-GB"/>
              </w:rPr>
              <w:t>Source</w:t>
            </w:r>
          </w:p>
        </w:tc>
        <w:tc>
          <w:tcPr>
            <w:tcW w:w="1219" w:type="dxa"/>
            <w:tcBorders>
              <w:top w:val="nil"/>
              <w:left w:val="nil"/>
              <w:bottom w:val="nil"/>
              <w:right w:val="nil"/>
            </w:tcBorders>
            <w:shd w:val="clear" w:color="auto" w:fill="auto"/>
            <w:noWrap/>
            <w:vAlign w:val="bottom"/>
            <w:hideMark/>
          </w:tcPr>
          <w:p w14:paraId="5D054161" w14:textId="77777777" w:rsidR="00E228DC" w:rsidRPr="008035FE" w:rsidRDefault="00E228DC" w:rsidP="00C05ED1">
            <w:pPr>
              <w:jc w:val="center"/>
              <w:rPr>
                <w:color w:val="000000"/>
                <w:sz w:val="22"/>
                <w:szCs w:val="22"/>
                <w:lang w:eastAsia="en-GB"/>
              </w:rPr>
            </w:pPr>
            <w:r w:rsidRPr="008035FE">
              <w:rPr>
                <w:color w:val="000000"/>
                <w:sz w:val="22"/>
                <w:szCs w:val="22"/>
                <w:lang w:eastAsia="en-GB"/>
              </w:rPr>
              <w:t>IR diode</w:t>
            </w:r>
          </w:p>
        </w:tc>
        <w:tc>
          <w:tcPr>
            <w:tcW w:w="1279" w:type="dxa"/>
            <w:tcBorders>
              <w:top w:val="nil"/>
              <w:left w:val="nil"/>
              <w:bottom w:val="nil"/>
              <w:right w:val="nil"/>
            </w:tcBorders>
            <w:shd w:val="clear" w:color="auto" w:fill="auto"/>
            <w:noWrap/>
            <w:vAlign w:val="bottom"/>
            <w:hideMark/>
          </w:tcPr>
          <w:p w14:paraId="2DAA180E" w14:textId="77777777" w:rsidR="00E228DC" w:rsidRPr="008035FE" w:rsidRDefault="00E228DC" w:rsidP="00C05ED1">
            <w:pPr>
              <w:jc w:val="center"/>
              <w:rPr>
                <w:color w:val="000000"/>
                <w:sz w:val="22"/>
                <w:szCs w:val="22"/>
                <w:lang w:eastAsia="en-GB"/>
              </w:rPr>
            </w:pPr>
            <w:r w:rsidRPr="008035FE">
              <w:rPr>
                <w:color w:val="000000"/>
                <w:sz w:val="22"/>
                <w:szCs w:val="22"/>
                <w:lang w:eastAsia="en-GB"/>
              </w:rPr>
              <w:t>880</w:t>
            </w:r>
          </w:p>
        </w:tc>
        <w:tc>
          <w:tcPr>
            <w:tcW w:w="1040" w:type="dxa"/>
            <w:tcBorders>
              <w:top w:val="nil"/>
              <w:left w:val="nil"/>
              <w:bottom w:val="nil"/>
              <w:right w:val="nil"/>
            </w:tcBorders>
            <w:shd w:val="clear" w:color="auto" w:fill="auto"/>
            <w:noWrap/>
            <w:vAlign w:val="bottom"/>
            <w:hideMark/>
          </w:tcPr>
          <w:p w14:paraId="7169A78D" w14:textId="77777777" w:rsidR="00E228DC" w:rsidRPr="008035FE" w:rsidRDefault="00E228DC" w:rsidP="00C05ED1">
            <w:pPr>
              <w:jc w:val="center"/>
              <w:rPr>
                <w:color w:val="000000"/>
                <w:sz w:val="22"/>
                <w:szCs w:val="22"/>
                <w:lang w:eastAsia="en-GB"/>
              </w:rPr>
            </w:pPr>
            <w:r w:rsidRPr="008035FE">
              <w:rPr>
                <w:color w:val="000000"/>
                <w:sz w:val="22"/>
                <w:szCs w:val="22"/>
                <w:lang w:eastAsia="en-GB"/>
              </w:rPr>
              <w:t>3</w:t>
            </w:r>
          </w:p>
        </w:tc>
        <w:tc>
          <w:tcPr>
            <w:tcW w:w="1353" w:type="dxa"/>
            <w:tcBorders>
              <w:top w:val="nil"/>
              <w:left w:val="nil"/>
              <w:bottom w:val="nil"/>
              <w:right w:val="nil"/>
            </w:tcBorders>
          </w:tcPr>
          <w:p w14:paraId="7D4DBD96" w14:textId="77777777" w:rsidR="00E228DC" w:rsidRPr="008035FE" w:rsidRDefault="00E228DC" w:rsidP="00C05ED1">
            <w:pPr>
              <w:jc w:val="center"/>
              <w:rPr>
                <w:color w:val="000000"/>
                <w:sz w:val="22"/>
                <w:szCs w:val="22"/>
                <w:lang w:eastAsia="en-GB"/>
              </w:rPr>
            </w:pPr>
            <w:bookmarkStart w:id="2" w:name="_Hlk531024289"/>
            <w:r w:rsidRPr="008035FE">
              <w:rPr>
                <w:color w:val="000000"/>
                <w:sz w:val="22"/>
                <w:szCs w:val="22"/>
                <w:lang w:eastAsia="en-GB"/>
              </w:rPr>
              <w:t>AlGaAs</w:t>
            </w:r>
            <w:bookmarkEnd w:id="2"/>
          </w:p>
        </w:tc>
        <w:tc>
          <w:tcPr>
            <w:tcW w:w="1010" w:type="dxa"/>
            <w:tcBorders>
              <w:top w:val="nil"/>
              <w:left w:val="nil"/>
              <w:bottom w:val="nil"/>
              <w:right w:val="nil"/>
            </w:tcBorders>
          </w:tcPr>
          <w:p w14:paraId="03B6810E" w14:textId="77777777" w:rsidR="00E228DC" w:rsidRPr="008035FE" w:rsidRDefault="00E228DC" w:rsidP="00C05ED1">
            <w:pPr>
              <w:jc w:val="center"/>
              <w:rPr>
                <w:color w:val="000000"/>
                <w:sz w:val="22"/>
                <w:szCs w:val="22"/>
                <w:lang w:eastAsia="en-GB"/>
              </w:rPr>
            </w:pPr>
            <w:r w:rsidRPr="008035FE">
              <w:rPr>
                <w:color w:val="000000"/>
                <w:sz w:val="22"/>
                <w:szCs w:val="22"/>
                <w:lang w:eastAsia="en-GB"/>
              </w:rPr>
              <w:t>20</w:t>
            </w:r>
          </w:p>
        </w:tc>
        <w:tc>
          <w:tcPr>
            <w:tcW w:w="816" w:type="dxa"/>
            <w:tcBorders>
              <w:top w:val="nil"/>
              <w:left w:val="nil"/>
              <w:bottom w:val="nil"/>
              <w:right w:val="nil"/>
            </w:tcBorders>
          </w:tcPr>
          <w:p w14:paraId="0B81A359" w14:textId="77777777" w:rsidR="00E228DC" w:rsidRPr="008035FE" w:rsidRDefault="00E228DC" w:rsidP="00C05ED1">
            <w:pPr>
              <w:rPr>
                <w:color w:val="000000"/>
                <w:sz w:val="22"/>
                <w:szCs w:val="22"/>
                <w:lang w:eastAsia="en-GB"/>
              </w:rPr>
            </w:pPr>
          </w:p>
        </w:tc>
      </w:tr>
      <w:tr w:rsidR="00E228DC" w:rsidRPr="008035FE" w14:paraId="109FAB64" w14:textId="77777777" w:rsidTr="00E228DC">
        <w:trPr>
          <w:trHeight w:val="188"/>
        </w:trPr>
        <w:tc>
          <w:tcPr>
            <w:tcW w:w="1243" w:type="dxa"/>
            <w:tcBorders>
              <w:top w:val="nil"/>
              <w:left w:val="nil"/>
              <w:bottom w:val="single" w:sz="8" w:space="0" w:color="auto"/>
              <w:right w:val="nil"/>
            </w:tcBorders>
            <w:shd w:val="clear" w:color="auto" w:fill="auto"/>
            <w:noWrap/>
            <w:vAlign w:val="bottom"/>
            <w:hideMark/>
          </w:tcPr>
          <w:p w14:paraId="2A6DAA03" w14:textId="77777777" w:rsidR="00E228DC" w:rsidRPr="008035FE" w:rsidRDefault="00E228DC" w:rsidP="00C05ED1">
            <w:pPr>
              <w:jc w:val="center"/>
              <w:rPr>
                <w:color w:val="000000"/>
                <w:sz w:val="22"/>
                <w:szCs w:val="22"/>
                <w:lang w:eastAsia="en-GB"/>
              </w:rPr>
            </w:pPr>
            <w:r w:rsidRPr="008035FE">
              <w:rPr>
                <w:color w:val="000000"/>
                <w:sz w:val="22"/>
                <w:szCs w:val="22"/>
                <w:lang w:eastAsia="en-GB"/>
              </w:rPr>
              <w:t>Receiver</w:t>
            </w:r>
          </w:p>
        </w:tc>
        <w:tc>
          <w:tcPr>
            <w:tcW w:w="1219" w:type="dxa"/>
            <w:tcBorders>
              <w:top w:val="nil"/>
              <w:left w:val="nil"/>
              <w:bottom w:val="single" w:sz="8" w:space="0" w:color="auto"/>
              <w:right w:val="nil"/>
            </w:tcBorders>
            <w:shd w:val="clear" w:color="auto" w:fill="auto"/>
            <w:noWrap/>
            <w:vAlign w:val="bottom"/>
            <w:hideMark/>
          </w:tcPr>
          <w:p w14:paraId="4C200A95" w14:textId="77777777" w:rsidR="00E228DC" w:rsidRPr="008035FE" w:rsidRDefault="00E228DC" w:rsidP="00C05ED1">
            <w:pPr>
              <w:jc w:val="center"/>
              <w:rPr>
                <w:color w:val="000000"/>
                <w:sz w:val="22"/>
                <w:szCs w:val="22"/>
                <w:lang w:eastAsia="en-GB"/>
              </w:rPr>
            </w:pPr>
            <w:r w:rsidRPr="008035FE">
              <w:rPr>
                <w:color w:val="000000"/>
                <w:sz w:val="22"/>
                <w:szCs w:val="22"/>
                <w:lang w:eastAsia="en-GB"/>
              </w:rPr>
              <w:t>Photodiode</w:t>
            </w:r>
          </w:p>
        </w:tc>
        <w:tc>
          <w:tcPr>
            <w:tcW w:w="1279" w:type="dxa"/>
            <w:tcBorders>
              <w:top w:val="nil"/>
              <w:left w:val="nil"/>
              <w:bottom w:val="single" w:sz="8" w:space="0" w:color="auto"/>
              <w:right w:val="nil"/>
            </w:tcBorders>
            <w:shd w:val="clear" w:color="auto" w:fill="auto"/>
            <w:noWrap/>
            <w:vAlign w:val="bottom"/>
            <w:hideMark/>
          </w:tcPr>
          <w:p w14:paraId="0442D9A3" w14:textId="77777777" w:rsidR="00E228DC" w:rsidRPr="008035FE" w:rsidRDefault="00E228DC" w:rsidP="00C05ED1">
            <w:pPr>
              <w:jc w:val="center"/>
              <w:rPr>
                <w:color w:val="000000"/>
                <w:sz w:val="22"/>
                <w:szCs w:val="22"/>
                <w:lang w:eastAsia="en-GB"/>
              </w:rPr>
            </w:pPr>
            <w:r w:rsidRPr="008035FE">
              <w:rPr>
                <w:color w:val="000000"/>
                <w:sz w:val="22"/>
                <w:szCs w:val="22"/>
                <w:lang w:eastAsia="en-GB"/>
              </w:rPr>
              <w:t>880</w:t>
            </w:r>
          </w:p>
        </w:tc>
        <w:tc>
          <w:tcPr>
            <w:tcW w:w="1040" w:type="dxa"/>
            <w:tcBorders>
              <w:top w:val="nil"/>
              <w:left w:val="nil"/>
              <w:bottom w:val="single" w:sz="8" w:space="0" w:color="auto"/>
              <w:right w:val="nil"/>
            </w:tcBorders>
            <w:shd w:val="clear" w:color="auto" w:fill="auto"/>
            <w:noWrap/>
            <w:vAlign w:val="bottom"/>
            <w:hideMark/>
          </w:tcPr>
          <w:p w14:paraId="13A3FE16" w14:textId="77777777" w:rsidR="00E228DC" w:rsidRPr="008035FE" w:rsidRDefault="00E228DC" w:rsidP="00C05ED1">
            <w:pPr>
              <w:jc w:val="center"/>
              <w:rPr>
                <w:color w:val="000000"/>
                <w:sz w:val="22"/>
                <w:szCs w:val="22"/>
                <w:lang w:eastAsia="en-GB"/>
              </w:rPr>
            </w:pPr>
            <w:r w:rsidRPr="008035FE">
              <w:rPr>
                <w:color w:val="000000"/>
                <w:sz w:val="22"/>
                <w:szCs w:val="22"/>
                <w:lang w:eastAsia="en-GB"/>
              </w:rPr>
              <w:t>4</w:t>
            </w:r>
          </w:p>
        </w:tc>
        <w:tc>
          <w:tcPr>
            <w:tcW w:w="1353" w:type="dxa"/>
            <w:tcBorders>
              <w:top w:val="nil"/>
              <w:left w:val="nil"/>
              <w:bottom w:val="single" w:sz="8" w:space="0" w:color="auto"/>
              <w:right w:val="nil"/>
            </w:tcBorders>
          </w:tcPr>
          <w:p w14:paraId="15574A7E" w14:textId="77777777" w:rsidR="00E228DC" w:rsidRPr="008035FE" w:rsidRDefault="00E228DC" w:rsidP="00C05ED1">
            <w:pPr>
              <w:jc w:val="center"/>
              <w:rPr>
                <w:color w:val="000000"/>
                <w:sz w:val="22"/>
                <w:szCs w:val="22"/>
                <w:lang w:eastAsia="en-GB"/>
              </w:rPr>
            </w:pPr>
            <w:r w:rsidRPr="008035FE">
              <w:rPr>
                <w:color w:val="000000"/>
                <w:sz w:val="22"/>
                <w:szCs w:val="22"/>
                <w:lang w:eastAsia="en-GB"/>
              </w:rPr>
              <w:t>Silicon</w:t>
            </w:r>
          </w:p>
        </w:tc>
        <w:tc>
          <w:tcPr>
            <w:tcW w:w="1010" w:type="dxa"/>
            <w:tcBorders>
              <w:top w:val="nil"/>
              <w:left w:val="nil"/>
              <w:bottom w:val="single" w:sz="8" w:space="0" w:color="auto"/>
              <w:right w:val="nil"/>
            </w:tcBorders>
          </w:tcPr>
          <w:p w14:paraId="0E9966C5" w14:textId="77777777" w:rsidR="00E228DC" w:rsidRPr="008035FE" w:rsidRDefault="00E228DC" w:rsidP="00C05ED1">
            <w:pPr>
              <w:jc w:val="center"/>
              <w:rPr>
                <w:color w:val="000000"/>
                <w:sz w:val="22"/>
                <w:szCs w:val="22"/>
                <w:lang w:eastAsia="en-GB"/>
              </w:rPr>
            </w:pPr>
            <w:r w:rsidRPr="008035FE">
              <w:rPr>
                <w:color w:val="000000"/>
                <w:sz w:val="22"/>
                <w:szCs w:val="22"/>
                <w:lang w:eastAsia="en-GB"/>
              </w:rPr>
              <w:t>1.5</w:t>
            </w:r>
          </w:p>
        </w:tc>
        <w:tc>
          <w:tcPr>
            <w:tcW w:w="816" w:type="dxa"/>
            <w:tcBorders>
              <w:top w:val="nil"/>
              <w:left w:val="nil"/>
              <w:bottom w:val="single" w:sz="8" w:space="0" w:color="auto"/>
              <w:right w:val="nil"/>
            </w:tcBorders>
          </w:tcPr>
          <w:p w14:paraId="2E085488" w14:textId="77777777" w:rsidR="00E228DC" w:rsidRPr="008035FE" w:rsidRDefault="00E228DC" w:rsidP="00C05ED1">
            <w:pPr>
              <w:rPr>
                <w:color w:val="000000"/>
                <w:sz w:val="22"/>
                <w:szCs w:val="22"/>
                <w:lang w:eastAsia="en-GB"/>
              </w:rPr>
            </w:pPr>
          </w:p>
        </w:tc>
      </w:tr>
    </w:tbl>
    <w:p w14:paraId="1941F009" w14:textId="77777777" w:rsidR="008035FE" w:rsidRDefault="008035FE" w:rsidP="008035FE"/>
    <w:p w14:paraId="2E2016E1" w14:textId="77777777" w:rsidR="0018431D" w:rsidRDefault="0018431D" w:rsidP="00A54CA8">
      <w:pPr>
        <w:jc w:val="center"/>
      </w:pPr>
    </w:p>
    <w:p w14:paraId="11C565A2" w14:textId="77777777" w:rsidR="003F61F2" w:rsidRDefault="003F61F2" w:rsidP="00FD3A70"/>
    <w:p w14:paraId="5CD87B75" w14:textId="77777777" w:rsidR="00E228DC" w:rsidRDefault="00E228DC" w:rsidP="007B7983">
      <w:pPr>
        <w:pStyle w:val="Heading2"/>
      </w:pPr>
    </w:p>
    <w:p w14:paraId="78050D72" w14:textId="77777777" w:rsidR="00E228DC" w:rsidRDefault="00E228DC" w:rsidP="007B7983">
      <w:pPr>
        <w:pStyle w:val="Heading2"/>
      </w:pPr>
    </w:p>
    <w:p w14:paraId="11F7A0CE" w14:textId="77777777" w:rsidR="00E228DC" w:rsidRDefault="00E228DC" w:rsidP="007B7983">
      <w:pPr>
        <w:pStyle w:val="Heading2"/>
      </w:pPr>
    </w:p>
    <w:p w14:paraId="5664A550" w14:textId="63E0C797" w:rsidR="007B7983" w:rsidRPr="00FA73A6" w:rsidRDefault="004F3382" w:rsidP="007B7983">
      <w:pPr>
        <w:pStyle w:val="Heading2"/>
      </w:pPr>
      <w:r>
        <w:t>Theory</w:t>
      </w:r>
      <w:r w:rsidR="00E228DC">
        <w:t xml:space="preserve"> </w:t>
      </w:r>
      <w:r w:rsidR="004B58D5">
        <w:t>of operation</w:t>
      </w:r>
    </w:p>
    <w:p w14:paraId="6E26C2BB" w14:textId="3BF504DD" w:rsidR="007B7983" w:rsidRPr="00FA73A6" w:rsidRDefault="007B7983" w:rsidP="007B7983">
      <w:pPr>
        <w:jc w:val="both"/>
        <w:rPr>
          <w:lang w:val="en-GB"/>
        </w:rPr>
      </w:pPr>
      <w:r w:rsidRPr="00FA73A6">
        <w:rPr>
          <w:lang w:val="en-GB"/>
        </w:rPr>
        <w:t>The</w:t>
      </w:r>
      <w:r>
        <w:rPr>
          <w:lang w:val="en-GB"/>
        </w:rPr>
        <w:t xml:space="preserve"> theory </w:t>
      </w:r>
      <w:r w:rsidRPr="00FA73A6">
        <w:rPr>
          <w:lang w:val="en-GB"/>
        </w:rPr>
        <w:t xml:space="preserve">of operation </w:t>
      </w:r>
      <w:r>
        <w:rPr>
          <w:lang w:val="en-GB"/>
        </w:rPr>
        <w:t xml:space="preserve">of the installed NIOIRS </w:t>
      </w:r>
      <w:r w:rsidRPr="00FA73A6">
        <w:rPr>
          <w:lang w:val="en-GB"/>
        </w:rPr>
        <w:t xml:space="preserve">typically involves the emission of light of a specific wavelength within the infrared range from </w:t>
      </w:r>
      <w:r w:rsidR="008763A1">
        <w:rPr>
          <w:lang w:val="en-GB"/>
        </w:rPr>
        <w:t xml:space="preserve">the </w:t>
      </w:r>
      <w:r w:rsidRPr="00FA73A6">
        <w:rPr>
          <w:lang w:val="en-GB"/>
        </w:rPr>
        <w:t>LED. The light is attenuated based on disparity in refractive index</w:t>
      </w:r>
      <w:r w:rsidR="008763A1">
        <w:rPr>
          <w:lang w:val="en-GB"/>
        </w:rPr>
        <w:t xml:space="preserve"> and absorbance </w:t>
      </w:r>
      <w:r w:rsidR="00807BED">
        <w:rPr>
          <w:lang w:val="en-GB"/>
        </w:rPr>
        <w:t>coefficients</w:t>
      </w:r>
      <w:r w:rsidRPr="00FA73A6">
        <w:rPr>
          <w:lang w:val="en-GB"/>
        </w:rPr>
        <w:t xml:space="preserve"> between the phases </w:t>
      </w:r>
      <w:r>
        <w:rPr>
          <w:lang w:val="en-GB"/>
        </w:rPr>
        <w:t xml:space="preserve">when it </w:t>
      </w:r>
      <w:r w:rsidR="00F16A5B">
        <w:rPr>
          <w:lang w:val="en-GB"/>
        </w:rPr>
        <w:t>travels</w:t>
      </w:r>
      <w:r>
        <w:rPr>
          <w:lang w:val="en-GB"/>
        </w:rPr>
        <w:t xml:space="preserve"> </w:t>
      </w:r>
      <w:r w:rsidR="00F16A5B">
        <w:rPr>
          <w:lang w:val="en-GB"/>
        </w:rPr>
        <w:t>through</w:t>
      </w:r>
      <w:r>
        <w:rPr>
          <w:lang w:val="en-GB"/>
        </w:rPr>
        <w:t xml:space="preserve"> the pipe</w:t>
      </w:r>
      <w:r w:rsidRPr="00FA73A6">
        <w:rPr>
          <w:lang w:val="en-GB"/>
        </w:rPr>
        <w:t xml:space="preserve">. </w:t>
      </w:r>
      <w:r w:rsidR="007E6F21">
        <w:rPr>
          <w:lang w:val="en-GB"/>
        </w:rPr>
        <w:t xml:space="preserve">This </w:t>
      </w:r>
      <w:r w:rsidR="00B81E3C">
        <w:rPr>
          <w:lang w:val="en-GB"/>
        </w:rPr>
        <w:t xml:space="preserve">leads </w:t>
      </w:r>
      <w:r w:rsidR="00B81E3C" w:rsidRPr="00FA73A6">
        <w:rPr>
          <w:lang w:val="en-GB"/>
        </w:rPr>
        <w:t>to</w:t>
      </w:r>
      <w:r w:rsidRPr="00FA73A6">
        <w:rPr>
          <w:lang w:val="en-GB"/>
        </w:rPr>
        <w:t xml:space="preserve"> light scattering, refraction, absorption or a combination</w:t>
      </w:r>
      <w:r w:rsidR="00807BED">
        <w:rPr>
          <w:lang w:val="en-GB"/>
        </w:rPr>
        <w:t>,</w:t>
      </w:r>
      <w:r w:rsidRPr="00FA73A6">
        <w:rPr>
          <w:lang w:val="en-GB"/>
        </w:rPr>
        <w:t xml:space="preserve"> which depends on the bubble sizes of gas in the liquid. </w:t>
      </w:r>
      <w:r w:rsidRPr="00FA73A6">
        <w:rPr>
          <w:lang w:val="en-GB"/>
        </w:rPr>
        <w:lastRenderedPageBreak/>
        <w:t>The governing laws that define the IR light propagati</w:t>
      </w:r>
      <w:r>
        <w:rPr>
          <w:lang w:val="en-GB"/>
        </w:rPr>
        <w:t>on are described by equations (4, 5, 6 and 7</w:t>
      </w:r>
      <w:r w:rsidRPr="00FA73A6">
        <w:rPr>
          <w:lang w:val="en-GB"/>
        </w:rPr>
        <w:t xml:space="preserve">) </w:t>
      </w:r>
    </w:p>
    <w:p w14:paraId="60096383" w14:textId="77777777" w:rsidR="007B7983" w:rsidRPr="00FA73A6" w:rsidRDefault="007B7983" w:rsidP="007B7983">
      <w:pPr>
        <w:jc w:val="both"/>
        <w:rPr>
          <w:lang w:val="en-GB"/>
        </w:rPr>
      </w:pPr>
    </w:p>
    <w:p w14:paraId="633B81DD" w14:textId="77777777" w:rsidR="007B7983" w:rsidRPr="00FA73A6" w:rsidRDefault="007B7983" w:rsidP="007B7983">
      <w:pPr>
        <w:jc w:val="both"/>
        <w:rPr>
          <w:lang w:val="en-GB"/>
        </w:rPr>
      </w:pPr>
      <w:r w:rsidRPr="00FA73A6">
        <w:rPr>
          <w:lang w:val="en-GB"/>
        </w:rPr>
        <w:t>Law of ref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788"/>
        <w:gridCol w:w="496"/>
      </w:tblGrid>
      <w:tr w:rsidR="007B7983" w:rsidRPr="00FA73A6" w14:paraId="39172A63" w14:textId="77777777" w:rsidTr="00847FA3">
        <w:tc>
          <w:tcPr>
            <w:tcW w:w="392" w:type="dxa"/>
          </w:tcPr>
          <w:p w14:paraId="7CF1DCFD" w14:textId="77777777" w:rsidR="007B7983" w:rsidRPr="00FA73A6" w:rsidRDefault="007B7983" w:rsidP="00847FA3">
            <w:pPr>
              <w:jc w:val="both"/>
              <w:rPr>
                <w:lang w:val="en-GB"/>
              </w:rPr>
            </w:pPr>
          </w:p>
        </w:tc>
        <w:tc>
          <w:tcPr>
            <w:tcW w:w="8788" w:type="dxa"/>
            <w:vAlign w:val="center"/>
            <w:hideMark/>
          </w:tcPr>
          <w:p w14:paraId="65B7D0B7" w14:textId="77777777" w:rsidR="007B7983" w:rsidRPr="00FA73A6" w:rsidRDefault="00255CD8" w:rsidP="00847FA3">
            <w:pPr>
              <w:jc w:val="both"/>
              <w:rPr>
                <w:lang w:val="en-GB"/>
              </w:rPr>
            </w:pPr>
            <m:oMathPara>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R</m:t>
                    </m:r>
                  </m:sub>
                </m:sSub>
              </m:oMath>
            </m:oMathPara>
          </w:p>
        </w:tc>
        <w:tc>
          <w:tcPr>
            <w:tcW w:w="396" w:type="dxa"/>
            <w:vAlign w:val="center"/>
            <w:hideMark/>
          </w:tcPr>
          <w:p w14:paraId="57CEF198" w14:textId="77777777" w:rsidR="007B7983" w:rsidRPr="00FA73A6" w:rsidRDefault="007B7983" w:rsidP="00847FA3">
            <w:pPr>
              <w:jc w:val="both"/>
              <w:rPr>
                <w:lang w:val="en-GB"/>
              </w:rPr>
            </w:pPr>
            <w:r>
              <w:rPr>
                <w:lang w:val="en-GB"/>
              </w:rPr>
              <w:t>(4</w:t>
            </w:r>
            <w:r w:rsidRPr="00FA73A6">
              <w:rPr>
                <w:lang w:val="en-GB"/>
              </w:rPr>
              <w:t>)</w:t>
            </w:r>
          </w:p>
        </w:tc>
      </w:tr>
    </w:tbl>
    <w:p w14:paraId="48C1ED75" w14:textId="77777777" w:rsidR="007B7983" w:rsidRPr="00FA73A6" w:rsidRDefault="007B7983" w:rsidP="007B7983">
      <w:pPr>
        <w:jc w:val="both"/>
        <w:rPr>
          <w:lang w:val="en-GB"/>
        </w:rPr>
      </w:pPr>
    </w:p>
    <w:p w14:paraId="52BF8502" w14:textId="77777777" w:rsidR="007B7983" w:rsidRPr="00FA73A6" w:rsidRDefault="007B7983" w:rsidP="007B7983">
      <w:pPr>
        <w:jc w:val="both"/>
        <w:rPr>
          <w:lang w:val="en-GB"/>
        </w:rPr>
      </w:pPr>
      <w:r w:rsidRPr="00FA73A6">
        <w:rPr>
          <w:lang w:val="en-GB"/>
        </w:rPr>
        <w:t xml:space="preserve">Snell’s law for refra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788"/>
        <w:gridCol w:w="496"/>
      </w:tblGrid>
      <w:tr w:rsidR="007B7983" w:rsidRPr="00FA73A6" w14:paraId="6754F037" w14:textId="77777777" w:rsidTr="00847FA3">
        <w:tc>
          <w:tcPr>
            <w:tcW w:w="392" w:type="dxa"/>
          </w:tcPr>
          <w:p w14:paraId="185E7FF6" w14:textId="77777777" w:rsidR="007B7983" w:rsidRPr="00FA73A6" w:rsidRDefault="007B7983" w:rsidP="00847FA3">
            <w:pPr>
              <w:jc w:val="both"/>
              <w:rPr>
                <w:lang w:val="en-GB"/>
              </w:rPr>
            </w:pPr>
          </w:p>
        </w:tc>
        <w:bookmarkStart w:id="3" w:name="_Hlk532037849"/>
        <w:tc>
          <w:tcPr>
            <w:tcW w:w="8788" w:type="dxa"/>
            <w:vAlign w:val="center"/>
            <w:hideMark/>
          </w:tcPr>
          <w:p w14:paraId="7C5FB8DC" w14:textId="77777777" w:rsidR="007B7983" w:rsidRPr="00FA73A6" w:rsidRDefault="00255CD8" w:rsidP="00847FA3">
            <w:pPr>
              <w:jc w:val="both"/>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w:bookmarkEnd w:id="3"/>
                <m:r>
                  <w:rPr>
                    <w:rFonts w:ascii="Cambria Math" w:hAnsi="Cambria Math"/>
                    <w:lang w:val="en-GB"/>
                  </w:rPr>
                  <m:t>sin</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sinθ</m:t>
                    </m:r>
                  </m:e>
                  <m:sub>
                    <m:r>
                      <w:rPr>
                        <w:rFonts w:ascii="Cambria Math" w:hAnsi="Cambria Math"/>
                        <w:lang w:val="en-GB"/>
                      </w:rPr>
                      <m:t>T</m:t>
                    </m:r>
                  </m:sub>
                </m:sSub>
              </m:oMath>
            </m:oMathPara>
          </w:p>
        </w:tc>
        <w:tc>
          <w:tcPr>
            <w:tcW w:w="396" w:type="dxa"/>
            <w:vAlign w:val="center"/>
            <w:hideMark/>
          </w:tcPr>
          <w:p w14:paraId="7F43CE79" w14:textId="77777777" w:rsidR="007B7983" w:rsidRPr="00FA73A6" w:rsidRDefault="007B7983" w:rsidP="00847FA3">
            <w:pPr>
              <w:jc w:val="both"/>
              <w:rPr>
                <w:lang w:val="en-GB"/>
              </w:rPr>
            </w:pPr>
            <w:r>
              <w:rPr>
                <w:lang w:val="en-GB"/>
              </w:rPr>
              <w:t>(5</w:t>
            </w:r>
            <w:r w:rsidRPr="00FA73A6">
              <w:rPr>
                <w:lang w:val="en-GB"/>
              </w:rPr>
              <w:t>)</w:t>
            </w:r>
          </w:p>
        </w:tc>
      </w:tr>
    </w:tbl>
    <w:p w14:paraId="40905C5A" w14:textId="77777777" w:rsidR="007B7983" w:rsidRPr="00FA73A6" w:rsidRDefault="007B7983" w:rsidP="007B7983">
      <w:pPr>
        <w:jc w:val="both"/>
        <w:rPr>
          <w:lang w:val="en-GB"/>
        </w:rPr>
      </w:pPr>
    </w:p>
    <w:p w14:paraId="7D33B186" w14:textId="6CF311C1" w:rsidR="007B7983" w:rsidRPr="00FA73A6" w:rsidRDefault="007B7983" w:rsidP="007B7983">
      <w:pPr>
        <w:jc w:val="both"/>
        <w:rPr>
          <w:lang w:val="en-GB"/>
        </w:rPr>
      </w:pPr>
      <w:r w:rsidRPr="00FA73A6">
        <w:rPr>
          <w:lang w:val="en-GB"/>
        </w:rPr>
        <w:t>Where</w:t>
      </w:r>
      <w:r>
        <w:rPr>
          <w:lang w:val="en-GB"/>
        </w:rPr>
        <w:t xml:space="preserve"> </w:t>
      </w:r>
      <w:r w:rsidRPr="00FA73A6">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I</m:t>
            </m:r>
          </m:sub>
        </m:sSub>
      </m:oMath>
      <w:r w:rsidRPr="00FA73A6">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R</m:t>
            </m:r>
          </m:sub>
        </m:sSub>
      </m:oMath>
      <w:r w:rsidRPr="00FA73A6">
        <w:rPr>
          <w:lang w:val="en-GB"/>
        </w:rPr>
        <w:t xml:space="preserve"> and</w:t>
      </w:r>
      <m:oMath>
        <m:sSub>
          <m:sSubPr>
            <m:ctrlPr>
              <w:rPr>
                <w:rFonts w:ascii="Cambria Math" w:hAnsi="Cambria Math"/>
                <w:i/>
                <w:lang w:val="en-GB"/>
              </w:rPr>
            </m:ctrlPr>
          </m:sSubPr>
          <m:e>
            <m:r>
              <w:rPr>
                <w:rFonts w:ascii="Cambria Math" w:hAnsi="Cambria Math"/>
                <w:lang w:val="en-GB"/>
              </w:rPr>
              <m:t xml:space="preserve"> θ</m:t>
            </m:r>
          </m:e>
          <m:sub>
            <m:r>
              <w:rPr>
                <w:rFonts w:ascii="Cambria Math" w:hAnsi="Cambria Math"/>
                <w:lang w:val="en-GB"/>
              </w:rPr>
              <m:t>T</m:t>
            </m:r>
          </m:sub>
        </m:sSub>
      </m:oMath>
      <w:r w:rsidRPr="00FA73A6">
        <w:rPr>
          <w:lang w:val="en-GB"/>
        </w:rPr>
        <w:t xml:space="preserve"> </w:t>
      </w:r>
      <w:r w:rsidR="00807BED">
        <w:rPr>
          <w:lang w:val="en-GB"/>
        </w:rPr>
        <w:t>are</w:t>
      </w:r>
      <w:r w:rsidRPr="00FA73A6">
        <w:rPr>
          <w:lang w:val="en-GB"/>
        </w:rPr>
        <w:t xml:space="preserve"> the angles of incidence, reflection and refraction respectively,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oMath>
      <w:r w:rsidRPr="00FA73A6">
        <w:rPr>
          <w:lang w:val="en-GB"/>
        </w:rPr>
        <w:t xml:space="preserve"> and</w:t>
      </w:r>
      <m:oMath>
        <m:sSub>
          <m:sSubPr>
            <m:ctrlPr>
              <w:rPr>
                <w:rFonts w:ascii="Cambria Math" w:hAnsi="Cambria Math"/>
                <w:i/>
                <w:lang w:val="en-GB"/>
              </w:rPr>
            </m:ctrlPr>
          </m:sSubPr>
          <m:e>
            <m:r>
              <w:rPr>
                <w:rFonts w:ascii="Cambria Math" w:hAnsi="Cambria Math"/>
                <w:lang w:val="en-GB"/>
              </w:rPr>
              <m:t xml:space="preserve"> n</m:t>
            </m:r>
          </m:e>
          <m:sub>
            <m:r>
              <w:rPr>
                <w:rFonts w:ascii="Cambria Math" w:hAnsi="Cambria Math"/>
                <w:lang w:val="en-GB"/>
              </w:rPr>
              <m:t>2</m:t>
            </m:r>
          </m:sub>
        </m:sSub>
      </m:oMath>
      <w:r w:rsidRPr="00FA73A6">
        <w:rPr>
          <w:lang w:val="en-GB"/>
        </w:rPr>
        <w:t xml:space="preserve"> are the refractive indices of the first and second phases respectively.</w:t>
      </w:r>
    </w:p>
    <w:p w14:paraId="432E50CC" w14:textId="77777777" w:rsidR="007B7983" w:rsidRPr="00FA73A6" w:rsidRDefault="007B7983" w:rsidP="007B7983">
      <w:pPr>
        <w:jc w:val="both"/>
        <w:rPr>
          <w:lang w:val="en-GB"/>
        </w:rPr>
      </w:pPr>
      <w:r w:rsidRPr="00FA73A6">
        <w:rPr>
          <w:lang w:val="en-GB"/>
        </w:rPr>
        <w:t>Fresnel's law defines the percentage of light transmitted to reflected light. Based on a relationship for reflection</w:t>
      </w:r>
      <w:r w:rsidRPr="00807BED">
        <w:rPr>
          <w:i/>
          <w:lang w:val="en-GB"/>
        </w:rPr>
        <w:t xml:space="preserve"> r</w:t>
      </w:r>
      <w:r w:rsidRPr="00FA73A6">
        <w:rPr>
          <w:lang w:val="en-GB"/>
        </w:rPr>
        <w:t xml:space="preserve"> and transmission coefficient</w:t>
      </w:r>
      <w:r w:rsidRPr="00807BED">
        <w:rPr>
          <w:i/>
          <w:lang w:val="en-GB"/>
        </w:rPr>
        <w:t xml:space="preserve"> t</w:t>
      </w:r>
      <w:r w:rsidRPr="00FA73A6">
        <w:rPr>
          <w:lang w:val="en-GB"/>
        </w:rPr>
        <w:t xml:space="preserve">, in a parallel and perpendicular axis. </w:t>
      </w:r>
    </w:p>
    <w:p w14:paraId="62DE8A55" w14:textId="77777777" w:rsidR="007B7983" w:rsidRPr="00FA73A6" w:rsidRDefault="007B7983" w:rsidP="007B7983">
      <w:pPr>
        <w:jc w:val="both"/>
        <w:rPr>
          <w:lang w:val="en-GB"/>
        </w:rPr>
      </w:pPr>
      <w:r w:rsidRPr="00FA73A6">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8788"/>
        <w:gridCol w:w="496"/>
      </w:tblGrid>
      <w:tr w:rsidR="007B7983" w:rsidRPr="00FA73A6" w14:paraId="1457CBEF" w14:textId="77777777" w:rsidTr="00847FA3">
        <w:tc>
          <w:tcPr>
            <w:tcW w:w="392" w:type="dxa"/>
          </w:tcPr>
          <w:p w14:paraId="0E6DD21F" w14:textId="77777777" w:rsidR="007B7983" w:rsidRPr="00FA73A6" w:rsidRDefault="007B7983" w:rsidP="00847FA3">
            <w:pPr>
              <w:jc w:val="both"/>
              <w:rPr>
                <w:lang w:val="en-GB"/>
              </w:rPr>
            </w:pPr>
          </w:p>
        </w:tc>
        <w:tc>
          <w:tcPr>
            <w:tcW w:w="8788" w:type="dxa"/>
            <w:vAlign w:val="center"/>
            <w:hideMark/>
          </w:tcPr>
          <w:p w14:paraId="2622B0AD" w14:textId="77777777" w:rsidR="007B7983" w:rsidRPr="00FA73A6" w:rsidRDefault="00255CD8" w:rsidP="00847FA3">
            <w:pPr>
              <w:jc w:val="both"/>
              <w:rPr>
                <w:lang w:val="en-GB"/>
              </w:rPr>
            </w:pPr>
            <m:oMathPara>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1</m:t>
                        </m:r>
                      </m:sub>
                    </m:sSub>
                    <m:r>
                      <w:rPr>
                        <w:rFonts w:ascii="Cambria Math" w:hAnsi="Cambria Math"/>
                        <w:lang w:val="en-GB"/>
                      </w:rPr>
                      <m:t>cos</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T</m:t>
                        </m:r>
                      </m:sub>
                    </m:sSub>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cos</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i</m:t>
                        </m:r>
                      </m:sub>
                    </m:sSub>
                  </m:den>
                </m:f>
                <m:r>
                  <w:rPr>
                    <w:rFonts w:ascii="Cambria Math" w:hAnsi="Cambria Math"/>
                    <w:lang w:val="en-GB"/>
                  </w:rPr>
                  <m:t>=1</m:t>
                </m:r>
              </m:oMath>
            </m:oMathPara>
          </w:p>
        </w:tc>
        <w:tc>
          <w:tcPr>
            <w:tcW w:w="396" w:type="dxa"/>
            <w:vAlign w:val="center"/>
            <w:hideMark/>
          </w:tcPr>
          <w:p w14:paraId="1BE0A648" w14:textId="77777777" w:rsidR="007B7983" w:rsidRPr="00FA73A6" w:rsidRDefault="007B7983" w:rsidP="00847FA3">
            <w:pPr>
              <w:jc w:val="both"/>
              <w:rPr>
                <w:lang w:val="en-GB"/>
              </w:rPr>
            </w:pPr>
            <w:r>
              <w:rPr>
                <w:lang w:val="en-GB"/>
              </w:rPr>
              <w:t>(6</w:t>
            </w:r>
            <w:r w:rsidRPr="00FA73A6">
              <w:rPr>
                <w:lang w:val="en-GB"/>
              </w:rPr>
              <w:t>)</w:t>
            </w:r>
          </w:p>
        </w:tc>
      </w:tr>
    </w:tbl>
    <w:p w14:paraId="07375703" w14:textId="43FCFF3E" w:rsidR="007B7983" w:rsidRPr="00FA73A6" w:rsidRDefault="007B7983" w:rsidP="007B7983">
      <w:pPr>
        <w:jc w:val="both"/>
        <w:rPr>
          <w:lang w:val="en-GB"/>
        </w:rPr>
      </w:pPr>
      <w:r w:rsidRPr="00FA73A6">
        <w:rPr>
          <w:lang w:val="en-GB"/>
        </w:rPr>
        <w:t>The interaction could lead to an attenuation of light intensity (from</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o</m:t>
            </m:r>
          </m:sub>
        </m:sSub>
        <m:r>
          <m:rPr>
            <m:sty m:val="p"/>
          </m:rPr>
          <w:rPr>
            <w:rFonts w:ascii="Cambria Math" w:hAnsi="Cambria Math"/>
            <w:lang w:val="en-GB"/>
          </w:rPr>
          <m:t xml:space="preserve">to </m:t>
        </m:r>
        <m:r>
          <w:rPr>
            <w:rFonts w:ascii="Cambria Math" w:hAnsi="Cambria Math"/>
            <w:lang w:val="en-GB"/>
          </w:rPr>
          <m:t>I</m:t>
        </m:r>
      </m:oMath>
      <w:r w:rsidRPr="00FA73A6">
        <w:rPr>
          <w:lang w:val="en-GB"/>
        </w:rPr>
        <w:t xml:space="preserve">) and can be modelled as an exponential decay which depends on the </w:t>
      </w:r>
      <w:r w:rsidR="005514B2">
        <w:rPr>
          <w:lang w:val="en-GB"/>
        </w:rPr>
        <w:t>attenuation</w:t>
      </w:r>
      <w:r w:rsidRPr="00FA73A6">
        <w:rPr>
          <w:lang w:val="en-GB"/>
        </w:rPr>
        <w:t xml:space="preserve"> coefficients</w:t>
      </w:r>
      <w:r w:rsidR="005514B2">
        <w:rPr>
          <w:lang w:val="en-GB"/>
        </w:rPr>
        <w:t xml:space="preserve"> </w:t>
      </w:r>
      <w:r w:rsidR="005514B2" w:rsidRPr="00FA73A6">
        <w:rPr>
          <w:lang w:val="en-GB"/>
        </w:rPr>
        <w:t>(</w:t>
      </w:r>
      <w:r w:rsidR="005514B2">
        <w:rPr>
          <w:i/>
          <w:lang w:val="en-GB"/>
        </w:rPr>
        <w:t>a</w:t>
      </w:r>
      <w:r w:rsidR="005514B2" w:rsidRPr="00FA73A6">
        <w:rPr>
          <w:lang w:val="en-GB"/>
        </w:rPr>
        <w:t xml:space="preserve">) </w:t>
      </w:r>
      <w:r w:rsidR="005514B2">
        <w:rPr>
          <w:lang w:val="en-GB"/>
        </w:rPr>
        <w:t xml:space="preserve">across </w:t>
      </w:r>
      <w:r w:rsidR="000A072A">
        <w:rPr>
          <w:lang w:val="en-GB"/>
        </w:rPr>
        <w:t>the thickness of the medium</w:t>
      </w:r>
      <w:r w:rsidR="005514B2">
        <w:rPr>
          <w:lang w:val="en-GB"/>
        </w:rPr>
        <w:t xml:space="preserve"> (</w:t>
      </w:r>
      <w:r w:rsidR="005514B2" w:rsidRPr="005514B2">
        <w:rPr>
          <w:i/>
          <w:lang w:val="en-GB"/>
        </w:rPr>
        <w:t>x</w:t>
      </w:r>
      <w:r w:rsidR="001903FE">
        <w:rPr>
          <w:lang w:val="en-GB"/>
        </w:rPr>
        <w:t xml:space="preserve">) </w:t>
      </w:r>
      <w:r w:rsidR="001903FE" w:rsidRPr="00FA73A6">
        <w:rPr>
          <w:lang w:val="en-GB"/>
        </w:rPr>
        <w:t>based</w:t>
      </w:r>
      <w:r w:rsidRPr="00FA73A6">
        <w:rPr>
          <w:lang w:val="en-GB"/>
        </w:rPr>
        <w:t xml:space="preserve"> on the Beer lamberts re</w:t>
      </w:r>
      <w:r>
        <w:rPr>
          <w:lang w:val="en-GB"/>
        </w:rPr>
        <w:t>lation as defined by equation (7)</w:t>
      </w:r>
      <w:r w:rsidRPr="00FA73A6">
        <w:rPr>
          <w:lang w:val="en-GB"/>
        </w:rPr>
        <w:t xml:space="preserve"> </w:t>
      </w:r>
    </w:p>
    <w:p w14:paraId="7111B0A1" w14:textId="77777777" w:rsidR="007B7983" w:rsidRPr="00FA73A6" w:rsidRDefault="007B7983" w:rsidP="007B7983">
      <w:pPr>
        <w:jc w:val="both"/>
        <w:rPr>
          <w:lang w:val="en-GB"/>
        </w:rPr>
      </w:pPr>
    </w:p>
    <w:tbl>
      <w:tblPr>
        <w:tblStyle w:val="TableGrid"/>
        <w:tblW w:w="9026" w:type="dxa"/>
        <w:tblInd w:w="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7B7983" w:rsidRPr="00FA73A6" w14:paraId="4D568BAF" w14:textId="77777777" w:rsidTr="000A072A">
        <w:trPr>
          <w:trHeight w:val="2"/>
        </w:trPr>
        <w:tc>
          <w:tcPr>
            <w:tcW w:w="377" w:type="dxa"/>
          </w:tcPr>
          <w:p w14:paraId="4EB20693" w14:textId="77777777" w:rsidR="007B7983" w:rsidRPr="00FA73A6" w:rsidRDefault="007B7983" w:rsidP="00847FA3">
            <w:pPr>
              <w:jc w:val="both"/>
              <w:rPr>
                <w:lang w:val="en-GB"/>
              </w:rPr>
            </w:pPr>
            <w:bookmarkStart w:id="4" w:name="_Hlk521138859"/>
          </w:p>
        </w:tc>
        <w:tc>
          <w:tcPr>
            <w:tcW w:w="8151" w:type="dxa"/>
            <w:vAlign w:val="center"/>
            <w:hideMark/>
          </w:tcPr>
          <w:p w14:paraId="1EB3196F" w14:textId="341866F1" w:rsidR="007B7983" w:rsidRPr="00FA73A6" w:rsidRDefault="005514B2" w:rsidP="00847FA3">
            <w:pPr>
              <w:jc w:val="both"/>
              <w:rPr>
                <w:lang w:val="en-GB"/>
              </w:rPr>
            </w:pPr>
            <m:oMathPara>
              <m:oMath>
                <m:r>
                  <w:rPr>
                    <w:rFonts w:ascii="Cambria Math" w:hAnsi="Cambria Math"/>
                    <w:lang w:val="en-GB"/>
                  </w:rPr>
                  <m:t>I=</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o</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ax</m:t>
                    </m:r>
                  </m:sup>
                </m:sSup>
              </m:oMath>
            </m:oMathPara>
          </w:p>
        </w:tc>
        <w:tc>
          <w:tcPr>
            <w:tcW w:w="498" w:type="dxa"/>
            <w:vAlign w:val="center"/>
            <w:hideMark/>
          </w:tcPr>
          <w:p w14:paraId="57E37D9B" w14:textId="77777777" w:rsidR="007B7983" w:rsidRPr="00FA73A6" w:rsidRDefault="007B7983" w:rsidP="00847FA3">
            <w:pPr>
              <w:jc w:val="both"/>
              <w:rPr>
                <w:lang w:val="en-GB"/>
              </w:rPr>
            </w:pPr>
            <w:r>
              <w:rPr>
                <w:lang w:val="en-GB"/>
              </w:rPr>
              <w:t>(7</w:t>
            </w:r>
            <w:r w:rsidRPr="00FA73A6">
              <w:rPr>
                <w:lang w:val="en-GB"/>
              </w:rPr>
              <w:t>)</w:t>
            </w:r>
          </w:p>
        </w:tc>
      </w:tr>
      <w:tr w:rsidR="007B7983" w:rsidRPr="00FA73A6" w14:paraId="17D81C80" w14:textId="77777777" w:rsidTr="000A072A">
        <w:trPr>
          <w:gridAfter w:val="2"/>
          <w:wAfter w:w="8649" w:type="dxa"/>
          <w:trHeight w:val="119"/>
        </w:trPr>
        <w:tc>
          <w:tcPr>
            <w:tcW w:w="377" w:type="dxa"/>
          </w:tcPr>
          <w:p w14:paraId="0C399364" w14:textId="77777777" w:rsidR="007B7983" w:rsidRPr="00FA73A6" w:rsidRDefault="007B7983" w:rsidP="00847FA3">
            <w:pPr>
              <w:jc w:val="both"/>
              <w:rPr>
                <w:lang w:val="en-GB"/>
              </w:rPr>
            </w:pPr>
          </w:p>
        </w:tc>
      </w:tr>
      <w:bookmarkEnd w:id="4"/>
    </w:tbl>
    <w:p w14:paraId="58CA24AE" w14:textId="77777777" w:rsidR="007B7983" w:rsidRDefault="007B7983" w:rsidP="007B7983">
      <w:pPr>
        <w:jc w:val="both"/>
        <w:rPr>
          <w:lang w:val="en-GB"/>
        </w:rPr>
      </w:pPr>
    </w:p>
    <w:p w14:paraId="6AE506C6" w14:textId="626D1C9E" w:rsidR="009025D7" w:rsidRDefault="007B7983" w:rsidP="007B7983">
      <w:pPr>
        <w:jc w:val="both"/>
        <w:rPr>
          <w:lang w:val="en-GB"/>
        </w:rPr>
      </w:pPr>
      <w:r w:rsidRPr="00FA73A6">
        <w:rPr>
          <w:lang w:val="en-GB"/>
        </w:rPr>
        <w:t xml:space="preserve">The emergent light is then received by a photodiode which converts light to electrical signals over time which are processed and analysed for GLF characteristics. Technically, </w:t>
      </w:r>
      <w:r w:rsidR="000803F8" w:rsidRPr="00FA73A6">
        <w:rPr>
          <w:lang w:val="en-GB"/>
        </w:rPr>
        <w:t>a linear</w:t>
      </w:r>
      <w:r w:rsidRPr="00FA73A6">
        <w:rPr>
          <w:lang w:val="en-GB"/>
        </w:rPr>
        <w:t xml:space="preserve"> relationship between the attenuated </w:t>
      </w:r>
      <w:r w:rsidR="000803F8" w:rsidRPr="00FA73A6">
        <w:rPr>
          <w:lang w:val="en-GB"/>
        </w:rPr>
        <w:t>light and</w:t>
      </w:r>
      <w:r w:rsidRPr="00FA73A6">
        <w:rPr>
          <w:lang w:val="en-GB"/>
        </w:rPr>
        <w:t xml:space="preserve"> bubble sizes for a specific </w:t>
      </w:r>
      <w:r w:rsidR="000803F8" w:rsidRPr="00FA73A6">
        <w:rPr>
          <w:lang w:val="en-GB"/>
        </w:rPr>
        <w:t>waveleng</w:t>
      </w:r>
      <w:r w:rsidR="000803F8">
        <w:rPr>
          <w:lang w:val="en-GB"/>
        </w:rPr>
        <w:t>th makes</w:t>
      </w:r>
      <w:r w:rsidR="00B221DF">
        <w:rPr>
          <w:lang w:val="en-GB"/>
        </w:rPr>
        <w:t xml:space="preserve"> the optical technique</w:t>
      </w:r>
      <w:r w:rsidRPr="00FA73A6">
        <w:rPr>
          <w:lang w:val="en-GB"/>
        </w:rPr>
        <w:t xml:space="preserve"> a viable candidate for understanding flow regimes </w:t>
      </w:r>
      <w:r w:rsidR="00052E4C">
        <w:rPr>
          <w:lang w:val="en-GB"/>
        </w:rPr>
        <w:t>and phase fractions.</w:t>
      </w:r>
      <w:r w:rsidRPr="00FA73A6">
        <w:rPr>
          <w:lang w:val="en-GB"/>
        </w:rPr>
        <w:t xml:space="preserve"> </w:t>
      </w:r>
      <w:r w:rsidRPr="00FA73A6">
        <w:rPr>
          <w:lang w:val="en-GB"/>
        </w:rPr>
        <w:fldChar w:fldCharType="begin" w:fldLock="1"/>
      </w:r>
      <w:r w:rsidRPr="00FA73A6">
        <w:rPr>
          <w:lang w:val="en-GB"/>
        </w:rPr>
        <w:instrText>ADDIN CSL_CITATION {"citationItems":[{"id":"ITEM-1","itemData":{"DOI":"https://doi.org/10.1016/0955-5986(94)90003-5","ISSN":"0955-5986","abstract":"An improved method of measuring the void fraction in two-phase mixtures has been developed. This work was part of a three-phase project that included proof-of-principle, design and fabrication, installation and probe use during a series of flow channel test. The sensing method is based on measurement of differences in infrared transmission through liquid water as result of the presence of vapour bubbles in the optical path. The fibre optic system measures void fraction in a small volume along a line-of-sight across the flow channel. This paper covers the design and test of the fibre optic void fraction system, and application results are presented on the measurement of two-phase mixtures in flow channels.","author":[{"dropping-particle":"","family":"Berthold","given":"J W","non-dropping-particle":"","parse-names":false,"suffix":""},{"dropping-particle":"","family":"Reed","given":"S E","non-dropping-particle":"","parse-names":false,"suffix":""},{"dropping-particle":"","family":"Nash","given":"C A","non-dropping-particle":"","parse-names":false,"suffix":""}],"container-title":"Flow Measurement and Instrumentation","id":"ITEM-1","issue":"1","issued":{"date-parts":[["1994"]]},"page":"3-13","title":"Fibre optic sensor system for void fraction measurement in aqueous two-phase fluids","type":"article-journal","volume":"5"},"uris":["http://www.mendeley.com/documents/?uuid=3ebbed00-485e-4ae1-9cf2-f1d598640d0f"]}],"mendeley":{"formattedCitation":"(Berthold &lt;i&gt;et al.&lt;/i&gt;, 1994)","plainTextFormattedCitation":"(Berthold et al., 1994)","previouslyFormattedCitation":"(Berthold &lt;i&gt;et al.&lt;/i&gt;, 1994)"},"properties":{"noteIndex":0},"schema":"https://github.com/citation-style-language/schema/raw/master/csl-citation.json"}</w:instrText>
      </w:r>
      <w:r w:rsidRPr="00FA73A6">
        <w:rPr>
          <w:lang w:val="en-GB"/>
        </w:rPr>
        <w:fldChar w:fldCharType="separate"/>
      </w:r>
      <w:r w:rsidRPr="00FA73A6">
        <w:rPr>
          <w:noProof/>
          <w:lang w:val="en-GB"/>
        </w:rPr>
        <w:t xml:space="preserve">(Berthold </w:t>
      </w:r>
      <w:r w:rsidRPr="00FA73A6">
        <w:rPr>
          <w:i/>
          <w:noProof/>
          <w:lang w:val="en-GB"/>
        </w:rPr>
        <w:t>et al.</w:t>
      </w:r>
      <w:r w:rsidRPr="00FA73A6">
        <w:rPr>
          <w:noProof/>
          <w:lang w:val="en-GB"/>
        </w:rPr>
        <w:t>, 1994)</w:t>
      </w:r>
      <w:r w:rsidRPr="00FA73A6">
        <w:fldChar w:fldCharType="end"/>
      </w:r>
      <w:r w:rsidRPr="00FA73A6">
        <w:rPr>
          <w:lang w:val="en-GB"/>
        </w:rPr>
        <w:t>.</w:t>
      </w:r>
    </w:p>
    <w:p w14:paraId="5806C67A" w14:textId="77777777" w:rsidR="003F61F2" w:rsidRDefault="003F61F2" w:rsidP="007B7983">
      <w:pPr>
        <w:jc w:val="both"/>
        <w:rPr>
          <w:lang w:val="en-GB"/>
        </w:rPr>
      </w:pPr>
    </w:p>
    <w:p w14:paraId="16F91E40" w14:textId="77777777" w:rsidR="003F61F2" w:rsidRDefault="003F61F2" w:rsidP="007B7983">
      <w:pPr>
        <w:jc w:val="both"/>
        <w:rPr>
          <w:lang w:val="en-GB"/>
        </w:rPr>
      </w:pPr>
    </w:p>
    <w:p w14:paraId="6E0A2E40" w14:textId="77777777" w:rsidR="003F61F2" w:rsidRDefault="003F61F2" w:rsidP="007B7983">
      <w:pPr>
        <w:jc w:val="both"/>
        <w:rPr>
          <w:lang w:val="en-GB"/>
        </w:rPr>
      </w:pPr>
    </w:p>
    <w:p w14:paraId="179D4583" w14:textId="77777777" w:rsidR="003F61F2" w:rsidRDefault="003F61F2" w:rsidP="007B7983">
      <w:pPr>
        <w:jc w:val="both"/>
        <w:rPr>
          <w:lang w:val="en-GB"/>
        </w:rPr>
      </w:pPr>
    </w:p>
    <w:p w14:paraId="07807A9A" w14:textId="77777777" w:rsidR="003F61F2" w:rsidRDefault="003F61F2" w:rsidP="007B7983">
      <w:pPr>
        <w:jc w:val="both"/>
        <w:rPr>
          <w:lang w:val="en-GB"/>
        </w:rPr>
      </w:pPr>
    </w:p>
    <w:p w14:paraId="66EC0869" w14:textId="77777777" w:rsidR="003F61F2" w:rsidRDefault="003F61F2" w:rsidP="007B7983">
      <w:pPr>
        <w:jc w:val="both"/>
        <w:rPr>
          <w:lang w:val="en-GB"/>
        </w:rPr>
      </w:pPr>
    </w:p>
    <w:p w14:paraId="2E261D3E" w14:textId="77777777" w:rsidR="003F61F2" w:rsidRPr="007B7983" w:rsidRDefault="003F61F2" w:rsidP="007B7983">
      <w:pPr>
        <w:jc w:val="both"/>
        <w:rPr>
          <w:lang w:val="en-GB"/>
        </w:rPr>
      </w:pPr>
    </w:p>
    <w:p w14:paraId="46BD2AF7" w14:textId="0C8F14E8" w:rsidR="00C164ED" w:rsidRPr="00622976" w:rsidRDefault="00132635" w:rsidP="00622976">
      <w:pPr>
        <w:pStyle w:val="Heading2"/>
      </w:pPr>
      <w:r w:rsidRPr="00622976">
        <w:t xml:space="preserve">Sensor calibration </w:t>
      </w:r>
    </w:p>
    <w:p w14:paraId="38C1355C" w14:textId="7F3CB390" w:rsidR="00706099" w:rsidRDefault="00706099" w:rsidP="00BA641F">
      <w:pPr>
        <w:jc w:val="both"/>
      </w:pPr>
      <w:r>
        <w:t xml:space="preserve">Calibration of the NIOIRS was performed under static and dynamic </w:t>
      </w:r>
      <w:r w:rsidR="00DA68A2">
        <w:t>conditions. The</w:t>
      </w:r>
      <w:r>
        <w:t xml:space="preserve"> static testing conditions</w:t>
      </w:r>
      <w:r w:rsidR="006E063E">
        <w:t xml:space="preserve"> were</w:t>
      </w:r>
      <w:r>
        <w:t xml:space="preserve"> for an </w:t>
      </w:r>
      <w:r w:rsidR="00DA68A2">
        <w:t>air-filled</w:t>
      </w:r>
      <w:r>
        <w:t xml:space="preserve"> pipe (β =1) and water filled pipe (β = 0). Results showed that the </w:t>
      </w:r>
      <w:r w:rsidR="00DA68A2">
        <w:t>response</w:t>
      </w:r>
      <w:r>
        <w:t xml:space="preserve"> in air </w:t>
      </w:r>
      <w:r w:rsidRPr="00706099">
        <w:rPr>
          <w:i/>
        </w:rPr>
        <w:t>V</w:t>
      </w:r>
      <w:r w:rsidRPr="00706099">
        <w:rPr>
          <w:i/>
          <w:vertAlign w:val="subscript"/>
        </w:rPr>
        <w:t>air</w:t>
      </w:r>
      <w:r>
        <w:t xml:space="preserve">, was lower than that of the response in </w:t>
      </w:r>
      <w:r w:rsidRPr="00706099">
        <w:rPr>
          <w:i/>
        </w:rPr>
        <w:t>V</w:t>
      </w:r>
      <w:r w:rsidRPr="00706099">
        <w:rPr>
          <w:i/>
          <w:vertAlign w:val="subscript"/>
        </w:rPr>
        <w:t>water</w:t>
      </w:r>
      <w:r>
        <w:t>.</w:t>
      </w:r>
      <w:r w:rsidR="00DA68A2">
        <w:t xml:space="preserve"> </w:t>
      </w:r>
      <w:r>
        <w:t xml:space="preserve">This </w:t>
      </w:r>
      <w:r w:rsidR="009542AD">
        <w:t>can be explained by</w:t>
      </w:r>
      <w:r>
        <w:t xml:space="preserve"> the lower refractive index of air causing the emitted ray path to be more dispersed from th</w:t>
      </w:r>
      <w:r w:rsidR="009542AD">
        <w:t>e pho</w:t>
      </w:r>
      <w:r w:rsidR="00DA68A2">
        <w:t>to-</w:t>
      </w:r>
      <w:r w:rsidR="009542AD">
        <w:t>diode compared to that of w</w:t>
      </w:r>
      <w:r>
        <w:t>ater with a high refractive index.</w:t>
      </w:r>
      <w:r w:rsidRPr="00706099">
        <w:t xml:space="preserve"> </w:t>
      </w:r>
      <w:r w:rsidR="00D82A8A">
        <w:t xml:space="preserve">These </w:t>
      </w:r>
      <w:r>
        <w:t xml:space="preserve"> results were similar to that of </w:t>
      </w:r>
      <w:r>
        <w:fldChar w:fldCharType="begin" w:fldLock="1"/>
      </w:r>
      <w:r w:rsidR="00B95578">
        <w:instrText>ADDIN CSL_CITATION {"citationItems":[{"id":"ITEM-1","itemData":{"author":[{"dropping-particle":"","family":"Keska","given":"J. K.","non-dropping-particle":"","parse-names":false,"suffix":""},{"dropping-particle":"","family":"BE","given":"Williams","non-dropping-particle":"","parse-names":false,"suffix":""}],"container-title":"Experimental Thermal Fluid Science","id":"ITEM-1","issued":{"date-parts":[["1999"]]},"page":"1-12","title":"Experimental comparison of flow pattern detection techniques for air-water mixture flow","type":"article-journal","volume":"19"},"uris":["http://www.mendeley.com/documents/?uuid=4ac06a84-bb37-4fc1-b650-5aec8349cd73"]}],"mendeley":{"formattedCitation":"(Keska and BE, 1999)","manualFormatting":"Keska and BE, (1999)","plainTextFormattedCitation":"(Keska and BE, 1999)","previouslyFormattedCitation":"(Keska and BE, 1999)"},"properties":{"noteIndex":0},"schema":"https://github.com/citation-style-language/schema/raw/master/csl-citation.json"}</w:instrText>
      </w:r>
      <w:r>
        <w:fldChar w:fldCharType="separate"/>
      </w:r>
      <w:r w:rsidRPr="00706099">
        <w:rPr>
          <w:noProof/>
        </w:rPr>
        <w:t xml:space="preserve">Keska and BE, </w:t>
      </w:r>
      <w:r>
        <w:rPr>
          <w:noProof/>
        </w:rPr>
        <w:t>(</w:t>
      </w:r>
      <w:r w:rsidRPr="00706099">
        <w:rPr>
          <w:noProof/>
        </w:rPr>
        <w:t>1999)</w:t>
      </w:r>
      <w:r>
        <w:fldChar w:fldCharType="end"/>
      </w:r>
      <w:r>
        <w:t>.</w:t>
      </w:r>
      <w:r w:rsidR="000F39FB">
        <w:t>I</w:t>
      </w:r>
      <w:r w:rsidR="009542AD">
        <w:t xml:space="preserve">t is also interesting to note that water has a low absorbance in the 880nm IR range , hence higher </w:t>
      </w:r>
      <w:r w:rsidR="00DA68A2">
        <w:t>intensity of</w:t>
      </w:r>
      <w:r w:rsidR="009542AD">
        <w:t xml:space="preserve"> light is received by the photodiode.</w:t>
      </w:r>
    </w:p>
    <w:p w14:paraId="06304FCD" w14:textId="7405CF7D" w:rsidR="0018431D" w:rsidRDefault="00706099" w:rsidP="00100FE7">
      <w:pPr>
        <w:ind w:firstLine="270"/>
        <w:jc w:val="both"/>
      </w:pPr>
      <w:r>
        <w:t>For dynamic testing conditions, t</w:t>
      </w:r>
      <w:r w:rsidR="00847FA3">
        <w:t xml:space="preserve">he effect of increasing </w:t>
      </w:r>
      <w:r>
        <w:t xml:space="preserve">air </w:t>
      </w:r>
      <w:r w:rsidR="00847FA3">
        <w:t xml:space="preserve">bubble sizes on the sensor response was investigated by injection of air into the vertical column of stagnant </w:t>
      </w:r>
      <w:r>
        <w:t xml:space="preserve">water and flowing </w:t>
      </w:r>
      <w:r w:rsidR="00847FA3">
        <w:t>in the TS. Bubble sizes were controlled using the AF valve. For increasing bubble sizes, varied shapes were observed in the form of spherical, ellipsoidal, bubble caps and Taylor bubbles. The</w:t>
      </w:r>
      <w:r w:rsidR="00643405">
        <w:t xml:space="preserve"> presence of spherical and </w:t>
      </w:r>
      <w:r w:rsidR="00DA68A2">
        <w:t>ellipsoidal</w:t>
      </w:r>
      <w:r w:rsidR="00847FA3">
        <w:t xml:space="preserve"> bubbles </w:t>
      </w:r>
      <w:r w:rsidR="00BF6A7C">
        <w:t>was</w:t>
      </w:r>
      <w:r w:rsidR="00847FA3">
        <w:t xml:space="preserve"> observed to be stable for size ranges of </w:t>
      </w:r>
      <w:r w:rsidR="00100FE7">
        <w:t>4</w:t>
      </w:r>
      <w:r w:rsidR="00B81E3C">
        <w:t xml:space="preserve"> mm - 8</w:t>
      </w:r>
      <w:r w:rsidR="00847FA3">
        <w:t xml:space="preserve"> mm</w:t>
      </w:r>
      <w:r w:rsidR="00100FE7">
        <w:t>.</w:t>
      </w:r>
      <w:r w:rsidR="00DA68A2">
        <w:t xml:space="preserve"> </w:t>
      </w:r>
      <w:r w:rsidR="00BF6A7C">
        <w:t>They behaved</w:t>
      </w:r>
      <w:r w:rsidR="00847FA3">
        <w:t xml:space="preserve"> as lenses which scattered light in their </w:t>
      </w:r>
      <w:r w:rsidR="00BF6A7C">
        <w:t>path,</w:t>
      </w:r>
      <w:r w:rsidR="00847FA3">
        <w:t xml:space="preserve"> hence attenuating the received light</w:t>
      </w:r>
      <w:r>
        <w:t>.</w:t>
      </w:r>
      <w:r w:rsidR="00100FE7">
        <w:t xml:space="preserve"> Dutra </w:t>
      </w:r>
      <w:r w:rsidR="00100FE7" w:rsidRPr="00100FE7">
        <w:rPr>
          <w:i/>
        </w:rPr>
        <w:t>et al. (</w:t>
      </w:r>
      <w:r w:rsidRPr="00706099">
        <w:t xml:space="preserve">2017) </w:t>
      </w:r>
      <w:r>
        <w:t>referenced</w:t>
      </w:r>
      <w:r w:rsidRPr="00706099">
        <w:t xml:space="preserve"> to the scattering as the lensing effect</w:t>
      </w:r>
      <w:r>
        <w:t>.</w:t>
      </w:r>
      <w:r w:rsidRPr="00706099">
        <w:t xml:space="preserve"> </w:t>
      </w:r>
      <w:r w:rsidR="003F61F2">
        <w:t xml:space="preserve">Figure 4(a) </w:t>
      </w:r>
      <w:r w:rsidR="00B30DF0">
        <w:t xml:space="preserve">presents </w:t>
      </w:r>
      <w:r>
        <w:t xml:space="preserve">a time series </w:t>
      </w:r>
      <w:r w:rsidR="009F2CB1">
        <w:t>for</w:t>
      </w:r>
      <w:r w:rsidR="00B221DF">
        <w:t xml:space="preserve"> </w:t>
      </w:r>
      <w:r w:rsidR="00847FA3">
        <w:t xml:space="preserve">the typical sensor </w:t>
      </w:r>
      <w:r w:rsidR="00DA68A2">
        <w:t>response</w:t>
      </w:r>
      <w:r w:rsidR="00847FA3">
        <w:t xml:space="preserve"> to the passage of a Taylor bubble</w:t>
      </w:r>
      <w:r>
        <w:t xml:space="preserve"> and entrained bubble</w:t>
      </w:r>
      <w:r w:rsidR="00100FE7">
        <w:t>s</w:t>
      </w:r>
      <w:r>
        <w:t xml:space="preserve"> trailing it</w:t>
      </w:r>
      <w:r w:rsidR="00847FA3">
        <w:t xml:space="preserve">. </w:t>
      </w:r>
      <w:r w:rsidR="00DD222E">
        <w:t>Drops in signal from V</w:t>
      </w:r>
      <w:r w:rsidR="00DD222E" w:rsidRPr="0042226A">
        <w:rPr>
          <w:vertAlign w:val="subscript"/>
        </w:rPr>
        <w:t>water</w:t>
      </w:r>
      <w:r>
        <w:t xml:space="preserve"> to </w:t>
      </w:r>
      <w:r w:rsidR="005128B7">
        <w:t xml:space="preserve">a </w:t>
      </w:r>
      <w:r>
        <w:t>re</w:t>
      </w:r>
      <w:r w:rsidR="005128B7">
        <w:t>s</w:t>
      </w:r>
      <w:r>
        <w:t>ponse</w:t>
      </w:r>
      <w:r w:rsidR="005128B7">
        <w:t xml:space="preserve"> </w:t>
      </w:r>
      <w:r>
        <w:t>below the V</w:t>
      </w:r>
      <w:r w:rsidRPr="00706099">
        <w:rPr>
          <w:vertAlign w:val="subscript"/>
        </w:rPr>
        <w:t>air</w:t>
      </w:r>
      <w:r>
        <w:t xml:space="preserve"> </w:t>
      </w:r>
      <w:r w:rsidR="00BF6A7C">
        <w:lastRenderedPageBreak/>
        <w:t>response</w:t>
      </w:r>
      <w:r>
        <w:t xml:space="preserve"> is observed due</w:t>
      </w:r>
      <w:r w:rsidR="00100FE7">
        <w:t xml:space="preserve"> to</w:t>
      </w:r>
      <w:r>
        <w:t xml:space="preserve"> the bubble nose and </w:t>
      </w:r>
      <w:r w:rsidR="00100FE7">
        <w:t xml:space="preserve">tail. These parts of the bubble represent an air – water interface which is </w:t>
      </w:r>
      <w:r>
        <w:t>design</w:t>
      </w:r>
      <w:r w:rsidR="005128B7">
        <w:t xml:space="preserve">ated </w:t>
      </w:r>
      <w:r>
        <w:t>V</w:t>
      </w:r>
      <w:r w:rsidRPr="00706099">
        <w:rPr>
          <w:vertAlign w:val="subscript"/>
        </w:rPr>
        <w:t xml:space="preserve">int </w:t>
      </w:r>
      <w:r w:rsidR="00BF6A7C">
        <w:t>response. Figure</w:t>
      </w:r>
      <w:r w:rsidR="005128B7">
        <w:t xml:space="preserve"> 4(b) is a validating photograph from the VC.</w:t>
      </w:r>
      <w:r w:rsidR="00BF6A7C">
        <w:t xml:space="preserve"> </w:t>
      </w:r>
      <w:r w:rsidR="005128B7">
        <w:t>Table</w:t>
      </w:r>
      <w:r w:rsidR="00643405">
        <w:t xml:space="preserve"> </w:t>
      </w:r>
      <w:r w:rsidR="005128B7">
        <w:t xml:space="preserve">3 </w:t>
      </w:r>
      <w:r w:rsidR="009F2CB1">
        <w:t>S</w:t>
      </w:r>
      <w:r w:rsidR="00BF6A7C">
        <w:t>ummarizes</w:t>
      </w:r>
      <w:r w:rsidR="005128B7">
        <w:t xml:space="preserve"> </w:t>
      </w:r>
      <w:r w:rsidR="009F2CB1">
        <w:t>the calibration</w:t>
      </w:r>
      <w:r w:rsidR="005128B7">
        <w:t xml:space="preserve"> responses of both sensor </w:t>
      </w:r>
      <w:r w:rsidR="00BF6A7C">
        <w:t>pairs. The</w:t>
      </w:r>
      <w:r w:rsidR="005128B7">
        <w:t xml:space="preserve"> sensor has </w:t>
      </w:r>
      <w:r w:rsidR="00BF6A7C">
        <w:t>sufficient</w:t>
      </w:r>
      <w:r w:rsidR="005128B7">
        <w:t xml:space="preserve"> sensitivity range to capture each flow structure in its path.</w:t>
      </w:r>
    </w:p>
    <w:p w14:paraId="5035D4C3" w14:textId="77777777" w:rsidR="00A41D02" w:rsidRDefault="00A41D02" w:rsidP="00A41D02">
      <w:pPr>
        <w:jc w:val="both"/>
      </w:pPr>
    </w:p>
    <w:p w14:paraId="5CD8B07F" w14:textId="645252F8" w:rsidR="003F61F2" w:rsidRDefault="003F61F2" w:rsidP="00BA641F">
      <w:pPr>
        <w:jc w:val="both"/>
      </w:pPr>
    </w:p>
    <w:p w14:paraId="7FF7DE43" w14:textId="09511887" w:rsidR="003F61F2" w:rsidRDefault="000609DE" w:rsidP="00BA641F">
      <w:pPr>
        <w:jc w:val="both"/>
      </w:pPr>
      <w:r>
        <w:rPr>
          <w:noProof/>
          <w:lang w:val="en-GB" w:eastAsia="en-GB"/>
        </w:rPr>
        <mc:AlternateContent>
          <mc:Choice Requires="wpg">
            <w:drawing>
              <wp:anchor distT="0" distB="0" distL="114300" distR="114300" simplePos="0" relativeHeight="251668480" behindDoc="0" locked="0" layoutInCell="1" allowOverlap="1" wp14:anchorId="7EDA1D80" wp14:editId="16FE9574">
                <wp:simplePos x="0" y="0"/>
                <wp:positionH relativeFrom="margin">
                  <wp:posOffset>196828</wp:posOffset>
                </wp:positionH>
                <wp:positionV relativeFrom="paragraph">
                  <wp:posOffset>11101</wp:posOffset>
                </wp:positionV>
                <wp:extent cx="5612524" cy="2963917"/>
                <wp:effectExtent l="0" t="0" r="7620" b="0"/>
                <wp:wrapNone/>
                <wp:docPr id="37" name="Group 20"/>
                <wp:cNvGraphicFramePr/>
                <a:graphic xmlns:a="http://schemas.openxmlformats.org/drawingml/2006/main">
                  <a:graphicData uri="http://schemas.microsoft.com/office/word/2010/wordprocessingGroup">
                    <wpg:wgp>
                      <wpg:cNvGrpSpPr/>
                      <wpg:grpSpPr>
                        <a:xfrm>
                          <a:off x="0" y="0"/>
                          <a:ext cx="5612524" cy="2963917"/>
                          <a:chOff x="-56542" y="105945"/>
                          <a:chExt cx="6254841" cy="3995841"/>
                        </a:xfrm>
                      </wpg:grpSpPr>
                      <pic:pic xmlns:pic="http://schemas.openxmlformats.org/drawingml/2006/picture">
                        <pic:nvPicPr>
                          <pic:cNvPr id="38" name="Picture 38"/>
                          <pic:cNvPicPr/>
                        </pic:nvPicPr>
                        <pic:blipFill>
                          <a:blip r:embed="rId11"/>
                          <a:stretch>
                            <a:fillRect/>
                          </a:stretch>
                        </pic:blipFill>
                        <pic:spPr>
                          <a:xfrm>
                            <a:off x="-56542" y="105945"/>
                            <a:ext cx="5377219" cy="3995841"/>
                          </a:xfrm>
                          <a:prstGeom prst="rect">
                            <a:avLst/>
                          </a:prstGeom>
                        </pic:spPr>
                      </pic:pic>
                      <pic:pic xmlns:pic="http://schemas.openxmlformats.org/drawingml/2006/picture">
                        <pic:nvPicPr>
                          <pic:cNvPr id="39" name="Picture 39"/>
                          <pic:cNvPicPr/>
                        </pic:nvPicPr>
                        <pic:blipFill>
                          <a:blip r:embed="rId12"/>
                          <a:stretch>
                            <a:fillRect/>
                          </a:stretch>
                        </pic:blipFill>
                        <pic:spPr>
                          <a:xfrm>
                            <a:off x="5241578" y="612571"/>
                            <a:ext cx="956721" cy="2622679"/>
                          </a:xfrm>
                          <a:prstGeom prst="rect">
                            <a:avLst/>
                          </a:prstGeom>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76BD039" id="Group 20" o:spid="_x0000_s1026" style="position:absolute;margin-left:15.5pt;margin-top:.85pt;width:441.95pt;height:233.4pt;z-index:251668480;mso-position-horizontal-relative:margin;mso-width-relative:margin;mso-height-relative:margin" coordorigin="-565,1059" coordsize="62548,39958"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565;top:1059;width:53771;height:39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">
                  <v:imagedata r:id="rId13" o:title=""/>
                </v:shape>
                <v:shape id="Picture 39" o:spid="_x0000_s1028" type="#_x0000_t75" style="position:absolute;left:52415;top:6125;width:9567;height:26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">
                  <v:imagedata r:id="rId14" o:title=""/>
                </v:shape>
                <w10:wrap anchorx="margin"/>
              </v:group>
            </w:pict>
          </mc:Fallback>
        </mc:AlternateContent>
      </w:r>
    </w:p>
    <w:p w14:paraId="6316A048" w14:textId="77777777" w:rsidR="003F61F2" w:rsidRDefault="003F61F2" w:rsidP="00BA641F">
      <w:pPr>
        <w:jc w:val="both"/>
      </w:pPr>
    </w:p>
    <w:p w14:paraId="760FD261" w14:textId="77777777" w:rsidR="003F61F2" w:rsidRDefault="003F61F2" w:rsidP="00BA641F">
      <w:pPr>
        <w:jc w:val="both"/>
      </w:pPr>
    </w:p>
    <w:p w14:paraId="1A9D5514" w14:textId="1BDBAAA2" w:rsidR="006F73FC" w:rsidRDefault="006F73FC" w:rsidP="00BA641F">
      <w:pPr>
        <w:jc w:val="both"/>
      </w:pPr>
    </w:p>
    <w:p w14:paraId="20D59C5C" w14:textId="77777777" w:rsidR="006F73FC" w:rsidRDefault="006F73FC" w:rsidP="003832C2">
      <w:pPr>
        <w:spacing w:line="360" w:lineRule="auto"/>
        <w:jc w:val="both"/>
      </w:pPr>
    </w:p>
    <w:p w14:paraId="3DDC42D3" w14:textId="77777777" w:rsidR="006F73FC" w:rsidRDefault="006F73FC" w:rsidP="003832C2">
      <w:pPr>
        <w:spacing w:line="360" w:lineRule="auto"/>
        <w:jc w:val="both"/>
      </w:pPr>
    </w:p>
    <w:p w14:paraId="45FC647B" w14:textId="77777777" w:rsidR="006F73FC" w:rsidRDefault="006F73FC" w:rsidP="003832C2">
      <w:pPr>
        <w:spacing w:line="360" w:lineRule="auto"/>
        <w:jc w:val="both"/>
      </w:pPr>
    </w:p>
    <w:p w14:paraId="7EA795A0" w14:textId="77777777" w:rsidR="006F73FC" w:rsidRDefault="006F73FC" w:rsidP="003832C2">
      <w:pPr>
        <w:spacing w:line="360" w:lineRule="auto"/>
        <w:jc w:val="both"/>
      </w:pPr>
    </w:p>
    <w:p w14:paraId="7E241E3F" w14:textId="77777777" w:rsidR="006F73FC" w:rsidRDefault="006F73FC" w:rsidP="003832C2">
      <w:pPr>
        <w:spacing w:line="360" w:lineRule="auto"/>
        <w:jc w:val="both"/>
      </w:pPr>
    </w:p>
    <w:p w14:paraId="28152210" w14:textId="77777777" w:rsidR="006F73FC" w:rsidRDefault="006F73FC" w:rsidP="003832C2">
      <w:pPr>
        <w:spacing w:line="360" w:lineRule="auto"/>
        <w:jc w:val="both"/>
      </w:pPr>
    </w:p>
    <w:p w14:paraId="4DC896A7" w14:textId="77777777" w:rsidR="006F73FC" w:rsidRDefault="006F73FC" w:rsidP="003832C2">
      <w:pPr>
        <w:spacing w:line="360" w:lineRule="auto"/>
        <w:jc w:val="both"/>
      </w:pPr>
    </w:p>
    <w:p w14:paraId="07DB2BC1" w14:textId="7AEB3F38" w:rsidR="006F73FC" w:rsidRDefault="00EE5B2F" w:rsidP="00EE5B2F">
      <w:pPr>
        <w:pStyle w:val="ListParagraph"/>
        <w:numPr>
          <w:ilvl w:val="0"/>
          <w:numId w:val="16"/>
        </w:numPr>
        <w:spacing w:line="360" w:lineRule="auto"/>
        <w:jc w:val="both"/>
      </w:pPr>
      <w:r>
        <w:t xml:space="preserve">                                           </w:t>
      </w:r>
      <w:r w:rsidR="00A41D02">
        <w:t xml:space="preserve">                            </w:t>
      </w:r>
      <w:r>
        <w:t>(b)</w:t>
      </w:r>
    </w:p>
    <w:p w14:paraId="6522E59E" w14:textId="3C300F43" w:rsidR="000609DE" w:rsidRPr="000609DE" w:rsidRDefault="00D620E9" w:rsidP="000609DE">
      <w:pPr>
        <w:spacing w:line="360" w:lineRule="auto"/>
        <w:jc w:val="center"/>
      </w:pPr>
      <w:r w:rsidRPr="00D620E9">
        <w:rPr>
          <w:b/>
        </w:rPr>
        <w:t>Figure</w:t>
      </w:r>
      <w:r w:rsidR="00EE5B2F">
        <w:rPr>
          <w:b/>
        </w:rPr>
        <w:t xml:space="preserve"> 4:</w:t>
      </w:r>
      <w:r>
        <w:t xml:space="preserve"> </w:t>
      </w:r>
      <w:r w:rsidR="00EE5B2F">
        <w:t xml:space="preserve">(a) </w:t>
      </w:r>
      <w:r>
        <w:t xml:space="preserve">Typical </w:t>
      </w:r>
      <w:r w:rsidR="00A41D02">
        <w:t xml:space="preserve">calibration </w:t>
      </w:r>
      <w:r>
        <w:t>response of the sensor in the presence of water (V</w:t>
      </w:r>
      <w:r w:rsidRPr="00EE5B2F">
        <w:rPr>
          <w:vertAlign w:val="subscript"/>
        </w:rPr>
        <w:t>water</w:t>
      </w:r>
      <w:r>
        <w:t>), air (V</w:t>
      </w:r>
      <w:r w:rsidRPr="00EE5B2F">
        <w:rPr>
          <w:vertAlign w:val="subscript"/>
        </w:rPr>
        <w:t>air</w:t>
      </w:r>
      <w:r>
        <w:t xml:space="preserve">) and air </w:t>
      </w:r>
      <w:r w:rsidR="00EE5B2F">
        <w:t xml:space="preserve">- </w:t>
      </w:r>
      <w:r>
        <w:t>water interface (V</w:t>
      </w:r>
      <w:r w:rsidRPr="00EE5B2F">
        <w:rPr>
          <w:vertAlign w:val="subscript"/>
        </w:rPr>
        <w:t>int</w:t>
      </w:r>
      <w:r w:rsidR="00EE5B2F">
        <w:t>) (b) corresponding p</w:t>
      </w:r>
      <w:r>
        <w:t>hotograph of the slug flow</w:t>
      </w:r>
    </w:p>
    <w:p w14:paraId="132059B8" w14:textId="77777777" w:rsidR="000609DE" w:rsidRDefault="000609DE" w:rsidP="00D620E9">
      <w:pPr>
        <w:spacing w:line="360" w:lineRule="auto"/>
        <w:jc w:val="center"/>
        <w:rPr>
          <w:b/>
        </w:rPr>
      </w:pPr>
    </w:p>
    <w:p w14:paraId="046C5F61" w14:textId="77777777" w:rsidR="00643405" w:rsidRDefault="00643405" w:rsidP="00D620E9">
      <w:pPr>
        <w:spacing w:line="360" w:lineRule="auto"/>
        <w:jc w:val="center"/>
        <w:rPr>
          <w:b/>
        </w:rPr>
      </w:pPr>
    </w:p>
    <w:p w14:paraId="4C93BD04" w14:textId="77777777" w:rsidR="00643405" w:rsidRDefault="00643405" w:rsidP="00D620E9">
      <w:pPr>
        <w:spacing w:line="360" w:lineRule="auto"/>
        <w:jc w:val="center"/>
        <w:rPr>
          <w:b/>
        </w:rPr>
      </w:pPr>
    </w:p>
    <w:p w14:paraId="5AC725CF" w14:textId="77777777" w:rsidR="00643405" w:rsidRDefault="00643405" w:rsidP="00D620E9">
      <w:pPr>
        <w:spacing w:line="360" w:lineRule="auto"/>
        <w:jc w:val="center"/>
        <w:rPr>
          <w:b/>
        </w:rPr>
      </w:pPr>
    </w:p>
    <w:p w14:paraId="25024A7F" w14:textId="77777777" w:rsidR="00643405" w:rsidRDefault="00643405" w:rsidP="00D620E9">
      <w:pPr>
        <w:spacing w:line="360" w:lineRule="auto"/>
        <w:jc w:val="center"/>
        <w:rPr>
          <w:b/>
        </w:rPr>
      </w:pPr>
    </w:p>
    <w:p w14:paraId="22D82AD2" w14:textId="77777777" w:rsidR="00643405" w:rsidRDefault="00643405" w:rsidP="005B5F93">
      <w:pPr>
        <w:spacing w:line="360" w:lineRule="auto"/>
        <w:rPr>
          <w:b/>
        </w:rPr>
      </w:pPr>
    </w:p>
    <w:p w14:paraId="0AC35CB2" w14:textId="20AC493B" w:rsidR="001911AA" w:rsidRDefault="0018431D" w:rsidP="00D620E9">
      <w:pPr>
        <w:spacing w:line="360" w:lineRule="auto"/>
        <w:jc w:val="center"/>
      </w:pPr>
      <w:r w:rsidRPr="005128B7">
        <w:rPr>
          <w:b/>
        </w:rPr>
        <w:t>Table 3</w:t>
      </w:r>
      <w:r w:rsidR="00A54CA8">
        <w:t xml:space="preserve">: </w:t>
      </w:r>
      <w:r w:rsidR="005128B7">
        <w:t xml:space="preserve">Summary of sensor </w:t>
      </w:r>
      <w:r w:rsidR="00BF6A7C">
        <w:t>response</w:t>
      </w:r>
      <w:r w:rsidR="005128B7">
        <w:t xml:space="preserve"> for water, air and</w:t>
      </w:r>
      <w:r w:rsidR="00E578F8">
        <w:t xml:space="preserve"> inter</w:t>
      </w:r>
      <w:r w:rsidR="00BF6A7C">
        <w:t>-</w:t>
      </w:r>
      <w:r w:rsidR="00E578F8">
        <w:t>fa</w:t>
      </w:r>
      <w:r w:rsidR="005128B7">
        <w:t>c</w:t>
      </w:r>
      <w:r w:rsidR="00E578F8">
        <w:t>i</w:t>
      </w:r>
      <w:r w:rsidR="005128B7">
        <w:t>al detection</w:t>
      </w:r>
    </w:p>
    <w:tbl>
      <w:tblPr>
        <w:tblW w:w="8760" w:type="dxa"/>
        <w:jc w:val="center"/>
        <w:tblLook w:val="04A0" w:firstRow="1" w:lastRow="0" w:firstColumn="1" w:lastColumn="0" w:noHBand="0" w:noVBand="1"/>
      </w:tblPr>
      <w:tblGrid>
        <w:gridCol w:w="2200"/>
        <w:gridCol w:w="2320"/>
        <w:gridCol w:w="2260"/>
        <w:gridCol w:w="1980"/>
      </w:tblGrid>
      <w:tr w:rsidR="00A11355" w:rsidRPr="00A11355" w14:paraId="0E1456FE" w14:textId="77777777" w:rsidTr="00A11355">
        <w:trPr>
          <w:trHeight w:val="345"/>
          <w:jc w:val="center"/>
        </w:trPr>
        <w:tc>
          <w:tcPr>
            <w:tcW w:w="2200" w:type="dxa"/>
            <w:tcBorders>
              <w:top w:val="single" w:sz="4" w:space="0" w:color="auto"/>
              <w:left w:val="nil"/>
              <w:bottom w:val="single" w:sz="4" w:space="0" w:color="auto"/>
              <w:right w:val="nil"/>
            </w:tcBorders>
            <w:shd w:val="clear" w:color="auto" w:fill="auto"/>
            <w:vAlign w:val="center"/>
            <w:hideMark/>
          </w:tcPr>
          <w:p w14:paraId="3A09505B" w14:textId="77777777" w:rsidR="00A11355" w:rsidRPr="00A11355" w:rsidRDefault="00A11355" w:rsidP="00A11355">
            <w:pPr>
              <w:widowControl/>
              <w:overflowPunct/>
              <w:autoSpaceDE/>
              <w:autoSpaceDN/>
              <w:adjustRightInd/>
              <w:jc w:val="center"/>
              <w:textAlignment w:val="auto"/>
              <w:rPr>
                <w:b/>
                <w:bCs/>
                <w:color w:val="000000"/>
                <w:szCs w:val="24"/>
              </w:rPr>
            </w:pPr>
            <w:r w:rsidRPr="00A11355">
              <w:rPr>
                <w:b/>
                <w:bCs/>
                <w:color w:val="000000"/>
                <w:szCs w:val="24"/>
              </w:rPr>
              <w:t>Response (V</w:t>
            </w:r>
            <w:r w:rsidRPr="00A11355">
              <w:rPr>
                <w:b/>
                <w:bCs/>
                <w:color w:val="000000"/>
                <w:szCs w:val="24"/>
                <w:vertAlign w:val="subscript"/>
              </w:rPr>
              <w:t>obs</w:t>
            </w:r>
            <w:r w:rsidRPr="00A11355">
              <w:rPr>
                <w:b/>
                <w:bCs/>
                <w:color w:val="000000"/>
                <w:szCs w:val="24"/>
              </w:rPr>
              <w:t xml:space="preserve">) </w:t>
            </w:r>
          </w:p>
        </w:tc>
        <w:tc>
          <w:tcPr>
            <w:tcW w:w="2320" w:type="dxa"/>
            <w:tcBorders>
              <w:top w:val="single" w:sz="4" w:space="0" w:color="auto"/>
              <w:left w:val="nil"/>
              <w:bottom w:val="single" w:sz="4" w:space="0" w:color="auto"/>
              <w:right w:val="nil"/>
            </w:tcBorders>
            <w:shd w:val="clear" w:color="auto" w:fill="auto"/>
            <w:vAlign w:val="center"/>
            <w:hideMark/>
          </w:tcPr>
          <w:p w14:paraId="125C7F30" w14:textId="77777777" w:rsidR="00A11355" w:rsidRPr="00A11355" w:rsidRDefault="00A11355" w:rsidP="00A11355">
            <w:pPr>
              <w:widowControl/>
              <w:overflowPunct/>
              <w:autoSpaceDE/>
              <w:autoSpaceDN/>
              <w:adjustRightInd/>
              <w:jc w:val="center"/>
              <w:textAlignment w:val="auto"/>
              <w:rPr>
                <w:b/>
                <w:bCs/>
                <w:color w:val="000000"/>
                <w:szCs w:val="24"/>
              </w:rPr>
            </w:pPr>
            <w:r w:rsidRPr="00A11355">
              <w:rPr>
                <w:b/>
                <w:bCs/>
                <w:color w:val="000000"/>
                <w:szCs w:val="24"/>
              </w:rPr>
              <w:t>Top Sensor (TS)</w:t>
            </w:r>
          </w:p>
        </w:tc>
        <w:tc>
          <w:tcPr>
            <w:tcW w:w="2260" w:type="dxa"/>
            <w:tcBorders>
              <w:top w:val="single" w:sz="4" w:space="0" w:color="auto"/>
              <w:left w:val="nil"/>
              <w:bottom w:val="single" w:sz="4" w:space="0" w:color="auto"/>
              <w:right w:val="nil"/>
            </w:tcBorders>
            <w:shd w:val="clear" w:color="auto" w:fill="auto"/>
            <w:vAlign w:val="center"/>
            <w:hideMark/>
          </w:tcPr>
          <w:p w14:paraId="01881CE6" w14:textId="77777777" w:rsidR="00A11355" w:rsidRPr="00A11355" w:rsidRDefault="00A11355" w:rsidP="00A11355">
            <w:pPr>
              <w:widowControl/>
              <w:overflowPunct/>
              <w:autoSpaceDE/>
              <w:autoSpaceDN/>
              <w:adjustRightInd/>
              <w:jc w:val="center"/>
              <w:textAlignment w:val="auto"/>
              <w:rPr>
                <w:b/>
                <w:bCs/>
                <w:color w:val="000000"/>
                <w:szCs w:val="24"/>
              </w:rPr>
            </w:pPr>
            <w:r w:rsidRPr="00A11355">
              <w:rPr>
                <w:b/>
                <w:bCs/>
                <w:color w:val="000000"/>
                <w:szCs w:val="24"/>
              </w:rPr>
              <w:t>Bottom Sensor (BS)</w:t>
            </w:r>
          </w:p>
        </w:tc>
        <w:tc>
          <w:tcPr>
            <w:tcW w:w="1980" w:type="dxa"/>
            <w:tcBorders>
              <w:top w:val="single" w:sz="4" w:space="0" w:color="auto"/>
              <w:left w:val="nil"/>
              <w:bottom w:val="single" w:sz="4" w:space="0" w:color="auto"/>
              <w:right w:val="nil"/>
            </w:tcBorders>
            <w:shd w:val="clear" w:color="auto" w:fill="auto"/>
            <w:vAlign w:val="center"/>
            <w:hideMark/>
          </w:tcPr>
          <w:p w14:paraId="5DC94978" w14:textId="77777777" w:rsidR="00A11355" w:rsidRPr="00A11355" w:rsidRDefault="00A11355" w:rsidP="00A11355">
            <w:pPr>
              <w:widowControl/>
              <w:overflowPunct/>
              <w:autoSpaceDE/>
              <w:autoSpaceDN/>
              <w:adjustRightInd/>
              <w:jc w:val="center"/>
              <w:textAlignment w:val="auto"/>
              <w:rPr>
                <w:b/>
                <w:bCs/>
                <w:color w:val="000000"/>
                <w:szCs w:val="24"/>
              </w:rPr>
            </w:pPr>
            <w:r w:rsidRPr="00A11355">
              <w:rPr>
                <w:b/>
                <w:bCs/>
                <w:color w:val="000000"/>
                <w:szCs w:val="24"/>
              </w:rPr>
              <w:t>Average response</w:t>
            </w:r>
          </w:p>
        </w:tc>
      </w:tr>
      <w:tr w:rsidR="00A11355" w:rsidRPr="00A11355" w14:paraId="72CFE386" w14:textId="77777777" w:rsidTr="00A11355">
        <w:trPr>
          <w:trHeight w:val="315"/>
          <w:jc w:val="center"/>
        </w:trPr>
        <w:tc>
          <w:tcPr>
            <w:tcW w:w="2200" w:type="dxa"/>
            <w:tcBorders>
              <w:top w:val="nil"/>
              <w:left w:val="nil"/>
              <w:bottom w:val="nil"/>
              <w:right w:val="nil"/>
            </w:tcBorders>
            <w:shd w:val="clear" w:color="auto" w:fill="auto"/>
            <w:vAlign w:val="center"/>
            <w:hideMark/>
          </w:tcPr>
          <w:p w14:paraId="3D59F769"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 xml:space="preserve">V </w:t>
            </w:r>
            <w:r w:rsidRPr="001110A3">
              <w:rPr>
                <w:color w:val="000000"/>
                <w:szCs w:val="24"/>
                <w:vertAlign w:val="subscript"/>
              </w:rPr>
              <w:t>water</w:t>
            </w:r>
            <w:r w:rsidRPr="00A11355">
              <w:rPr>
                <w:color w:val="000000"/>
                <w:szCs w:val="24"/>
              </w:rPr>
              <w:t xml:space="preserve"> (V)</w:t>
            </w:r>
          </w:p>
        </w:tc>
        <w:tc>
          <w:tcPr>
            <w:tcW w:w="2320" w:type="dxa"/>
            <w:tcBorders>
              <w:top w:val="nil"/>
              <w:left w:val="nil"/>
              <w:bottom w:val="nil"/>
              <w:right w:val="nil"/>
            </w:tcBorders>
            <w:shd w:val="clear" w:color="auto" w:fill="auto"/>
            <w:vAlign w:val="center"/>
            <w:hideMark/>
          </w:tcPr>
          <w:p w14:paraId="3F754645" w14:textId="5FA10EDB" w:rsidR="00A11355" w:rsidRPr="00A11355" w:rsidRDefault="002E1D40" w:rsidP="00A11355">
            <w:pPr>
              <w:widowControl/>
              <w:overflowPunct/>
              <w:autoSpaceDE/>
              <w:autoSpaceDN/>
              <w:adjustRightInd/>
              <w:jc w:val="center"/>
              <w:textAlignment w:val="auto"/>
              <w:rPr>
                <w:color w:val="000000"/>
                <w:szCs w:val="24"/>
              </w:rPr>
            </w:pPr>
            <w:r>
              <w:rPr>
                <w:color w:val="000000"/>
                <w:szCs w:val="24"/>
              </w:rPr>
              <w:t>4.45</w:t>
            </w:r>
          </w:p>
        </w:tc>
        <w:tc>
          <w:tcPr>
            <w:tcW w:w="2260" w:type="dxa"/>
            <w:tcBorders>
              <w:top w:val="nil"/>
              <w:left w:val="nil"/>
              <w:bottom w:val="nil"/>
              <w:right w:val="nil"/>
            </w:tcBorders>
            <w:shd w:val="clear" w:color="auto" w:fill="auto"/>
            <w:vAlign w:val="center"/>
            <w:hideMark/>
          </w:tcPr>
          <w:p w14:paraId="111597B7" w14:textId="78E8F420" w:rsidR="00A11355" w:rsidRPr="00A11355" w:rsidRDefault="00983EFE" w:rsidP="00A11355">
            <w:pPr>
              <w:widowControl/>
              <w:overflowPunct/>
              <w:autoSpaceDE/>
              <w:autoSpaceDN/>
              <w:adjustRightInd/>
              <w:jc w:val="center"/>
              <w:textAlignment w:val="auto"/>
              <w:rPr>
                <w:color w:val="000000"/>
                <w:szCs w:val="24"/>
              </w:rPr>
            </w:pPr>
            <w:r>
              <w:rPr>
                <w:color w:val="000000"/>
                <w:szCs w:val="24"/>
              </w:rPr>
              <w:t>4.</w:t>
            </w:r>
            <w:r w:rsidR="00AF44A7">
              <w:rPr>
                <w:color w:val="000000"/>
                <w:szCs w:val="24"/>
              </w:rPr>
              <w:t>6</w:t>
            </w:r>
            <w:r w:rsidR="00226098">
              <w:rPr>
                <w:color w:val="000000"/>
                <w:szCs w:val="24"/>
              </w:rPr>
              <w:t>5</w:t>
            </w:r>
          </w:p>
        </w:tc>
        <w:tc>
          <w:tcPr>
            <w:tcW w:w="1980" w:type="dxa"/>
            <w:tcBorders>
              <w:top w:val="nil"/>
              <w:left w:val="nil"/>
              <w:bottom w:val="nil"/>
              <w:right w:val="nil"/>
            </w:tcBorders>
            <w:shd w:val="clear" w:color="auto" w:fill="auto"/>
            <w:vAlign w:val="center"/>
            <w:hideMark/>
          </w:tcPr>
          <w:p w14:paraId="046A085F" w14:textId="6FF48FB6" w:rsidR="00A11355" w:rsidRPr="00A11355" w:rsidRDefault="00983EFE" w:rsidP="00A11355">
            <w:pPr>
              <w:widowControl/>
              <w:overflowPunct/>
              <w:autoSpaceDE/>
              <w:autoSpaceDN/>
              <w:adjustRightInd/>
              <w:jc w:val="center"/>
              <w:textAlignment w:val="auto"/>
              <w:rPr>
                <w:color w:val="000000"/>
                <w:szCs w:val="24"/>
              </w:rPr>
            </w:pPr>
            <w:r>
              <w:rPr>
                <w:color w:val="000000"/>
                <w:szCs w:val="24"/>
              </w:rPr>
              <w:t>4.5</w:t>
            </w:r>
            <w:r w:rsidR="00083F17">
              <w:rPr>
                <w:color w:val="000000"/>
                <w:szCs w:val="24"/>
              </w:rPr>
              <w:t>0</w:t>
            </w:r>
          </w:p>
        </w:tc>
      </w:tr>
      <w:tr w:rsidR="00A11355" w:rsidRPr="00A11355" w14:paraId="62DEF5D1" w14:textId="77777777" w:rsidTr="00A11355">
        <w:trPr>
          <w:trHeight w:val="315"/>
          <w:jc w:val="center"/>
        </w:trPr>
        <w:tc>
          <w:tcPr>
            <w:tcW w:w="2200" w:type="dxa"/>
            <w:tcBorders>
              <w:top w:val="nil"/>
              <w:left w:val="nil"/>
              <w:bottom w:val="nil"/>
              <w:right w:val="nil"/>
            </w:tcBorders>
            <w:shd w:val="clear" w:color="auto" w:fill="auto"/>
            <w:vAlign w:val="center"/>
            <w:hideMark/>
          </w:tcPr>
          <w:p w14:paraId="2C5882AB"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 xml:space="preserve">V </w:t>
            </w:r>
            <w:r w:rsidRPr="001110A3">
              <w:rPr>
                <w:color w:val="000000"/>
                <w:szCs w:val="24"/>
                <w:vertAlign w:val="subscript"/>
              </w:rPr>
              <w:t>air</w:t>
            </w:r>
            <w:r w:rsidRPr="00A11355">
              <w:rPr>
                <w:color w:val="000000"/>
                <w:szCs w:val="24"/>
              </w:rPr>
              <w:t xml:space="preserve"> (V)</w:t>
            </w:r>
          </w:p>
        </w:tc>
        <w:tc>
          <w:tcPr>
            <w:tcW w:w="2320" w:type="dxa"/>
            <w:tcBorders>
              <w:top w:val="nil"/>
              <w:left w:val="nil"/>
              <w:bottom w:val="nil"/>
              <w:right w:val="nil"/>
            </w:tcBorders>
            <w:shd w:val="clear" w:color="auto" w:fill="auto"/>
            <w:vAlign w:val="center"/>
            <w:hideMark/>
          </w:tcPr>
          <w:p w14:paraId="5A999EAE" w14:textId="5001E404" w:rsidR="00A11355" w:rsidRPr="00A11355" w:rsidRDefault="005B5F93" w:rsidP="00A11355">
            <w:pPr>
              <w:widowControl/>
              <w:overflowPunct/>
              <w:autoSpaceDE/>
              <w:autoSpaceDN/>
              <w:adjustRightInd/>
              <w:jc w:val="center"/>
              <w:textAlignment w:val="auto"/>
              <w:rPr>
                <w:color w:val="000000"/>
                <w:szCs w:val="24"/>
              </w:rPr>
            </w:pPr>
            <w:r>
              <w:rPr>
                <w:color w:val="000000"/>
                <w:szCs w:val="24"/>
              </w:rPr>
              <w:t>3.00</w:t>
            </w:r>
          </w:p>
        </w:tc>
        <w:tc>
          <w:tcPr>
            <w:tcW w:w="2260" w:type="dxa"/>
            <w:tcBorders>
              <w:top w:val="nil"/>
              <w:left w:val="nil"/>
              <w:bottom w:val="nil"/>
              <w:right w:val="nil"/>
            </w:tcBorders>
            <w:shd w:val="clear" w:color="auto" w:fill="auto"/>
            <w:vAlign w:val="center"/>
            <w:hideMark/>
          </w:tcPr>
          <w:p w14:paraId="52695AC4" w14:textId="670EF394" w:rsidR="00A11355" w:rsidRPr="00A11355" w:rsidRDefault="00906F4B" w:rsidP="00A11355">
            <w:pPr>
              <w:widowControl/>
              <w:overflowPunct/>
              <w:autoSpaceDE/>
              <w:autoSpaceDN/>
              <w:adjustRightInd/>
              <w:jc w:val="center"/>
              <w:textAlignment w:val="auto"/>
              <w:rPr>
                <w:color w:val="000000"/>
                <w:szCs w:val="24"/>
              </w:rPr>
            </w:pPr>
            <w:r>
              <w:rPr>
                <w:color w:val="000000"/>
                <w:szCs w:val="24"/>
              </w:rPr>
              <w:t>3.2</w:t>
            </w:r>
          </w:p>
        </w:tc>
        <w:tc>
          <w:tcPr>
            <w:tcW w:w="1980" w:type="dxa"/>
            <w:tcBorders>
              <w:top w:val="nil"/>
              <w:left w:val="nil"/>
              <w:bottom w:val="nil"/>
              <w:right w:val="nil"/>
            </w:tcBorders>
            <w:shd w:val="clear" w:color="auto" w:fill="auto"/>
            <w:vAlign w:val="center"/>
            <w:hideMark/>
          </w:tcPr>
          <w:p w14:paraId="2ECBFE13" w14:textId="1C3B67D3" w:rsidR="00A11355" w:rsidRPr="00A11355" w:rsidRDefault="00CD199D" w:rsidP="00A11355">
            <w:pPr>
              <w:widowControl/>
              <w:overflowPunct/>
              <w:autoSpaceDE/>
              <w:autoSpaceDN/>
              <w:adjustRightInd/>
              <w:jc w:val="center"/>
              <w:textAlignment w:val="auto"/>
              <w:rPr>
                <w:color w:val="000000"/>
                <w:szCs w:val="24"/>
              </w:rPr>
            </w:pPr>
            <w:r>
              <w:rPr>
                <w:color w:val="000000"/>
                <w:szCs w:val="24"/>
              </w:rPr>
              <w:t>3.10</w:t>
            </w:r>
          </w:p>
        </w:tc>
      </w:tr>
      <w:tr w:rsidR="00A11355" w:rsidRPr="00A11355" w14:paraId="6C03938D" w14:textId="77777777" w:rsidTr="00A11355">
        <w:trPr>
          <w:trHeight w:val="360"/>
          <w:jc w:val="center"/>
        </w:trPr>
        <w:tc>
          <w:tcPr>
            <w:tcW w:w="2200" w:type="dxa"/>
            <w:tcBorders>
              <w:top w:val="nil"/>
              <w:left w:val="nil"/>
              <w:bottom w:val="nil"/>
              <w:right w:val="nil"/>
            </w:tcBorders>
            <w:shd w:val="clear" w:color="auto" w:fill="auto"/>
            <w:vAlign w:val="center"/>
            <w:hideMark/>
          </w:tcPr>
          <w:p w14:paraId="1E8947BE"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V</w:t>
            </w:r>
            <w:r w:rsidRPr="001110A3">
              <w:rPr>
                <w:color w:val="000000"/>
                <w:szCs w:val="24"/>
                <w:vertAlign w:val="subscript"/>
              </w:rPr>
              <w:t>int</w:t>
            </w:r>
            <w:r w:rsidRPr="00A11355">
              <w:rPr>
                <w:color w:val="000000"/>
                <w:szCs w:val="24"/>
              </w:rPr>
              <w:t xml:space="preserve"> (V)</w:t>
            </w:r>
          </w:p>
        </w:tc>
        <w:tc>
          <w:tcPr>
            <w:tcW w:w="2320" w:type="dxa"/>
            <w:tcBorders>
              <w:top w:val="nil"/>
              <w:left w:val="nil"/>
              <w:bottom w:val="nil"/>
              <w:right w:val="nil"/>
            </w:tcBorders>
            <w:shd w:val="clear" w:color="auto" w:fill="auto"/>
            <w:vAlign w:val="center"/>
            <w:hideMark/>
          </w:tcPr>
          <w:p w14:paraId="1391FE52" w14:textId="3A303C85" w:rsidR="00A11355" w:rsidRPr="00A11355" w:rsidRDefault="00AF44A7" w:rsidP="00A11355">
            <w:pPr>
              <w:widowControl/>
              <w:overflowPunct/>
              <w:autoSpaceDE/>
              <w:autoSpaceDN/>
              <w:adjustRightInd/>
              <w:jc w:val="center"/>
              <w:textAlignment w:val="auto"/>
              <w:rPr>
                <w:color w:val="000000"/>
                <w:szCs w:val="24"/>
              </w:rPr>
            </w:pPr>
            <w:r>
              <w:rPr>
                <w:color w:val="000000"/>
                <w:szCs w:val="24"/>
              </w:rPr>
              <w:t>0.90</w:t>
            </w:r>
          </w:p>
        </w:tc>
        <w:tc>
          <w:tcPr>
            <w:tcW w:w="2260" w:type="dxa"/>
            <w:tcBorders>
              <w:top w:val="nil"/>
              <w:left w:val="nil"/>
              <w:bottom w:val="nil"/>
              <w:right w:val="nil"/>
            </w:tcBorders>
            <w:shd w:val="clear" w:color="auto" w:fill="auto"/>
            <w:vAlign w:val="center"/>
            <w:hideMark/>
          </w:tcPr>
          <w:p w14:paraId="62D64F67" w14:textId="6B4A52C7" w:rsidR="00A11355" w:rsidRPr="00A11355" w:rsidRDefault="00983EFE" w:rsidP="00A11355">
            <w:pPr>
              <w:widowControl/>
              <w:overflowPunct/>
              <w:autoSpaceDE/>
              <w:autoSpaceDN/>
              <w:adjustRightInd/>
              <w:jc w:val="center"/>
              <w:textAlignment w:val="auto"/>
              <w:rPr>
                <w:color w:val="000000"/>
                <w:szCs w:val="24"/>
              </w:rPr>
            </w:pPr>
            <w:r>
              <w:rPr>
                <w:color w:val="000000"/>
                <w:szCs w:val="24"/>
              </w:rPr>
              <w:t>1</w:t>
            </w:r>
            <w:r w:rsidR="00083F17">
              <w:rPr>
                <w:color w:val="000000"/>
                <w:szCs w:val="24"/>
              </w:rPr>
              <w:t>.10</w:t>
            </w:r>
          </w:p>
        </w:tc>
        <w:tc>
          <w:tcPr>
            <w:tcW w:w="1980" w:type="dxa"/>
            <w:tcBorders>
              <w:top w:val="nil"/>
              <w:left w:val="nil"/>
              <w:bottom w:val="nil"/>
              <w:right w:val="nil"/>
            </w:tcBorders>
            <w:shd w:val="clear" w:color="auto" w:fill="auto"/>
            <w:vAlign w:val="center"/>
            <w:hideMark/>
          </w:tcPr>
          <w:p w14:paraId="52B1046C" w14:textId="2C5D5878" w:rsidR="00A11355" w:rsidRPr="00A11355" w:rsidRDefault="00983EFE" w:rsidP="00A11355">
            <w:pPr>
              <w:widowControl/>
              <w:overflowPunct/>
              <w:autoSpaceDE/>
              <w:autoSpaceDN/>
              <w:adjustRightInd/>
              <w:jc w:val="center"/>
              <w:textAlignment w:val="auto"/>
              <w:rPr>
                <w:color w:val="000000"/>
                <w:szCs w:val="24"/>
              </w:rPr>
            </w:pPr>
            <w:r>
              <w:rPr>
                <w:color w:val="000000"/>
                <w:szCs w:val="24"/>
              </w:rPr>
              <w:t>1.0</w:t>
            </w:r>
            <w:r w:rsidR="00083F17">
              <w:rPr>
                <w:color w:val="000000"/>
                <w:szCs w:val="24"/>
              </w:rPr>
              <w:t>8</w:t>
            </w:r>
          </w:p>
        </w:tc>
      </w:tr>
      <w:tr w:rsidR="00A11355" w:rsidRPr="00A11355" w14:paraId="20C9BBEF" w14:textId="77777777" w:rsidTr="00A11355">
        <w:trPr>
          <w:trHeight w:val="315"/>
          <w:jc w:val="center"/>
        </w:trPr>
        <w:tc>
          <w:tcPr>
            <w:tcW w:w="2200" w:type="dxa"/>
            <w:tcBorders>
              <w:top w:val="nil"/>
              <w:left w:val="nil"/>
              <w:bottom w:val="nil"/>
              <w:right w:val="nil"/>
            </w:tcBorders>
            <w:shd w:val="clear" w:color="auto" w:fill="auto"/>
            <w:vAlign w:val="center"/>
            <w:hideMark/>
          </w:tcPr>
          <w:p w14:paraId="60406CC6"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Sensitivity range (V)</w:t>
            </w:r>
          </w:p>
        </w:tc>
        <w:tc>
          <w:tcPr>
            <w:tcW w:w="2320" w:type="dxa"/>
            <w:tcBorders>
              <w:top w:val="nil"/>
              <w:left w:val="nil"/>
              <w:bottom w:val="nil"/>
              <w:right w:val="nil"/>
            </w:tcBorders>
            <w:shd w:val="clear" w:color="auto" w:fill="auto"/>
            <w:vAlign w:val="center"/>
            <w:hideMark/>
          </w:tcPr>
          <w:p w14:paraId="2299DF25" w14:textId="653B042A" w:rsidR="00A11355" w:rsidRPr="00A11355" w:rsidRDefault="00AF44A7" w:rsidP="00A11355">
            <w:pPr>
              <w:widowControl/>
              <w:overflowPunct/>
              <w:autoSpaceDE/>
              <w:autoSpaceDN/>
              <w:adjustRightInd/>
              <w:jc w:val="center"/>
              <w:textAlignment w:val="auto"/>
              <w:rPr>
                <w:color w:val="000000"/>
                <w:szCs w:val="24"/>
              </w:rPr>
            </w:pPr>
            <w:r>
              <w:rPr>
                <w:color w:val="000000"/>
                <w:szCs w:val="24"/>
              </w:rPr>
              <w:t>3.5</w:t>
            </w:r>
            <w:r w:rsidR="00083F17">
              <w:rPr>
                <w:color w:val="000000"/>
                <w:szCs w:val="24"/>
              </w:rPr>
              <w:t>5</w:t>
            </w:r>
          </w:p>
        </w:tc>
        <w:tc>
          <w:tcPr>
            <w:tcW w:w="2260" w:type="dxa"/>
            <w:tcBorders>
              <w:top w:val="nil"/>
              <w:left w:val="nil"/>
              <w:bottom w:val="nil"/>
              <w:right w:val="nil"/>
            </w:tcBorders>
            <w:shd w:val="clear" w:color="auto" w:fill="auto"/>
            <w:vAlign w:val="center"/>
            <w:hideMark/>
          </w:tcPr>
          <w:p w14:paraId="0412418C" w14:textId="0CFEBC1D" w:rsidR="00A11355" w:rsidRPr="00A11355" w:rsidRDefault="00AF44A7" w:rsidP="00A11355">
            <w:pPr>
              <w:widowControl/>
              <w:overflowPunct/>
              <w:autoSpaceDE/>
              <w:autoSpaceDN/>
              <w:adjustRightInd/>
              <w:jc w:val="center"/>
              <w:textAlignment w:val="auto"/>
              <w:rPr>
                <w:color w:val="000000"/>
                <w:szCs w:val="24"/>
              </w:rPr>
            </w:pPr>
            <w:r>
              <w:rPr>
                <w:color w:val="000000"/>
                <w:szCs w:val="24"/>
              </w:rPr>
              <w:t>3.5</w:t>
            </w:r>
            <w:r w:rsidR="00983EFE">
              <w:rPr>
                <w:color w:val="000000"/>
                <w:szCs w:val="24"/>
              </w:rPr>
              <w:t>5</w:t>
            </w:r>
          </w:p>
        </w:tc>
        <w:tc>
          <w:tcPr>
            <w:tcW w:w="1980" w:type="dxa"/>
            <w:tcBorders>
              <w:top w:val="nil"/>
              <w:left w:val="nil"/>
              <w:bottom w:val="nil"/>
              <w:right w:val="nil"/>
            </w:tcBorders>
            <w:shd w:val="clear" w:color="auto" w:fill="auto"/>
            <w:vAlign w:val="center"/>
            <w:hideMark/>
          </w:tcPr>
          <w:p w14:paraId="4B6946B0" w14:textId="55A43986" w:rsidR="00A11355" w:rsidRPr="00A11355" w:rsidRDefault="00AF44A7" w:rsidP="00A11355">
            <w:pPr>
              <w:widowControl/>
              <w:overflowPunct/>
              <w:autoSpaceDE/>
              <w:autoSpaceDN/>
              <w:adjustRightInd/>
              <w:jc w:val="center"/>
              <w:textAlignment w:val="auto"/>
              <w:rPr>
                <w:color w:val="000000"/>
                <w:szCs w:val="24"/>
              </w:rPr>
            </w:pPr>
            <w:r>
              <w:rPr>
                <w:color w:val="000000"/>
                <w:szCs w:val="24"/>
              </w:rPr>
              <w:t>3.5</w:t>
            </w:r>
            <w:r w:rsidR="002E1D40">
              <w:rPr>
                <w:color w:val="000000"/>
                <w:szCs w:val="24"/>
              </w:rPr>
              <w:t>5</w:t>
            </w:r>
          </w:p>
        </w:tc>
      </w:tr>
      <w:tr w:rsidR="00A11355" w:rsidRPr="00A11355" w14:paraId="4F858DD9" w14:textId="77777777" w:rsidTr="00A11355">
        <w:trPr>
          <w:trHeight w:val="330"/>
          <w:jc w:val="center"/>
        </w:trPr>
        <w:tc>
          <w:tcPr>
            <w:tcW w:w="2200" w:type="dxa"/>
            <w:tcBorders>
              <w:top w:val="nil"/>
              <w:left w:val="nil"/>
              <w:bottom w:val="single" w:sz="8" w:space="0" w:color="auto"/>
              <w:right w:val="nil"/>
            </w:tcBorders>
            <w:shd w:val="clear" w:color="auto" w:fill="auto"/>
            <w:vAlign w:val="center"/>
            <w:hideMark/>
          </w:tcPr>
          <w:p w14:paraId="763B8C2C" w14:textId="1EB6BB7B" w:rsidR="00A11355" w:rsidRPr="00A11355" w:rsidRDefault="00226098" w:rsidP="00A11355">
            <w:pPr>
              <w:widowControl/>
              <w:overflowPunct/>
              <w:autoSpaceDE/>
              <w:autoSpaceDN/>
              <w:adjustRightInd/>
              <w:jc w:val="center"/>
              <w:textAlignment w:val="auto"/>
              <w:rPr>
                <w:color w:val="000000"/>
                <w:szCs w:val="24"/>
              </w:rPr>
            </w:pPr>
            <w:r>
              <w:rPr>
                <w:color w:val="000000"/>
                <w:szCs w:val="24"/>
              </w:rPr>
              <w:t>Deviation σ (+/-V)</w:t>
            </w:r>
          </w:p>
        </w:tc>
        <w:tc>
          <w:tcPr>
            <w:tcW w:w="2320" w:type="dxa"/>
            <w:tcBorders>
              <w:top w:val="nil"/>
              <w:left w:val="nil"/>
              <w:bottom w:val="single" w:sz="8" w:space="0" w:color="auto"/>
              <w:right w:val="nil"/>
            </w:tcBorders>
            <w:shd w:val="clear" w:color="auto" w:fill="auto"/>
            <w:vAlign w:val="center"/>
            <w:hideMark/>
          </w:tcPr>
          <w:p w14:paraId="657D77B5"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0.001</w:t>
            </w:r>
          </w:p>
        </w:tc>
        <w:tc>
          <w:tcPr>
            <w:tcW w:w="2260" w:type="dxa"/>
            <w:tcBorders>
              <w:top w:val="nil"/>
              <w:left w:val="nil"/>
              <w:bottom w:val="single" w:sz="8" w:space="0" w:color="auto"/>
              <w:right w:val="nil"/>
            </w:tcBorders>
            <w:shd w:val="clear" w:color="auto" w:fill="auto"/>
            <w:vAlign w:val="center"/>
            <w:hideMark/>
          </w:tcPr>
          <w:p w14:paraId="1966412F"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0.001</w:t>
            </w:r>
          </w:p>
        </w:tc>
        <w:tc>
          <w:tcPr>
            <w:tcW w:w="1980" w:type="dxa"/>
            <w:tcBorders>
              <w:top w:val="nil"/>
              <w:left w:val="nil"/>
              <w:bottom w:val="single" w:sz="8" w:space="0" w:color="auto"/>
              <w:right w:val="nil"/>
            </w:tcBorders>
            <w:shd w:val="clear" w:color="auto" w:fill="auto"/>
            <w:vAlign w:val="center"/>
            <w:hideMark/>
          </w:tcPr>
          <w:p w14:paraId="02DF672B" w14:textId="77777777" w:rsidR="00A11355" w:rsidRPr="00A11355" w:rsidRDefault="00A11355" w:rsidP="00A11355">
            <w:pPr>
              <w:widowControl/>
              <w:overflowPunct/>
              <w:autoSpaceDE/>
              <w:autoSpaceDN/>
              <w:adjustRightInd/>
              <w:jc w:val="center"/>
              <w:textAlignment w:val="auto"/>
              <w:rPr>
                <w:color w:val="000000"/>
                <w:szCs w:val="24"/>
              </w:rPr>
            </w:pPr>
            <w:r w:rsidRPr="00A11355">
              <w:rPr>
                <w:color w:val="000000"/>
                <w:szCs w:val="24"/>
              </w:rPr>
              <w:t>0.001</w:t>
            </w:r>
          </w:p>
        </w:tc>
      </w:tr>
    </w:tbl>
    <w:p w14:paraId="34F5E158" w14:textId="35B5AB28" w:rsidR="00C164ED" w:rsidRDefault="00A8596C" w:rsidP="003D06C0">
      <w:pPr>
        <w:pStyle w:val="Heading3"/>
      </w:pPr>
      <w:r w:rsidRPr="00622976">
        <w:t>Sensor modeling</w:t>
      </w:r>
    </w:p>
    <w:p w14:paraId="524EAE73" w14:textId="698866AF" w:rsidR="008F0DDB" w:rsidRDefault="008F0DDB" w:rsidP="008F0DDB">
      <w:pPr>
        <w:jc w:val="both"/>
      </w:pPr>
      <w:r>
        <w:rPr>
          <w:rFonts w:eastAsia="Calibri"/>
        </w:rPr>
        <w:t>To further investigate the interaction of bubbles with the emitted light, the effect of bubble size and position was investigated using a 2D numerical ray propagation model. The ray propagation is based on the first order differential equations of the governing laws</w:t>
      </w:r>
      <w:r w:rsidR="00F56C5E">
        <w:rPr>
          <w:rFonts w:eastAsia="Calibri"/>
        </w:rPr>
        <w:t xml:space="preserve"> of light </w:t>
      </w:r>
      <w:r w:rsidR="00711700">
        <w:rPr>
          <w:rFonts w:eastAsia="Calibri"/>
        </w:rPr>
        <w:t>interaction as</w:t>
      </w:r>
      <w:r w:rsidR="00F56C5E">
        <w:rPr>
          <w:rFonts w:eastAsia="Calibri"/>
        </w:rPr>
        <w:t xml:space="preserve"> de</w:t>
      </w:r>
      <w:r w:rsidR="00AE132E">
        <w:rPr>
          <w:rFonts w:eastAsia="Calibri"/>
        </w:rPr>
        <w:t>s</w:t>
      </w:r>
      <w:r w:rsidR="00F56C5E">
        <w:rPr>
          <w:rFonts w:eastAsia="Calibri"/>
        </w:rPr>
        <w:t>c</w:t>
      </w:r>
      <w:r w:rsidR="00AE132E">
        <w:rPr>
          <w:rFonts w:eastAsia="Calibri"/>
        </w:rPr>
        <w:t>ribed in</w:t>
      </w:r>
      <w:r w:rsidR="001055E9">
        <w:rPr>
          <w:rFonts w:eastAsia="Calibri"/>
        </w:rPr>
        <w:t xml:space="preserve"> the</w:t>
      </w:r>
      <w:r w:rsidR="00AE132E">
        <w:rPr>
          <w:rFonts w:eastAsia="Calibri"/>
        </w:rPr>
        <w:t xml:space="preserve"> earlier </w:t>
      </w:r>
      <w:r w:rsidR="00711700">
        <w:rPr>
          <w:rFonts w:eastAsia="Calibri"/>
        </w:rPr>
        <w:lastRenderedPageBreak/>
        <w:t>section. Also</w:t>
      </w:r>
      <w:r w:rsidR="00AE132E">
        <w:rPr>
          <w:rFonts w:eastAsia="Calibri"/>
        </w:rPr>
        <w:t xml:space="preserve"> </w:t>
      </w:r>
      <w:r w:rsidR="00711700">
        <w:rPr>
          <w:rFonts w:eastAsia="Calibri"/>
        </w:rPr>
        <w:t>incorporated</w:t>
      </w:r>
      <w:r w:rsidR="00F56C5E">
        <w:rPr>
          <w:rFonts w:eastAsia="Calibri"/>
        </w:rPr>
        <w:t xml:space="preserve"> was the ray tracking feature defined </w:t>
      </w:r>
      <w:r>
        <w:rPr>
          <w:rFonts w:eastAsia="Calibri"/>
        </w:rPr>
        <w:t xml:space="preserve"> </w:t>
      </w:r>
      <w:r w:rsidR="00F56C5E">
        <w:rPr>
          <w:rFonts w:eastAsia="Calibri"/>
        </w:rPr>
        <w:t xml:space="preserve"> as </w:t>
      </w:r>
      <w:r>
        <w:rPr>
          <w:rFonts w:eastAsia="Calibri"/>
        </w:rPr>
        <w:t xml:space="preserve">ray position </w:t>
      </w:r>
      <w:r w:rsidRPr="00AE132E">
        <w:rPr>
          <w:rFonts w:eastAsia="Calibri"/>
          <w:i/>
        </w:rPr>
        <w:t>q</w:t>
      </w:r>
      <w:r>
        <w:rPr>
          <w:rFonts w:eastAsia="Calibri"/>
        </w:rPr>
        <w:t>, wave vector</w:t>
      </w:r>
      <w:r w:rsidRPr="00AE132E">
        <w:rPr>
          <w:rFonts w:eastAsia="Calibri"/>
          <w:i/>
        </w:rPr>
        <w:t xml:space="preserve"> k</w:t>
      </w:r>
      <w:r>
        <w:rPr>
          <w:rFonts w:eastAsia="Calibri"/>
        </w:rPr>
        <w:t xml:space="preserve"> and angular frequency, </w:t>
      </w:r>
      <w:r w:rsidRPr="00D462C0">
        <w:t>ω</w:t>
      </w:r>
      <w:r>
        <w:t xml:space="preserve">, </w:t>
      </w:r>
    </w:p>
    <w:p w14:paraId="5AC71371" w14:textId="77777777" w:rsidR="00B769C0" w:rsidRDefault="00B769C0" w:rsidP="00B769C0">
      <w:pPr>
        <w:spacing w:line="360" w:lineRule="auto"/>
        <w:contextualSpacing/>
        <w:jc w:val="both"/>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B769C0" w:rsidRPr="008650FB" w14:paraId="1356FBB8" w14:textId="77777777" w:rsidTr="00CB3764">
        <w:trPr>
          <w:trHeight w:val="2"/>
        </w:trPr>
        <w:tc>
          <w:tcPr>
            <w:tcW w:w="377" w:type="dxa"/>
          </w:tcPr>
          <w:p w14:paraId="2241C1E0" w14:textId="77777777" w:rsidR="00B769C0" w:rsidRPr="008650FB" w:rsidRDefault="00B769C0" w:rsidP="00CB3764">
            <w:pPr>
              <w:spacing w:line="360" w:lineRule="auto"/>
              <w:jc w:val="both"/>
              <w:rPr>
                <w:rFonts w:eastAsia="Calibri"/>
                <w:color w:val="000000"/>
                <w:szCs w:val="24"/>
              </w:rPr>
            </w:pPr>
          </w:p>
        </w:tc>
        <w:tc>
          <w:tcPr>
            <w:tcW w:w="8151" w:type="dxa"/>
            <w:vAlign w:val="center"/>
            <w:hideMark/>
          </w:tcPr>
          <w:p w14:paraId="4FB77076" w14:textId="77777777" w:rsidR="00B769C0" w:rsidRPr="008650FB" w:rsidRDefault="00255CD8" w:rsidP="00CB3764">
            <w:pPr>
              <w:spacing w:line="360" w:lineRule="auto"/>
              <w:jc w:val="center"/>
              <w:rPr>
                <w:rFonts w:eastAsia="Calibri"/>
                <w:color w:val="000000"/>
                <w:szCs w:val="24"/>
              </w:rPr>
            </w:pPr>
            <m:oMathPara>
              <m:oMath>
                <m:f>
                  <m:fPr>
                    <m:ctrlPr>
                      <w:rPr>
                        <w:rFonts w:ascii="Cambria Math" w:eastAsia="Calibri" w:hAnsi="Cambria Math"/>
                        <w:i/>
                        <w:color w:val="000000"/>
                        <w:szCs w:val="24"/>
                      </w:rPr>
                    </m:ctrlPr>
                  </m:fPr>
                  <m:num>
                    <m:r>
                      <w:rPr>
                        <w:rFonts w:ascii="Cambria Math" w:eastAsia="Calibri" w:hAnsi="Cambria Math"/>
                        <w:color w:val="000000"/>
                        <w:szCs w:val="24"/>
                      </w:rPr>
                      <m:t>dq</m:t>
                    </m:r>
                  </m:num>
                  <m:den>
                    <m:r>
                      <w:rPr>
                        <w:rFonts w:ascii="Cambria Math" w:eastAsia="Calibri" w:hAnsi="Cambria Math"/>
                        <w:color w:val="000000"/>
                        <w:szCs w:val="24"/>
                      </w:rPr>
                      <m:t>dt</m:t>
                    </m:r>
                  </m:den>
                </m:f>
                <m:r>
                  <w:rPr>
                    <w:rFonts w:ascii="Cambria Math" w:eastAsia="Calibri" w:hAnsi="Cambria Math"/>
                    <w:color w:val="000000"/>
                    <w:szCs w:val="24"/>
                  </w:rPr>
                  <m:t>=</m:t>
                </m:r>
                <m:f>
                  <m:fPr>
                    <m:ctrlPr>
                      <w:rPr>
                        <w:rFonts w:ascii="Cambria Math" w:eastAsia="Calibri" w:hAnsi="Cambria Math"/>
                        <w:i/>
                        <w:color w:val="000000"/>
                        <w:szCs w:val="24"/>
                      </w:rPr>
                    </m:ctrlPr>
                  </m:fPr>
                  <m:num>
                    <m:r>
                      <w:rPr>
                        <w:rFonts w:ascii="Cambria Math" w:eastAsia="Calibri" w:hAnsi="Cambria Math"/>
                        <w:color w:val="000000"/>
                        <w:szCs w:val="24"/>
                      </w:rPr>
                      <m:t>d</m:t>
                    </m:r>
                    <m:r>
                      <m:rPr>
                        <m:sty m:val="p"/>
                      </m:rPr>
                      <w:rPr>
                        <w:rFonts w:ascii="Cambria Math" w:hAnsi="Cambria Math"/>
                        <w:szCs w:val="24"/>
                      </w:rPr>
                      <m:t>ω</m:t>
                    </m:r>
                  </m:num>
                  <m:den>
                    <m:r>
                      <w:rPr>
                        <w:rFonts w:ascii="Cambria Math" w:eastAsia="Calibri" w:hAnsi="Cambria Math"/>
                        <w:color w:val="000000"/>
                        <w:szCs w:val="24"/>
                      </w:rPr>
                      <m:t>dk</m:t>
                    </m:r>
                  </m:den>
                </m:f>
              </m:oMath>
            </m:oMathPara>
          </w:p>
        </w:tc>
        <w:tc>
          <w:tcPr>
            <w:tcW w:w="498" w:type="dxa"/>
            <w:vAlign w:val="center"/>
            <w:hideMark/>
          </w:tcPr>
          <w:p w14:paraId="4B6240A6" w14:textId="284841ED" w:rsidR="00B769C0" w:rsidRPr="008650FB" w:rsidRDefault="00B769C0" w:rsidP="00CB3764">
            <w:pPr>
              <w:spacing w:line="360" w:lineRule="auto"/>
              <w:rPr>
                <w:rFonts w:eastAsia="Calibri"/>
                <w:color w:val="000000"/>
                <w:szCs w:val="24"/>
              </w:rPr>
            </w:pPr>
            <w:r w:rsidRPr="008650FB">
              <w:rPr>
                <w:rFonts w:eastAsia="Calibri"/>
                <w:color w:val="000000"/>
                <w:szCs w:val="24"/>
              </w:rPr>
              <w:t>(</w:t>
            </w:r>
            <w:r w:rsidR="00FE752D">
              <w:rPr>
                <w:rFonts w:eastAsia="Calibri"/>
                <w:color w:val="000000"/>
                <w:szCs w:val="24"/>
              </w:rPr>
              <w:t>8</w:t>
            </w:r>
            <w:r w:rsidRPr="008650FB">
              <w:rPr>
                <w:rFonts w:eastAsia="Calibri"/>
                <w:color w:val="000000"/>
                <w:szCs w:val="24"/>
              </w:rPr>
              <w:t>)</w:t>
            </w:r>
          </w:p>
        </w:tc>
      </w:tr>
    </w:tbl>
    <w:p w14:paraId="0B038C67" w14:textId="77777777" w:rsidR="00B769C0" w:rsidRDefault="00B769C0" w:rsidP="00B769C0">
      <w:pPr>
        <w:spacing w:line="360" w:lineRule="auto"/>
        <w:contextualSpacing/>
        <w:jc w:val="both"/>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498"/>
      </w:tblGrid>
      <w:tr w:rsidR="00B769C0" w:rsidRPr="008650FB" w14:paraId="7F1E324A" w14:textId="77777777" w:rsidTr="00CB3764">
        <w:trPr>
          <w:trHeight w:val="2"/>
        </w:trPr>
        <w:tc>
          <w:tcPr>
            <w:tcW w:w="377" w:type="dxa"/>
          </w:tcPr>
          <w:p w14:paraId="222DF4A1" w14:textId="77777777" w:rsidR="00B769C0" w:rsidRPr="008650FB" w:rsidRDefault="00B769C0" w:rsidP="00CB3764">
            <w:pPr>
              <w:spacing w:line="360" w:lineRule="auto"/>
              <w:jc w:val="both"/>
              <w:rPr>
                <w:rFonts w:eastAsia="Calibri"/>
                <w:color w:val="000000"/>
                <w:szCs w:val="24"/>
              </w:rPr>
            </w:pPr>
          </w:p>
        </w:tc>
        <w:tc>
          <w:tcPr>
            <w:tcW w:w="8151" w:type="dxa"/>
            <w:vAlign w:val="center"/>
            <w:hideMark/>
          </w:tcPr>
          <w:p w14:paraId="580E9A94" w14:textId="77777777" w:rsidR="00B769C0" w:rsidRPr="008650FB" w:rsidRDefault="00255CD8" w:rsidP="00CB3764">
            <w:pPr>
              <w:spacing w:line="360" w:lineRule="auto"/>
              <w:jc w:val="center"/>
              <w:rPr>
                <w:rFonts w:eastAsia="Calibri"/>
                <w:color w:val="000000"/>
                <w:szCs w:val="24"/>
              </w:rPr>
            </w:pPr>
            <m:oMathPara>
              <m:oMath>
                <m:f>
                  <m:fPr>
                    <m:ctrlPr>
                      <w:rPr>
                        <w:rFonts w:ascii="Cambria Math" w:eastAsia="Calibri" w:hAnsi="Cambria Math"/>
                        <w:i/>
                        <w:color w:val="000000"/>
                        <w:szCs w:val="24"/>
                      </w:rPr>
                    </m:ctrlPr>
                  </m:fPr>
                  <m:num>
                    <m:r>
                      <w:rPr>
                        <w:rFonts w:ascii="Cambria Math" w:eastAsia="Calibri" w:hAnsi="Cambria Math"/>
                        <w:color w:val="000000"/>
                        <w:szCs w:val="24"/>
                      </w:rPr>
                      <m:t>dk</m:t>
                    </m:r>
                  </m:num>
                  <m:den>
                    <m:r>
                      <w:rPr>
                        <w:rFonts w:ascii="Cambria Math" w:eastAsia="Calibri" w:hAnsi="Cambria Math"/>
                        <w:color w:val="000000"/>
                        <w:szCs w:val="24"/>
                      </w:rPr>
                      <m:t>dt</m:t>
                    </m:r>
                  </m:den>
                </m:f>
                <m:r>
                  <w:rPr>
                    <w:rFonts w:ascii="Cambria Math" w:eastAsia="Calibri" w:hAnsi="Cambria Math"/>
                    <w:color w:val="000000"/>
                    <w:szCs w:val="24"/>
                  </w:rPr>
                  <m:t>=-</m:t>
                </m:r>
                <m:f>
                  <m:fPr>
                    <m:ctrlPr>
                      <w:rPr>
                        <w:rFonts w:ascii="Cambria Math" w:eastAsia="Calibri" w:hAnsi="Cambria Math"/>
                        <w:i/>
                        <w:color w:val="000000"/>
                        <w:szCs w:val="24"/>
                      </w:rPr>
                    </m:ctrlPr>
                  </m:fPr>
                  <m:num>
                    <m:r>
                      <w:rPr>
                        <w:rFonts w:ascii="Cambria Math" w:eastAsia="Calibri" w:hAnsi="Cambria Math"/>
                        <w:color w:val="000000"/>
                        <w:szCs w:val="24"/>
                      </w:rPr>
                      <m:t>d</m:t>
                    </m:r>
                    <m:r>
                      <m:rPr>
                        <m:sty m:val="p"/>
                      </m:rPr>
                      <w:rPr>
                        <w:rFonts w:ascii="Cambria Math" w:hAnsi="Cambria Math"/>
                        <w:szCs w:val="24"/>
                      </w:rPr>
                      <m:t>ω</m:t>
                    </m:r>
                  </m:num>
                  <m:den>
                    <m:r>
                      <w:rPr>
                        <w:rFonts w:ascii="Cambria Math" w:eastAsia="Calibri" w:hAnsi="Cambria Math"/>
                        <w:color w:val="000000"/>
                        <w:szCs w:val="24"/>
                      </w:rPr>
                      <m:t>dq</m:t>
                    </m:r>
                  </m:den>
                </m:f>
              </m:oMath>
            </m:oMathPara>
          </w:p>
        </w:tc>
        <w:tc>
          <w:tcPr>
            <w:tcW w:w="498" w:type="dxa"/>
            <w:vAlign w:val="center"/>
            <w:hideMark/>
          </w:tcPr>
          <w:p w14:paraId="434D14A7" w14:textId="1D51E884" w:rsidR="00B769C0" w:rsidRPr="008650FB" w:rsidRDefault="00B769C0" w:rsidP="00CB3764">
            <w:pPr>
              <w:spacing w:line="360" w:lineRule="auto"/>
              <w:rPr>
                <w:rFonts w:eastAsia="Calibri"/>
                <w:color w:val="000000"/>
                <w:szCs w:val="24"/>
              </w:rPr>
            </w:pPr>
            <w:r w:rsidRPr="008650FB">
              <w:rPr>
                <w:rFonts w:eastAsia="Calibri"/>
                <w:color w:val="000000"/>
                <w:szCs w:val="24"/>
              </w:rPr>
              <w:t>(</w:t>
            </w:r>
            <w:r w:rsidR="00FE752D">
              <w:rPr>
                <w:rFonts w:eastAsia="Calibri"/>
                <w:color w:val="000000"/>
                <w:szCs w:val="24"/>
              </w:rPr>
              <w:t>9</w:t>
            </w:r>
            <w:r w:rsidRPr="008650FB">
              <w:rPr>
                <w:rFonts w:eastAsia="Calibri"/>
                <w:color w:val="000000"/>
                <w:szCs w:val="24"/>
              </w:rPr>
              <w:t>)</w:t>
            </w:r>
          </w:p>
        </w:tc>
      </w:tr>
    </w:tbl>
    <w:p w14:paraId="11A287CE" w14:textId="77777777" w:rsidR="009631B4" w:rsidRDefault="009631B4" w:rsidP="003832C2">
      <w:pPr>
        <w:jc w:val="both"/>
      </w:pPr>
    </w:p>
    <w:p w14:paraId="66A8E8AD" w14:textId="2B2AAB6B" w:rsidR="00B06123" w:rsidRDefault="001013EF" w:rsidP="00B06123">
      <w:pPr>
        <w:ind w:firstLine="270"/>
        <w:jc w:val="both"/>
      </w:pPr>
      <w:r>
        <w:rPr>
          <w:rFonts w:eastAsia="Calibri"/>
          <w:color w:val="000000"/>
          <w:szCs w:val="24"/>
        </w:rPr>
        <w:t xml:space="preserve">The model had similar dimensions as the sensing area of the flow rig and sensors used. The test section </w:t>
      </w:r>
      <w:r w:rsidR="00EA7576">
        <w:rPr>
          <w:rFonts w:eastAsia="Calibri"/>
          <w:color w:val="000000"/>
          <w:szCs w:val="24"/>
        </w:rPr>
        <w:t>was</w:t>
      </w:r>
      <w:r>
        <w:rPr>
          <w:rFonts w:eastAsia="Calibri"/>
          <w:color w:val="000000"/>
          <w:szCs w:val="24"/>
        </w:rPr>
        <w:t xml:space="preserve"> modelled as filled with water and bubbles were made of air. A pair of emitter</w:t>
      </w:r>
      <w:r w:rsidR="00AE132E">
        <w:rPr>
          <w:rFonts w:eastAsia="Calibri"/>
          <w:color w:val="000000"/>
          <w:szCs w:val="24"/>
        </w:rPr>
        <w:t>s</w:t>
      </w:r>
      <w:r>
        <w:rPr>
          <w:rFonts w:eastAsia="Calibri"/>
          <w:color w:val="000000"/>
          <w:szCs w:val="24"/>
        </w:rPr>
        <w:t xml:space="preserve"> and photodiode</w:t>
      </w:r>
      <w:r w:rsidR="00AE132E">
        <w:rPr>
          <w:rFonts w:eastAsia="Calibri"/>
          <w:color w:val="000000"/>
          <w:szCs w:val="24"/>
        </w:rPr>
        <w:t>s</w:t>
      </w:r>
      <w:r>
        <w:rPr>
          <w:rFonts w:eastAsia="Calibri"/>
          <w:color w:val="000000"/>
          <w:szCs w:val="24"/>
        </w:rPr>
        <w:t xml:space="preserve"> represented the source and detectors of the rays, since each pair was expected to produce similar response. Emitted number of rays was</w:t>
      </w:r>
      <w:r w:rsidR="00AE132E">
        <w:rPr>
          <w:rFonts w:eastAsia="Calibri"/>
          <w:color w:val="000000"/>
          <w:szCs w:val="24"/>
        </w:rPr>
        <w:t xml:space="preserve"> set at 10</w:t>
      </w:r>
      <w:r>
        <w:rPr>
          <w:rFonts w:eastAsia="Calibri"/>
          <w:color w:val="000000"/>
          <w:szCs w:val="24"/>
        </w:rPr>
        <w:t xml:space="preserve"> to aid observation of bubble effect on the emitted and received rays. The sensor response was computed as the ratio of number of received rays at the detector (</w:t>
      </w:r>
      <w:r w:rsidRPr="00AE132E">
        <w:rPr>
          <w:rFonts w:eastAsia="Calibri"/>
          <w:i/>
          <w:color w:val="000000"/>
          <w:szCs w:val="24"/>
        </w:rPr>
        <w:t>N</w:t>
      </w:r>
      <w:r w:rsidRPr="00C66DB8">
        <w:rPr>
          <w:rFonts w:eastAsia="Calibri"/>
          <w:i/>
          <w:color w:val="000000"/>
          <w:szCs w:val="24"/>
          <w:vertAlign w:val="subscript"/>
        </w:rPr>
        <w:t>r</w:t>
      </w:r>
      <w:r>
        <w:rPr>
          <w:rFonts w:eastAsia="Calibri"/>
          <w:color w:val="000000"/>
          <w:szCs w:val="24"/>
        </w:rPr>
        <w:t>) to the number of emitted rays (</w:t>
      </w:r>
      <w:r w:rsidRPr="00AE132E">
        <w:rPr>
          <w:rFonts w:eastAsia="Calibri"/>
          <w:i/>
          <w:color w:val="000000"/>
          <w:szCs w:val="24"/>
        </w:rPr>
        <w:t>N</w:t>
      </w:r>
      <w:r w:rsidRPr="00C66DB8">
        <w:rPr>
          <w:rFonts w:eastAsia="Calibri"/>
          <w:i/>
          <w:color w:val="000000"/>
          <w:szCs w:val="24"/>
          <w:vertAlign w:val="subscript"/>
        </w:rPr>
        <w:t>e</w:t>
      </w:r>
      <w:r>
        <w:rPr>
          <w:rFonts w:eastAsia="Calibri"/>
          <w:color w:val="000000"/>
          <w:szCs w:val="24"/>
        </w:rPr>
        <w:t>) from the emitter. Based on earlier experimental observation typical bubbles sizes and shapes rising through the mid-section of the test section were considered. The emitter is modelled as a release feature from the left and the photodiode as an accumulator of rays on the right. To simulate the effect of a moving bubble in the path of the emitted ray, varied bubble sizes set at nose, body and tail positions were introduced in the path of the emitted ray.</w:t>
      </w:r>
      <w:r w:rsidR="00B06123" w:rsidRPr="00B06123">
        <w:t xml:space="preserve"> </w:t>
      </w:r>
    </w:p>
    <w:p w14:paraId="2C35741D" w14:textId="7D97A880" w:rsidR="00AB297B" w:rsidRPr="00B06123" w:rsidRDefault="00B06123" w:rsidP="008D3436">
      <w:pPr>
        <w:ind w:firstLine="270"/>
        <w:jc w:val="both"/>
      </w:pPr>
      <w:r w:rsidRPr="00B06123">
        <w:rPr>
          <w:rFonts w:eastAsia="Calibri"/>
          <w:color w:val="000000"/>
          <w:szCs w:val="24"/>
        </w:rPr>
        <w:t xml:space="preserve">Figure </w:t>
      </w:r>
      <w:r>
        <w:rPr>
          <w:rFonts w:eastAsia="Calibri"/>
          <w:color w:val="000000"/>
          <w:szCs w:val="24"/>
        </w:rPr>
        <w:t>5</w:t>
      </w:r>
      <w:r w:rsidRPr="00B06123">
        <w:rPr>
          <w:rFonts w:eastAsia="Calibri"/>
          <w:color w:val="000000"/>
          <w:szCs w:val="24"/>
        </w:rPr>
        <w:t xml:space="preserve"> (a – c)</w:t>
      </w:r>
      <w:r w:rsidR="00CD199D">
        <w:rPr>
          <w:rFonts w:eastAsia="Calibri"/>
          <w:color w:val="000000"/>
          <w:szCs w:val="24"/>
        </w:rPr>
        <w:t xml:space="preserve"> and 5(d</w:t>
      </w:r>
      <w:r w:rsidR="00EA7576">
        <w:rPr>
          <w:rFonts w:eastAsia="Calibri"/>
          <w:color w:val="000000"/>
          <w:szCs w:val="24"/>
        </w:rPr>
        <w:t xml:space="preserve"> </w:t>
      </w:r>
      <w:r w:rsidR="00CD199D">
        <w:rPr>
          <w:rFonts w:eastAsia="Calibri"/>
          <w:color w:val="000000"/>
          <w:szCs w:val="24"/>
        </w:rPr>
        <w:t>-</w:t>
      </w:r>
      <w:r w:rsidR="00EA7576">
        <w:rPr>
          <w:rFonts w:eastAsia="Calibri"/>
          <w:color w:val="000000"/>
          <w:szCs w:val="24"/>
        </w:rPr>
        <w:t xml:space="preserve"> </w:t>
      </w:r>
      <w:r w:rsidR="00CD199D">
        <w:rPr>
          <w:rFonts w:eastAsia="Calibri"/>
          <w:color w:val="000000"/>
          <w:szCs w:val="24"/>
        </w:rPr>
        <w:t>f)</w:t>
      </w:r>
      <w:r w:rsidRPr="00B06123">
        <w:rPr>
          <w:rFonts w:eastAsia="Calibri"/>
          <w:color w:val="000000"/>
          <w:szCs w:val="24"/>
        </w:rPr>
        <w:t xml:space="preserve"> </w:t>
      </w:r>
      <w:r w:rsidR="00CD199D">
        <w:rPr>
          <w:rFonts w:eastAsia="Calibri"/>
          <w:color w:val="000000"/>
          <w:szCs w:val="24"/>
        </w:rPr>
        <w:t>shows simulation results of a 1</w:t>
      </w:r>
      <w:r w:rsidRPr="00B06123">
        <w:rPr>
          <w:rFonts w:eastAsia="Calibri"/>
          <w:color w:val="000000"/>
          <w:szCs w:val="24"/>
        </w:rPr>
        <w:t xml:space="preserve">mm </w:t>
      </w:r>
      <w:r w:rsidR="00CD199D">
        <w:rPr>
          <w:rFonts w:eastAsia="Calibri"/>
          <w:color w:val="000000"/>
          <w:szCs w:val="24"/>
        </w:rPr>
        <w:t xml:space="preserve">and 8 mm </w:t>
      </w:r>
      <w:r w:rsidRPr="00B06123">
        <w:rPr>
          <w:rFonts w:eastAsia="Calibri"/>
          <w:color w:val="000000"/>
          <w:szCs w:val="24"/>
        </w:rPr>
        <w:t xml:space="preserve">spherical bubble. It was observed that the bubble behaved </w:t>
      </w:r>
      <w:r w:rsidR="00CD199D">
        <w:rPr>
          <w:rFonts w:eastAsia="Calibri"/>
          <w:color w:val="000000"/>
          <w:szCs w:val="24"/>
        </w:rPr>
        <w:t>light scatterer</w:t>
      </w:r>
      <w:r w:rsidRPr="00B06123">
        <w:rPr>
          <w:rFonts w:eastAsia="Calibri"/>
          <w:color w:val="000000"/>
          <w:szCs w:val="24"/>
        </w:rPr>
        <w:t xml:space="preserve"> at all positions hence a reduced ratio of received to emit</w:t>
      </w:r>
      <w:r>
        <w:rPr>
          <w:rFonts w:eastAsia="Calibri"/>
          <w:color w:val="000000"/>
          <w:szCs w:val="24"/>
        </w:rPr>
        <w:t>ted number of rays was computed</w:t>
      </w:r>
      <w:r w:rsidRPr="00B06123">
        <w:rPr>
          <w:rFonts w:eastAsia="Calibri"/>
          <w:color w:val="000000"/>
          <w:szCs w:val="24"/>
        </w:rPr>
        <w:t>. Increasing</w:t>
      </w:r>
      <w:r w:rsidR="00CD199D">
        <w:rPr>
          <w:rFonts w:eastAsia="Calibri"/>
          <w:color w:val="000000"/>
          <w:szCs w:val="24"/>
        </w:rPr>
        <w:t xml:space="preserve"> </w:t>
      </w:r>
      <w:r w:rsidR="00711700">
        <w:rPr>
          <w:rFonts w:eastAsia="Calibri"/>
          <w:color w:val="000000"/>
          <w:szCs w:val="24"/>
        </w:rPr>
        <w:t>spherical</w:t>
      </w:r>
      <w:r w:rsidR="00CD199D">
        <w:rPr>
          <w:rFonts w:eastAsia="Calibri"/>
          <w:color w:val="000000"/>
          <w:szCs w:val="24"/>
        </w:rPr>
        <w:t xml:space="preserve"> </w:t>
      </w:r>
      <w:r w:rsidR="00CD199D" w:rsidRPr="00B06123">
        <w:rPr>
          <w:rFonts w:eastAsia="Calibri"/>
          <w:color w:val="000000"/>
          <w:szCs w:val="24"/>
        </w:rPr>
        <w:t>bubble</w:t>
      </w:r>
      <w:r w:rsidRPr="00B06123">
        <w:rPr>
          <w:rFonts w:eastAsia="Calibri"/>
          <w:color w:val="000000"/>
          <w:szCs w:val="24"/>
        </w:rPr>
        <w:t xml:space="preserve"> size to 8 mm </w:t>
      </w:r>
      <w:r w:rsidR="00CD199D">
        <w:rPr>
          <w:rFonts w:eastAsia="Calibri"/>
          <w:color w:val="000000"/>
          <w:szCs w:val="24"/>
        </w:rPr>
        <w:t>(</w:t>
      </w:r>
      <w:r w:rsidRPr="00B06123">
        <w:rPr>
          <w:rFonts w:eastAsia="Calibri"/>
          <w:color w:val="000000"/>
          <w:szCs w:val="24"/>
        </w:rPr>
        <w:t xml:space="preserve">figure </w:t>
      </w:r>
      <w:r>
        <w:rPr>
          <w:rFonts w:eastAsia="Calibri"/>
          <w:color w:val="000000"/>
          <w:szCs w:val="24"/>
        </w:rPr>
        <w:t>5</w:t>
      </w:r>
      <w:r w:rsidR="00CD199D">
        <w:rPr>
          <w:rFonts w:eastAsia="Calibri"/>
          <w:color w:val="000000"/>
          <w:szCs w:val="24"/>
        </w:rPr>
        <w:t xml:space="preserve"> (</w:t>
      </w:r>
      <w:r w:rsidRPr="00B06123">
        <w:rPr>
          <w:rFonts w:eastAsia="Calibri"/>
          <w:color w:val="000000"/>
          <w:szCs w:val="24"/>
        </w:rPr>
        <w:t xml:space="preserve">d </w:t>
      </w:r>
      <w:r>
        <w:rPr>
          <w:rFonts w:eastAsia="Calibri"/>
          <w:color w:val="000000"/>
          <w:szCs w:val="24"/>
        </w:rPr>
        <w:t>-</w:t>
      </w:r>
      <w:r w:rsidR="00CD199D">
        <w:rPr>
          <w:rFonts w:eastAsia="Calibri"/>
          <w:color w:val="000000"/>
          <w:szCs w:val="24"/>
        </w:rPr>
        <w:t xml:space="preserve"> f)) and 15 mm </w:t>
      </w:r>
      <w:r w:rsidRPr="00B06123">
        <w:rPr>
          <w:rFonts w:eastAsia="Calibri"/>
          <w:color w:val="000000"/>
          <w:szCs w:val="24"/>
        </w:rPr>
        <w:t xml:space="preserve">ellipsoidal, figure </w:t>
      </w:r>
      <w:r>
        <w:rPr>
          <w:rFonts w:eastAsia="Calibri"/>
          <w:color w:val="000000"/>
          <w:szCs w:val="24"/>
        </w:rPr>
        <w:t>5</w:t>
      </w:r>
      <w:r w:rsidRPr="00B06123">
        <w:rPr>
          <w:rFonts w:eastAsia="Calibri"/>
          <w:color w:val="000000"/>
          <w:szCs w:val="24"/>
        </w:rPr>
        <w:t xml:space="preserve"> (g </w:t>
      </w:r>
      <w:r>
        <w:rPr>
          <w:rFonts w:eastAsia="Calibri"/>
          <w:color w:val="000000"/>
          <w:szCs w:val="24"/>
        </w:rPr>
        <w:t>-</w:t>
      </w:r>
      <w:r w:rsidRPr="00B06123">
        <w:rPr>
          <w:rFonts w:eastAsia="Calibri"/>
          <w:color w:val="000000"/>
          <w:szCs w:val="24"/>
        </w:rPr>
        <w:t xml:space="preserve"> i) at nose and tail positions showed similar lensing effects due to the curved interfaces. However, the dominance of refraction </w:t>
      </w:r>
      <w:r w:rsidR="002533EF">
        <w:rPr>
          <w:rFonts w:eastAsia="Calibri"/>
          <w:color w:val="000000"/>
          <w:szCs w:val="24"/>
        </w:rPr>
        <w:t>of</w:t>
      </w:r>
      <w:r w:rsidR="00CD199D">
        <w:rPr>
          <w:rFonts w:eastAsia="Calibri"/>
          <w:color w:val="000000"/>
          <w:szCs w:val="24"/>
        </w:rPr>
        <w:t xml:space="preserve"> </w:t>
      </w:r>
      <w:r w:rsidR="002533EF">
        <w:rPr>
          <w:rFonts w:eastAsia="Calibri"/>
          <w:color w:val="000000"/>
          <w:szCs w:val="24"/>
        </w:rPr>
        <w:t xml:space="preserve">the </w:t>
      </w:r>
      <w:r w:rsidR="002533EF" w:rsidRPr="00B06123">
        <w:rPr>
          <w:rFonts w:eastAsia="Calibri"/>
          <w:color w:val="000000"/>
          <w:szCs w:val="24"/>
        </w:rPr>
        <w:t>transmitted</w:t>
      </w:r>
      <w:r w:rsidRPr="00B06123">
        <w:rPr>
          <w:rFonts w:eastAsia="Calibri"/>
          <w:color w:val="000000"/>
          <w:szCs w:val="24"/>
        </w:rPr>
        <w:t xml:space="preserve"> light was observed for the passage of each bubble at the body positions. </w:t>
      </w:r>
      <w:r w:rsidR="002533EF">
        <w:rPr>
          <w:rFonts w:eastAsia="Calibri"/>
          <w:color w:val="000000"/>
          <w:szCs w:val="24"/>
        </w:rPr>
        <w:t xml:space="preserve">Since bubble sizes approach the pipe diameter </w:t>
      </w:r>
      <w:r w:rsidR="00804625" w:rsidRPr="00B06123">
        <w:rPr>
          <w:rFonts w:eastAsia="Calibri"/>
          <w:color w:val="000000"/>
          <w:szCs w:val="24"/>
        </w:rPr>
        <w:t>enough</w:t>
      </w:r>
      <w:r w:rsidRPr="00B06123">
        <w:rPr>
          <w:rFonts w:eastAsia="Calibri"/>
          <w:color w:val="000000"/>
          <w:szCs w:val="24"/>
        </w:rPr>
        <w:t xml:space="preserve"> </w:t>
      </w:r>
      <w:r w:rsidR="002533EF">
        <w:rPr>
          <w:rFonts w:eastAsia="Calibri"/>
          <w:color w:val="000000"/>
          <w:szCs w:val="24"/>
        </w:rPr>
        <w:t xml:space="preserve">air media is formed </w:t>
      </w:r>
      <w:r w:rsidR="002533EF" w:rsidRPr="00B06123">
        <w:rPr>
          <w:rFonts w:eastAsia="Calibri"/>
          <w:color w:val="000000"/>
          <w:szCs w:val="24"/>
        </w:rPr>
        <w:t>to</w:t>
      </w:r>
      <w:r w:rsidR="002533EF">
        <w:rPr>
          <w:rFonts w:eastAsia="Calibri"/>
          <w:color w:val="000000"/>
          <w:szCs w:val="24"/>
        </w:rPr>
        <w:t xml:space="preserve"> allow light through to the photodiode</w:t>
      </w:r>
      <w:r w:rsidRPr="00B06123">
        <w:rPr>
          <w:rFonts w:eastAsia="Calibri"/>
          <w:color w:val="000000"/>
          <w:szCs w:val="24"/>
        </w:rPr>
        <w:t>. Similar results were o</w:t>
      </w:r>
      <w:r w:rsidR="002533EF">
        <w:rPr>
          <w:rFonts w:eastAsia="Calibri"/>
          <w:color w:val="000000"/>
          <w:szCs w:val="24"/>
        </w:rPr>
        <w:t>bserved for the bubble cap of 17</w:t>
      </w:r>
      <w:r w:rsidRPr="00B06123">
        <w:rPr>
          <w:rFonts w:eastAsia="Calibri"/>
          <w:color w:val="000000"/>
          <w:szCs w:val="24"/>
        </w:rPr>
        <w:t xml:space="preserve"> mm size</w:t>
      </w:r>
      <w:r>
        <w:rPr>
          <w:rFonts w:eastAsia="Calibri"/>
          <w:color w:val="000000"/>
          <w:szCs w:val="24"/>
        </w:rPr>
        <w:t xml:space="preserve"> (figure 5 (j-</w:t>
      </w:r>
      <w:r w:rsidR="00711700">
        <w:rPr>
          <w:rFonts w:eastAsia="Calibri"/>
          <w:color w:val="000000"/>
          <w:szCs w:val="24"/>
        </w:rPr>
        <w:t>l)).</w:t>
      </w:r>
      <w:r w:rsidR="00AB297B" w:rsidRPr="00AB297B">
        <w:t xml:space="preserve"> </w:t>
      </w:r>
      <w:r w:rsidR="00AB297B">
        <w:t xml:space="preserve">Results were similar </w:t>
      </w:r>
      <w:r w:rsidR="00EA7576">
        <w:t xml:space="preserve">to </w:t>
      </w:r>
      <w:r w:rsidR="00AB297B">
        <w:t xml:space="preserve">that of  </w:t>
      </w:r>
      <w:r w:rsidR="00AB297B">
        <w:fldChar w:fldCharType="begin" w:fldLock="1"/>
      </w:r>
      <w:r w:rsidR="00AB297B">
        <w:instrText>ADDIN CSL_CITATION {"citationItems":[{"id":"ITEM-1","itemData":{"ISSN":"0955-5986","author":[{"dropping-particle":"","family":"Mithran","given":"N","non-dropping-particle":"","parse-names":false,"suffix":""},{"dropping-particle":"","family":"Venkatesan","given":"M","non-dropping-particle":"","parse-names":false,"suffix":""}],"container-title":"Flow measurement and instrumentation","id":"ITEM-1","issued":{"date-parts":[["2017"]]},"page":"12-20","publisher":"Elsevier","title":"Effect of IR Transceiver orientation on gas/liquid two-phase flow regimes","type":"article-journal","volume":"58"},"uris":["http://www.mendeley.com/documents/?uuid=116b1299-d589-4629-8498-571e5e6f9166"]}],"mendeley":{"formattedCitation":"(Mithran and Venkatesan, 2017)","manualFormatting":"Mithran and Venkatesan, (2017)","plainTextFormattedCitation":"(Mithran and Venkatesan, 2017)","previouslyFormattedCitation":"(Mithran and Venkatesan, 2017)"},"properties":{"noteIndex":0},"schema":"https://github.com/citation-style-language/schema/raw/master/csl-citation.json"}</w:instrText>
      </w:r>
      <w:r w:rsidR="00AB297B">
        <w:fldChar w:fldCharType="separate"/>
      </w:r>
      <w:r w:rsidR="00AB297B" w:rsidRPr="00B95578">
        <w:rPr>
          <w:noProof/>
        </w:rPr>
        <w:t xml:space="preserve">Mithran and Venkatesan, </w:t>
      </w:r>
      <w:r w:rsidR="00AB297B">
        <w:rPr>
          <w:noProof/>
        </w:rPr>
        <w:t>(</w:t>
      </w:r>
      <w:r w:rsidR="00AB297B" w:rsidRPr="00B95578">
        <w:rPr>
          <w:noProof/>
        </w:rPr>
        <w:t>2017)</w:t>
      </w:r>
      <w:r w:rsidR="00AB297B">
        <w:fldChar w:fldCharType="end"/>
      </w:r>
      <w:r w:rsidR="00EA7576">
        <w:t xml:space="preserve"> and </w:t>
      </w:r>
      <w:r w:rsidR="00EA7576">
        <w:fldChar w:fldCharType="begin" w:fldLock="1"/>
      </w:r>
      <w:r w:rsidR="00EA7576">
        <w:instrText>ADDIN CSL_CITATION {"citationItems":[{"id":"ITEM-1","itemData":{"ISBN":"2261-236X","author":[{"dropping-particle":"","family":"Sulthana","given":"S Aafrin","non-dropping-particle":"","parse-names":false,"suffix":""},{"dropping-particle":"","family":"Marieswaran","given":"T","non-dropping-particle":"","parse-names":false,"suffix":""},{"dropping-particle":"","family":"Braghadesh","given":"N","non-dropping-particle":"","parse-names":false,"suffix":""},{"dropping-particle":"","family":"Mithran","given":"N","non-dropping-particle":"","parse-names":false,"suffix":""},{"dropping-particle":"","family":"Venkatesan","given":"M","non-dropping-particle":"","parse-names":false,"suffix":""}],"container-title":"MATEC Web of Conferences","id":"ITEM-1","issued":{"date-parts":[["2018"]]},"page":"1002","publisher":"EDP Sciences","title":"Slug-bubble regime identification in a square channel using a IR Sensor","type":"paper-conference","volume":"172"},"uris":["http://www.mendeley.com/documents/?uuid=0163be2e-9122-43fc-ac5d-a48748ec7697"]}],"mendeley":{"formattedCitation":"(Sulthana &lt;i&gt;et al.&lt;/i&gt;, 2018)","manualFormatting":"Sulthana et al., (2018)","plainTextFormattedCitation":"(Sulthana et al., 2018)","previouslyFormattedCitation":"(Sulthana &lt;i&gt;et al.&lt;/i&gt;, 2018)"},"properties":{"noteIndex":0},"schema":"https://github.com/citation-style-language/schema/raw/master/csl-citation.json"}</w:instrText>
      </w:r>
      <w:r w:rsidR="00EA7576">
        <w:fldChar w:fldCharType="separate"/>
      </w:r>
      <w:r w:rsidR="00EA7576" w:rsidRPr="00B95578">
        <w:rPr>
          <w:noProof/>
        </w:rPr>
        <w:t xml:space="preserve">Sulthana </w:t>
      </w:r>
      <w:r w:rsidR="00EA7576" w:rsidRPr="00B95578">
        <w:rPr>
          <w:i/>
          <w:noProof/>
        </w:rPr>
        <w:t>et al.</w:t>
      </w:r>
      <w:r w:rsidR="00EA7576" w:rsidRPr="00B95578">
        <w:rPr>
          <w:noProof/>
        </w:rPr>
        <w:t xml:space="preserve">, </w:t>
      </w:r>
      <w:r w:rsidR="00EA7576">
        <w:rPr>
          <w:noProof/>
        </w:rPr>
        <w:t>(</w:t>
      </w:r>
      <w:r w:rsidR="00EA7576" w:rsidRPr="00B95578">
        <w:rPr>
          <w:noProof/>
        </w:rPr>
        <w:t>2018)</w:t>
      </w:r>
      <w:r w:rsidR="00EA7576">
        <w:fldChar w:fldCharType="end"/>
      </w:r>
      <w:r w:rsidR="00EA7576">
        <w:t>.</w:t>
      </w:r>
    </w:p>
    <w:p w14:paraId="29F67E74" w14:textId="27BF2A22" w:rsidR="00B06123" w:rsidRPr="00B06123" w:rsidRDefault="00B06123" w:rsidP="00B06123">
      <w:pPr>
        <w:ind w:firstLine="270"/>
        <w:jc w:val="both"/>
        <w:rPr>
          <w:rFonts w:eastAsia="Calibri"/>
          <w:color w:val="000000"/>
          <w:szCs w:val="24"/>
        </w:rPr>
      </w:pPr>
    </w:p>
    <w:p w14:paraId="75587663" w14:textId="77777777" w:rsidR="001013EF" w:rsidRDefault="001013EF" w:rsidP="00B95578">
      <w:pPr>
        <w:jc w:val="both"/>
      </w:pPr>
    </w:p>
    <w:p w14:paraId="0671ECD2" w14:textId="77777777" w:rsidR="000C23DA" w:rsidRDefault="000C23DA" w:rsidP="00B95578">
      <w:pPr>
        <w:jc w:val="both"/>
      </w:pPr>
    </w:p>
    <w:p w14:paraId="3D496DF5" w14:textId="60F62D48" w:rsidR="00EB7618" w:rsidRDefault="00B81E3C" w:rsidP="00DD440D">
      <w:pPr>
        <w:jc w:val="center"/>
        <w:rPr>
          <w:b/>
          <w:noProof/>
        </w:rPr>
      </w:pPr>
      <w:r>
        <w:rPr>
          <w:b/>
          <w:noProof/>
          <w:lang w:val="en-GB" w:eastAsia="en-GB"/>
        </w:rPr>
        <w:drawing>
          <wp:inline distT="0" distB="0" distL="0" distR="0" wp14:anchorId="4FB88FB5" wp14:editId="3FB84707">
            <wp:extent cx="5402106" cy="267336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2106" cy="2673362"/>
                    </a:xfrm>
                    <a:prstGeom prst="rect">
                      <a:avLst/>
                    </a:prstGeom>
                    <a:noFill/>
                  </pic:spPr>
                </pic:pic>
              </a:graphicData>
            </a:graphic>
          </wp:inline>
        </w:drawing>
      </w:r>
    </w:p>
    <w:p w14:paraId="450C2F2A" w14:textId="77777777" w:rsidR="00EB7618" w:rsidRDefault="00EB7618" w:rsidP="00B81E3C">
      <w:pPr>
        <w:rPr>
          <w:b/>
        </w:rPr>
      </w:pPr>
    </w:p>
    <w:p w14:paraId="64E92287" w14:textId="44C60840" w:rsidR="00B66E20" w:rsidRDefault="00B66E20" w:rsidP="00B66E20">
      <w:pPr>
        <w:spacing w:after="200" w:line="360" w:lineRule="auto"/>
        <w:jc w:val="center"/>
        <w:rPr>
          <w:rFonts w:eastAsia="MS Mincho"/>
          <w:color w:val="000000"/>
          <w:kern w:val="24"/>
          <w:szCs w:val="24"/>
        </w:rPr>
      </w:pPr>
      <w:r w:rsidRPr="00B66E20">
        <w:rPr>
          <w:rFonts w:eastAsia="MS Mincho"/>
          <w:b/>
          <w:color w:val="000000"/>
          <w:kern w:val="24"/>
          <w:szCs w:val="24"/>
        </w:rPr>
        <w:lastRenderedPageBreak/>
        <w:t xml:space="preserve">Figure </w:t>
      </w:r>
      <w:r>
        <w:rPr>
          <w:rFonts w:eastAsia="MS Mincho"/>
          <w:b/>
          <w:color w:val="000000"/>
          <w:kern w:val="24"/>
          <w:szCs w:val="24"/>
        </w:rPr>
        <w:t>5</w:t>
      </w:r>
      <w:r>
        <w:rPr>
          <w:rFonts w:eastAsia="MS Mincho"/>
          <w:color w:val="000000"/>
          <w:kern w:val="24"/>
          <w:szCs w:val="24"/>
        </w:rPr>
        <w:t xml:space="preserve">: </w:t>
      </w:r>
      <w:r w:rsidR="00B81E3C">
        <w:rPr>
          <w:rFonts w:eastAsia="MS Mincho"/>
          <w:color w:val="000000"/>
          <w:kern w:val="24"/>
          <w:szCs w:val="24"/>
        </w:rPr>
        <w:t>Sensor modelling with 2D ray path, showing</w:t>
      </w:r>
      <w:r w:rsidR="00EA7576">
        <w:rPr>
          <w:rFonts w:eastAsia="MS Mincho"/>
          <w:color w:val="000000"/>
          <w:kern w:val="24"/>
          <w:szCs w:val="24"/>
        </w:rPr>
        <w:t xml:space="preserve"> the</w:t>
      </w:r>
      <w:r w:rsidR="00B81E3C">
        <w:rPr>
          <w:rFonts w:eastAsia="MS Mincho"/>
          <w:color w:val="000000"/>
          <w:kern w:val="24"/>
          <w:szCs w:val="24"/>
        </w:rPr>
        <w:t xml:space="preserve"> nose, body</w:t>
      </w:r>
      <w:r>
        <w:rPr>
          <w:rFonts w:eastAsia="MS Mincho"/>
          <w:color w:val="000000"/>
          <w:kern w:val="24"/>
          <w:szCs w:val="24"/>
        </w:rPr>
        <w:t xml:space="preserve"> and </w:t>
      </w:r>
      <w:r w:rsidR="00B81E3C">
        <w:rPr>
          <w:rFonts w:eastAsia="MS Mincho"/>
          <w:color w:val="000000"/>
          <w:kern w:val="24"/>
          <w:szCs w:val="24"/>
        </w:rPr>
        <w:t>tail effects</w:t>
      </w:r>
      <w:r w:rsidR="00CD199D">
        <w:rPr>
          <w:rFonts w:eastAsia="MS Mincho"/>
          <w:color w:val="000000"/>
          <w:kern w:val="24"/>
          <w:szCs w:val="24"/>
        </w:rPr>
        <w:t xml:space="preserve"> of</w:t>
      </w:r>
      <w:r w:rsidR="00EA7576">
        <w:rPr>
          <w:rFonts w:eastAsia="MS Mincho"/>
          <w:color w:val="000000"/>
          <w:kern w:val="24"/>
          <w:szCs w:val="24"/>
        </w:rPr>
        <w:t xml:space="preserve"> :</w:t>
      </w:r>
      <w:r w:rsidR="00CD199D">
        <w:rPr>
          <w:rFonts w:eastAsia="MS Mincho"/>
          <w:color w:val="000000"/>
          <w:kern w:val="24"/>
          <w:szCs w:val="24"/>
        </w:rPr>
        <w:t xml:space="preserve"> (a-c)</w:t>
      </w:r>
      <w:r w:rsidR="00B81E3C">
        <w:rPr>
          <w:rFonts w:eastAsia="MS Mincho"/>
          <w:color w:val="000000"/>
          <w:kern w:val="24"/>
          <w:szCs w:val="24"/>
        </w:rPr>
        <w:t xml:space="preserve"> </w:t>
      </w:r>
      <w:r w:rsidR="00EE43FA">
        <w:rPr>
          <w:rFonts w:eastAsia="MS Mincho"/>
          <w:color w:val="000000"/>
          <w:kern w:val="24"/>
          <w:szCs w:val="24"/>
        </w:rPr>
        <w:t>s</w:t>
      </w:r>
      <w:r w:rsidR="00B81E3C">
        <w:rPr>
          <w:rFonts w:eastAsia="MS Mincho"/>
          <w:color w:val="000000"/>
          <w:kern w:val="24"/>
          <w:szCs w:val="24"/>
        </w:rPr>
        <w:t>pherical</w:t>
      </w:r>
      <w:r w:rsidR="004A6E7A">
        <w:rPr>
          <w:rFonts w:eastAsia="MS Mincho"/>
          <w:color w:val="000000"/>
          <w:kern w:val="24"/>
          <w:szCs w:val="24"/>
        </w:rPr>
        <w:t xml:space="preserve"> bubbles </w:t>
      </w:r>
      <w:r w:rsidR="00C66DB8">
        <w:rPr>
          <w:rFonts w:eastAsia="MS Mincho"/>
          <w:color w:val="000000"/>
          <w:kern w:val="24"/>
          <w:szCs w:val="24"/>
        </w:rPr>
        <w:t xml:space="preserve">of 1 </w:t>
      </w:r>
      <w:r w:rsidR="00CD199D">
        <w:rPr>
          <w:rFonts w:eastAsia="MS Mincho"/>
          <w:color w:val="000000"/>
          <w:kern w:val="24"/>
          <w:szCs w:val="24"/>
        </w:rPr>
        <w:t>mm</w:t>
      </w:r>
      <w:r w:rsidR="00EA7576">
        <w:rPr>
          <w:rFonts w:eastAsia="MS Mincho"/>
          <w:color w:val="000000"/>
          <w:kern w:val="24"/>
          <w:szCs w:val="24"/>
        </w:rPr>
        <w:t>;</w:t>
      </w:r>
      <w:r w:rsidR="00CD199D">
        <w:rPr>
          <w:rFonts w:eastAsia="MS Mincho"/>
          <w:color w:val="000000"/>
          <w:kern w:val="24"/>
          <w:szCs w:val="24"/>
        </w:rPr>
        <w:t xml:space="preserve"> (d-f) </w:t>
      </w:r>
      <w:r w:rsidR="00EE43FA">
        <w:rPr>
          <w:rFonts w:eastAsia="MS Mincho"/>
          <w:color w:val="000000"/>
          <w:kern w:val="24"/>
          <w:szCs w:val="24"/>
        </w:rPr>
        <w:t>s</w:t>
      </w:r>
      <w:r w:rsidR="00CD199D">
        <w:rPr>
          <w:rFonts w:eastAsia="MS Mincho"/>
          <w:color w:val="000000"/>
          <w:kern w:val="24"/>
          <w:szCs w:val="24"/>
        </w:rPr>
        <w:t>pherical bubbles of 8mm</w:t>
      </w:r>
      <w:r w:rsidR="00EA7576">
        <w:rPr>
          <w:rFonts w:eastAsia="MS Mincho"/>
          <w:color w:val="000000"/>
          <w:kern w:val="24"/>
          <w:szCs w:val="24"/>
        </w:rPr>
        <w:t xml:space="preserve"> ;</w:t>
      </w:r>
      <w:r w:rsidR="00CD199D">
        <w:rPr>
          <w:rFonts w:eastAsia="MS Mincho"/>
          <w:color w:val="000000"/>
          <w:kern w:val="24"/>
          <w:szCs w:val="24"/>
        </w:rPr>
        <w:t xml:space="preserve"> (g-i) </w:t>
      </w:r>
      <w:r w:rsidR="00EE43FA">
        <w:rPr>
          <w:rFonts w:eastAsia="MS Mincho"/>
          <w:color w:val="000000"/>
          <w:kern w:val="24"/>
          <w:szCs w:val="24"/>
        </w:rPr>
        <w:t>e</w:t>
      </w:r>
      <w:r w:rsidR="002533EF">
        <w:rPr>
          <w:rFonts w:eastAsia="MS Mincho"/>
          <w:color w:val="000000"/>
          <w:kern w:val="24"/>
          <w:szCs w:val="24"/>
        </w:rPr>
        <w:t>llipsoidal of</w:t>
      </w:r>
      <w:r w:rsidR="00CD199D">
        <w:rPr>
          <w:rFonts w:eastAsia="MS Mincho"/>
          <w:color w:val="000000"/>
          <w:kern w:val="24"/>
          <w:szCs w:val="24"/>
        </w:rPr>
        <w:t xml:space="preserve"> 15 mm </w:t>
      </w:r>
      <w:r>
        <w:rPr>
          <w:rFonts w:eastAsia="MS Mincho"/>
          <w:color w:val="000000"/>
          <w:kern w:val="24"/>
          <w:szCs w:val="24"/>
        </w:rPr>
        <w:t>(j-l)</w:t>
      </w:r>
      <w:r w:rsidR="00CD199D">
        <w:rPr>
          <w:rFonts w:eastAsia="MS Mincho"/>
          <w:color w:val="000000"/>
          <w:kern w:val="24"/>
          <w:szCs w:val="24"/>
        </w:rPr>
        <w:t xml:space="preserve"> </w:t>
      </w:r>
      <w:r w:rsidR="00EE43FA">
        <w:rPr>
          <w:rFonts w:eastAsia="MS Mincho"/>
          <w:color w:val="000000"/>
          <w:kern w:val="24"/>
          <w:szCs w:val="24"/>
        </w:rPr>
        <w:t>b</w:t>
      </w:r>
      <w:r w:rsidR="00CD199D">
        <w:rPr>
          <w:rFonts w:eastAsia="MS Mincho"/>
          <w:color w:val="000000"/>
          <w:kern w:val="24"/>
          <w:szCs w:val="24"/>
        </w:rPr>
        <w:t>ubble cap of 17 mm</w:t>
      </w:r>
      <w:r>
        <w:rPr>
          <w:rFonts w:eastAsia="MS Mincho"/>
          <w:color w:val="000000"/>
          <w:kern w:val="24"/>
          <w:szCs w:val="24"/>
        </w:rPr>
        <w:t>.</w:t>
      </w:r>
    </w:p>
    <w:p w14:paraId="7F7A2BF4" w14:textId="77777777" w:rsidR="00EB7618" w:rsidRDefault="00EB7618" w:rsidP="00DD440D">
      <w:pPr>
        <w:jc w:val="center"/>
        <w:rPr>
          <w:b/>
        </w:rPr>
      </w:pPr>
    </w:p>
    <w:p w14:paraId="48926E2E" w14:textId="0AAE2EA4" w:rsidR="006A7810" w:rsidRPr="006A7810" w:rsidRDefault="005643E2" w:rsidP="005643E2">
      <w:pPr>
        <w:jc w:val="both"/>
      </w:pPr>
      <w:r>
        <w:t xml:space="preserve">The derived understanding of the critical interactions </w:t>
      </w:r>
      <w:r w:rsidR="00B85E1D">
        <w:t>of</w:t>
      </w:r>
      <w:r>
        <w:t xml:space="preserve"> bubble shapes and sizes enables an enhanced confidence for interpreting the response from the NIOIRS. Hence</w:t>
      </w:r>
      <w:r w:rsidR="00060415">
        <w:t>,</w:t>
      </w:r>
      <w:r>
        <w:t xml:space="preserve"> comparison of the sensor response with the ratio of received to emitted rays was performed. Figure </w:t>
      </w:r>
      <w:r w:rsidR="004C69F6">
        <w:t>6</w:t>
      </w:r>
      <w:r>
        <w:t xml:space="preserve"> shows a comparison of a typical Taylor bubble</w:t>
      </w:r>
      <w:r w:rsidR="00060415">
        <w:t xml:space="preserve"> (L</w:t>
      </w:r>
      <w:r w:rsidR="00673D67" w:rsidRPr="00673D67">
        <w:rPr>
          <w:vertAlign w:val="subscript"/>
        </w:rPr>
        <w:t>TB</w:t>
      </w:r>
      <w:r w:rsidR="00060415">
        <w:t xml:space="preserve"> = 20 mm)</w:t>
      </w:r>
      <w:r>
        <w:t xml:space="preserve"> detection from the normalized sensor response with the numerical model</w:t>
      </w:r>
      <w:r w:rsidR="004C69F6">
        <w:t xml:space="preserve"> at varied positions from the nose to the tail</w:t>
      </w:r>
      <w:r>
        <w:t xml:space="preserve">. </w:t>
      </w:r>
      <w:r w:rsidR="00060415">
        <w:t xml:space="preserve">At the bubble nose and tail </w:t>
      </w:r>
      <w:r w:rsidR="00DA0C89">
        <w:t>a</w:t>
      </w:r>
      <w:r w:rsidR="00060415">
        <w:t xml:space="preserve"> </w:t>
      </w:r>
      <w:r w:rsidR="00DA0C89">
        <w:t>decrease in</w:t>
      </w:r>
      <w:r w:rsidR="00060415">
        <w:t xml:space="preserve"> response</w:t>
      </w:r>
      <w:r w:rsidR="00DA0C89">
        <w:t xml:space="preserve"> occurs for the experimental and model.</w:t>
      </w:r>
      <w:r w:rsidR="00DA0C89" w:rsidRPr="00DA0C89">
        <w:t xml:space="preserve"> </w:t>
      </w:r>
      <w:r w:rsidR="00DA0C89">
        <w:t xml:space="preserve">The sensor still received some amount of light at nose and tail positions since </w:t>
      </w:r>
      <w:r w:rsidR="00804625">
        <w:t>these interfaces</w:t>
      </w:r>
      <w:r w:rsidR="00DA0C89">
        <w:t xml:space="preserve"> behave as lenses. The model shows no reception of light at nose and tail positions. </w:t>
      </w:r>
      <w:r w:rsidR="00804625">
        <w:t>Therefore,</w:t>
      </w:r>
      <w:r w:rsidR="00DA0C89">
        <w:t xml:space="preserve"> </w:t>
      </w:r>
      <w:r w:rsidR="00673D67">
        <w:t xml:space="preserve">a disparity of 0.1 between the </w:t>
      </w:r>
      <w:r w:rsidR="00804625">
        <w:t>experimental</w:t>
      </w:r>
      <w:r w:rsidR="00673D67">
        <w:t xml:space="preserve"> and model </w:t>
      </w:r>
      <w:r w:rsidR="00DA0C89">
        <w:t xml:space="preserve">is </w:t>
      </w:r>
      <w:r w:rsidR="00804625">
        <w:t>observed. This</w:t>
      </w:r>
      <w:r w:rsidR="00DA0C89">
        <w:t xml:space="preserve"> could be due to the number of rays used in the model, hence changes in the probability of rays arriving at the detectors. A similar offset in resu</w:t>
      </w:r>
      <w:r w:rsidR="00673D67">
        <w:t>l</w:t>
      </w:r>
      <w:r w:rsidR="00DA0C89">
        <w:t>ts was observed i</w:t>
      </w:r>
      <w:r>
        <w:t xml:space="preserve">n the bubble body </w:t>
      </w:r>
      <w:r w:rsidR="00DA0C89">
        <w:t>positions, where a</w:t>
      </w:r>
      <w:r>
        <w:t xml:space="preserve"> plateau trend was eviden</w:t>
      </w:r>
      <w:r w:rsidR="00BD73A4">
        <w:t>t for both experiment and model.</w:t>
      </w:r>
      <w:r>
        <w:t xml:space="preserve"> Overall the </w:t>
      </w:r>
      <w:r w:rsidR="00BD73A4">
        <w:t xml:space="preserve">trends in comparison </w:t>
      </w:r>
      <w:r w:rsidR="00DA0C89">
        <w:t xml:space="preserve">can </w:t>
      </w:r>
      <w:r w:rsidR="00804625">
        <w:t>summarized</w:t>
      </w:r>
      <w:r w:rsidR="00DA0C89">
        <w:t xml:space="preserve"> as </w:t>
      </w:r>
      <w:r w:rsidR="00804625">
        <w:t>adequate. An</w:t>
      </w:r>
      <w:r w:rsidR="00673D67">
        <w:t xml:space="preserve"> improvement in the model </w:t>
      </w:r>
      <w:r w:rsidR="00B85E1D">
        <w:t xml:space="preserve">would </w:t>
      </w:r>
      <w:r w:rsidR="00673D67">
        <w:t>be to use a large</w:t>
      </w:r>
      <w:r w:rsidR="00B85E1D">
        <w:t>r</w:t>
      </w:r>
      <w:r w:rsidR="00673D67">
        <w:t xml:space="preserve"> number of emitted </w:t>
      </w:r>
      <w:r w:rsidR="001903FE">
        <w:t>rays</w:t>
      </w:r>
      <w:r w:rsidR="00B85E1D">
        <w:t xml:space="preserve"> improving</w:t>
      </w:r>
      <w:r w:rsidR="00673D67">
        <w:t xml:space="preserve"> the </w:t>
      </w:r>
      <w:r w:rsidR="00804625">
        <w:t>probability</w:t>
      </w:r>
      <w:r w:rsidR="00673D67">
        <w:t xml:space="preserve"> </w:t>
      </w:r>
      <w:r w:rsidR="00F40F57">
        <w:t>of the</w:t>
      </w:r>
      <w:r w:rsidR="00673D67">
        <w:t xml:space="preserve"> rays arriving at the photodiode even in the presence of an interface.</w:t>
      </w:r>
    </w:p>
    <w:p w14:paraId="078AF894" w14:textId="153F1634" w:rsidR="006A7810" w:rsidRPr="006A7810" w:rsidRDefault="00226098" w:rsidP="006A7810">
      <w:pPr>
        <w:jc w:val="center"/>
      </w:pPr>
      <w:r>
        <w:object w:dxaOrig="8914" w:dyaOrig="6253" w14:anchorId="14BF9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238.8pt" o:ole="">
            <v:imagedata r:id="rId16" o:title=""/>
          </v:shape>
          <o:OLEObject Type="Embed" ProgID="Origin50.Graph" ShapeID="_x0000_i1025" DrawAspect="Content" ObjectID="_1622897670" r:id="rId17"/>
        </w:object>
      </w:r>
    </w:p>
    <w:p w14:paraId="60721023" w14:textId="2284B50D" w:rsidR="006F73FC" w:rsidRDefault="00DD440D" w:rsidP="00B81E3C">
      <w:pPr>
        <w:jc w:val="center"/>
      </w:pPr>
      <w:r w:rsidRPr="00DD440D">
        <w:rPr>
          <w:b/>
        </w:rPr>
        <w:t>Figure</w:t>
      </w:r>
      <w:r w:rsidR="00EE5B2F">
        <w:rPr>
          <w:b/>
        </w:rPr>
        <w:t xml:space="preserve"> 6</w:t>
      </w:r>
      <w:r w:rsidRPr="00DD440D">
        <w:rPr>
          <w:b/>
        </w:rPr>
        <w:t>:</w:t>
      </w:r>
      <w:r>
        <w:t xml:space="preserve"> </w:t>
      </w:r>
      <w:r w:rsidR="00226098">
        <w:t>Comparison of the experimental s</w:t>
      </w:r>
      <w:r>
        <w:t xml:space="preserve">ensor response with </w:t>
      </w:r>
      <w:r w:rsidR="00226098">
        <w:t xml:space="preserve">the ratio of received rays </w:t>
      </w:r>
      <w:r>
        <w:t>from ray pro</w:t>
      </w:r>
      <w:r w:rsidR="00B81E3C">
        <w:t>pagation s</w:t>
      </w:r>
      <w:r>
        <w:t>imulation</w:t>
      </w:r>
      <w:r w:rsidR="003775D6">
        <w:t xml:space="preserve"> </w:t>
      </w:r>
      <w:r w:rsidR="00226098">
        <w:t xml:space="preserve">at varied Taylor bubble positions in the path of emitted light </w:t>
      </w:r>
    </w:p>
    <w:p w14:paraId="12E1E616" w14:textId="1E47C707" w:rsidR="006F73FC" w:rsidRDefault="006F73FC" w:rsidP="006F73FC">
      <w:pPr>
        <w:jc w:val="center"/>
      </w:pPr>
    </w:p>
    <w:p w14:paraId="78668322" w14:textId="32B677E9" w:rsidR="008035FE" w:rsidRPr="00FE752D" w:rsidRDefault="00FA73A6" w:rsidP="00FE752D">
      <w:pPr>
        <w:pStyle w:val="Heading2"/>
      </w:pPr>
      <w:r>
        <w:t xml:space="preserve">Signal analysis </w:t>
      </w:r>
    </w:p>
    <w:p w14:paraId="280155C2" w14:textId="5D0CEE58" w:rsidR="008035FE" w:rsidRDefault="00664AFB" w:rsidP="00FA75FD">
      <w:pPr>
        <w:ind w:firstLine="426"/>
        <w:jc w:val="both"/>
      </w:pPr>
      <w:r>
        <w:t xml:space="preserve">Based on the </w:t>
      </w:r>
      <w:r w:rsidR="00A22CD5">
        <w:t>calibration results</w:t>
      </w:r>
      <w:r w:rsidR="004C69F6">
        <w:t xml:space="preserve"> (figure 4)</w:t>
      </w:r>
      <w:r w:rsidR="00A22CD5">
        <w:t xml:space="preserve"> and numerical simulation</w:t>
      </w:r>
      <w:r w:rsidR="004C69F6">
        <w:t xml:space="preserve"> (figure 5</w:t>
      </w:r>
      <w:r w:rsidR="001903FE">
        <w:t xml:space="preserve"> and 6</w:t>
      </w:r>
      <w:r w:rsidR="004C69F6">
        <w:t>)</w:t>
      </w:r>
      <w:r w:rsidR="00A22CD5">
        <w:t xml:space="preserve">, the NIOIRS capability </w:t>
      </w:r>
      <w:r>
        <w:t>to differentiate between air and water</w:t>
      </w:r>
      <w:r w:rsidR="00A22CD5">
        <w:t xml:space="preserve"> has been proven to be </w:t>
      </w:r>
      <w:r w:rsidR="00DF727F">
        <w:t>valid</w:t>
      </w:r>
      <w:r w:rsidR="00804625">
        <w:t>. Therefore, the</w:t>
      </w:r>
      <w:r>
        <w:t xml:space="preserve"> sensor re</w:t>
      </w:r>
      <w:r w:rsidR="008035FE">
        <w:t>s</w:t>
      </w:r>
      <w:r>
        <w:t xml:space="preserve">ponse was analyzed for flow regime identification and phase fraction </w:t>
      </w:r>
      <w:r w:rsidR="00804625">
        <w:t>determination. The</w:t>
      </w:r>
      <w:r>
        <w:t xml:space="preserve"> analysis </w:t>
      </w:r>
      <w:r w:rsidR="001903FE">
        <w:t>for flow regime</w:t>
      </w:r>
      <w:r w:rsidR="00A22CD5">
        <w:t xml:space="preserve"> identification was executed</w:t>
      </w:r>
      <w:r>
        <w:t xml:space="preserve"> </w:t>
      </w:r>
      <w:r w:rsidR="00A22CD5">
        <w:t xml:space="preserve">by </w:t>
      </w:r>
      <w:r w:rsidR="00804625">
        <w:t>converting</w:t>
      </w:r>
      <w:r w:rsidR="00A22CD5">
        <w:t xml:space="preserve"> the sensor </w:t>
      </w:r>
      <w:r w:rsidR="00804625">
        <w:t>response</w:t>
      </w:r>
      <w:r w:rsidR="00A22CD5">
        <w:t xml:space="preserve"> </w:t>
      </w:r>
      <w:r w:rsidR="00804625">
        <w:t>to a</w:t>
      </w:r>
      <w:r>
        <w:t xml:space="preserve"> </w:t>
      </w:r>
      <w:r w:rsidR="00A22CD5">
        <w:t>signal dis</w:t>
      </w:r>
      <w:r w:rsidR="001903FE">
        <w:t>tri</w:t>
      </w:r>
      <w:r w:rsidR="00A22CD5">
        <w:t xml:space="preserve">bution. This was in the form of a calculated </w:t>
      </w:r>
      <w:r w:rsidR="004F3382">
        <w:t>histogram derived ove</w:t>
      </w:r>
      <w:r w:rsidR="00A22CD5">
        <w:t xml:space="preserve">r the measurement </w:t>
      </w:r>
      <w:r w:rsidR="00804625">
        <w:t>time. At</w:t>
      </w:r>
      <w:r w:rsidR="004F1E6B">
        <w:t xml:space="preserve"> every </w:t>
      </w:r>
      <w:r w:rsidR="00804625">
        <w:t>experimental</w:t>
      </w:r>
      <w:r w:rsidR="004F1E6B">
        <w:t xml:space="preserve"> run, a total of </w:t>
      </w:r>
      <w:r w:rsidR="00D15488">
        <w:t>29944</w:t>
      </w:r>
      <w:r w:rsidR="004F1E6B">
        <w:t xml:space="preserve"> samples were used in the </w:t>
      </w:r>
      <w:r w:rsidR="00804625">
        <w:t>analysis over</w:t>
      </w:r>
      <w:r w:rsidR="004F1E6B">
        <w:t xml:space="preserve"> each measurement </w:t>
      </w:r>
      <w:r w:rsidR="00DE4F13">
        <w:t xml:space="preserve"> time </w:t>
      </w:r>
      <w:r w:rsidR="004F1E6B">
        <w:t>frame (detailed in the sensor setup section</w:t>
      </w:r>
      <w:r w:rsidR="00804625">
        <w:t>). A</w:t>
      </w:r>
      <w:r w:rsidR="001903FE">
        <w:t xml:space="preserve"> class </w:t>
      </w:r>
      <w:r w:rsidR="00DE4F13">
        <w:t>width</w:t>
      </w:r>
      <w:r w:rsidR="001903FE">
        <w:t xml:space="preserve"> for the histogram was chosen as   0.2V. This was based on the calibrated </w:t>
      </w:r>
      <w:r w:rsidR="00804625">
        <w:t>responses</w:t>
      </w:r>
      <w:r w:rsidR="001903FE">
        <w:t xml:space="preserve"> for air and water.</w:t>
      </w:r>
      <w:r w:rsidR="00366C93">
        <w:t xml:space="preserve"> The derived </w:t>
      </w:r>
      <w:r w:rsidR="00A22CD5">
        <w:t xml:space="preserve">histograms were </w:t>
      </w:r>
      <w:r w:rsidR="004F1E6B">
        <w:t>used as flow regime discriminators, based</w:t>
      </w:r>
      <w:r w:rsidR="007A3E61">
        <w:t xml:space="preserve"> on the </w:t>
      </w:r>
      <w:r w:rsidR="001903FE">
        <w:t xml:space="preserve">percentages of </w:t>
      </w:r>
      <w:r w:rsidR="004F1E6B">
        <w:t>counts around</w:t>
      </w:r>
      <w:r w:rsidR="007A3E61">
        <w:t xml:space="preserve"> the calibrated sensor </w:t>
      </w:r>
      <w:r w:rsidR="00804625">
        <w:t>responses</w:t>
      </w:r>
      <w:r w:rsidR="004F1E6B">
        <w:t xml:space="preserve"> V</w:t>
      </w:r>
      <w:r w:rsidR="004F1E6B" w:rsidRPr="00804625">
        <w:rPr>
          <w:vertAlign w:val="subscript"/>
        </w:rPr>
        <w:t>water</w:t>
      </w:r>
      <w:r w:rsidR="00366C93">
        <w:t>, V</w:t>
      </w:r>
      <w:r w:rsidR="00366C93" w:rsidRPr="00366C93">
        <w:rPr>
          <w:vertAlign w:val="subscript"/>
        </w:rPr>
        <w:t>air</w:t>
      </w:r>
      <w:r w:rsidR="00366C93">
        <w:t xml:space="preserve"> and V</w:t>
      </w:r>
      <w:r w:rsidR="00366C93" w:rsidRPr="00366C93">
        <w:rPr>
          <w:vertAlign w:val="subscript"/>
        </w:rPr>
        <w:t>int</w:t>
      </w:r>
      <w:r w:rsidR="001903FE">
        <w:t xml:space="preserve">. </w:t>
      </w:r>
      <w:r w:rsidR="00D74C29">
        <w:t xml:space="preserve">This method </w:t>
      </w:r>
      <w:r w:rsidR="0019733D">
        <w:t xml:space="preserve">can </w:t>
      </w:r>
      <w:r w:rsidR="00D74C29">
        <w:t xml:space="preserve"> be compared to the use of probability distribution functions </w:t>
      </w:r>
      <w:r w:rsidR="006C359D">
        <w:t>(PDFs</w:t>
      </w:r>
      <w:r w:rsidR="0019617B">
        <w:t>) which</w:t>
      </w:r>
      <w:r w:rsidR="00D74C29">
        <w:t xml:space="preserve"> </w:t>
      </w:r>
      <w:r w:rsidR="00DE4F13">
        <w:t xml:space="preserve">have been </w:t>
      </w:r>
      <w:r w:rsidR="00D74C29">
        <w:t>use</w:t>
      </w:r>
      <w:r w:rsidR="00DE4F13">
        <w:t>d</w:t>
      </w:r>
      <w:r w:rsidR="00D74C29">
        <w:t xml:space="preserve"> by </w:t>
      </w:r>
      <w:r w:rsidR="00DE4F13">
        <w:t>several</w:t>
      </w:r>
      <w:r w:rsidR="00D74C29">
        <w:t xml:space="preserve"> </w:t>
      </w:r>
      <w:r w:rsidR="00D74C29">
        <w:lastRenderedPageBreak/>
        <w:t>investigators (</w:t>
      </w:r>
      <w:r w:rsidR="00804625">
        <w:t>K</w:t>
      </w:r>
      <w:r w:rsidR="00A72A3A">
        <w:t xml:space="preserve">eska et al., 1999, Jones et al, 1975, </w:t>
      </w:r>
      <w:r w:rsidR="00804625">
        <w:t>etc.</w:t>
      </w:r>
      <w:r w:rsidR="00A72A3A">
        <w:t>)</w:t>
      </w:r>
      <w:r w:rsidR="00DE4F13">
        <w:t>.</w:t>
      </w:r>
      <w:r w:rsidR="002E0525">
        <w:t xml:space="preserve"> The</w:t>
      </w:r>
      <w:r w:rsidR="00D74C29">
        <w:t xml:space="preserve"> difference between </w:t>
      </w:r>
      <w:r w:rsidR="004F1E6B">
        <w:t>the approach presented here</w:t>
      </w:r>
      <w:r w:rsidR="004B7092">
        <w:t xml:space="preserve"> </w:t>
      </w:r>
      <w:r w:rsidR="004F1E6B">
        <w:t>is that a direct response is</w:t>
      </w:r>
      <w:r w:rsidR="00D74C29">
        <w:t xml:space="preserve"> used </w:t>
      </w:r>
      <w:r w:rsidR="004F1E6B">
        <w:t xml:space="preserve">compared to </w:t>
      </w:r>
      <w:r w:rsidR="00D74C29">
        <w:t>a phase fraction</w:t>
      </w:r>
      <w:r w:rsidR="004F1E6B">
        <w:t>-</w:t>
      </w:r>
      <w:r w:rsidR="00D74C29">
        <w:t xml:space="preserve">derived </w:t>
      </w:r>
      <w:r w:rsidR="00804625">
        <w:t>response</w:t>
      </w:r>
      <w:r w:rsidR="00D74C29">
        <w:t xml:space="preserve"> </w:t>
      </w:r>
      <w:r w:rsidR="004F1E6B">
        <w:t xml:space="preserve">used by other </w:t>
      </w:r>
      <w:r w:rsidR="00804625">
        <w:t>investigators</w:t>
      </w:r>
      <w:r w:rsidR="004F1E6B">
        <w:t xml:space="preserve"> </w:t>
      </w:r>
      <w:r w:rsidR="00DE4F13">
        <w:t xml:space="preserve">for </w:t>
      </w:r>
      <w:r w:rsidR="004F1E6B">
        <w:t xml:space="preserve"> the signal </w:t>
      </w:r>
      <w:r w:rsidR="00804625">
        <w:t>distribution</w:t>
      </w:r>
      <w:r w:rsidR="00D74C29">
        <w:t xml:space="preserve"> PDFs.</w:t>
      </w:r>
      <w:r w:rsidR="00804625">
        <w:t xml:space="preserve"> </w:t>
      </w:r>
      <w:r w:rsidR="00D74C29">
        <w:t xml:space="preserve">A propagation of error derived from the phase fraction estimation </w:t>
      </w:r>
      <w:r w:rsidR="0019733D">
        <w:t>could</w:t>
      </w:r>
      <w:r w:rsidR="00D74C29">
        <w:t xml:space="preserve"> affect</w:t>
      </w:r>
      <w:r w:rsidR="00DE4F13">
        <w:t>ing the</w:t>
      </w:r>
      <w:r w:rsidR="00D74C29">
        <w:t xml:space="preserve"> flow regime analysis.</w:t>
      </w:r>
    </w:p>
    <w:p w14:paraId="7FB0FB86" w14:textId="77777777" w:rsidR="00FE752D" w:rsidRDefault="00FE752D" w:rsidP="00FE752D">
      <w:pPr>
        <w:ind w:firstLine="270"/>
        <w:jc w:val="both"/>
      </w:pPr>
    </w:p>
    <w:p w14:paraId="71AB0592" w14:textId="6036020A" w:rsidR="00AD2D35" w:rsidRDefault="00FA75FD" w:rsidP="00FA75FD">
      <w:pPr>
        <w:ind w:firstLine="426"/>
        <w:jc w:val="both"/>
      </w:pPr>
      <w:r>
        <w:t xml:space="preserve">The proposed models in this </w:t>
      </w:r>
      <w:r w:rsidR="007A3C74">
        <w:t>work</w:t>
      </w:r>
      <w:r w:rsidR="008D1B79">
        <w:t xml:space="preserve"> </w:t>
      </w:r>
      <w:r w:rsidR="0019733D">
        <w:t>are</w:t>
      </w:r>
      <w:r w:rsidR="00AD2D35">
        <w:t xml:space="preserve"> based on </w:t>
      </w:r>
      <w:r w:rsidR="00B37609">
        <w:t xml:space="preserve">the </w:t>
      </w:r>
      <w:r w:rsidR="00AD2D35">
        <w:t>time averaged observed</w:t>
      </w:r>
      <w:r w:rsidR="008035FE">
        <w:t xml:space="preserve"> sensor response (</w:t>
      </w:r>
      <m:oMath>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oMath>
      <w:r w:rsidR="008035FE">
        <w:t>), combi</w:t>
      </w:r>
      <w:r w:rsidR="00B37609">
        <w:t>n</w:t>
      </w:r>
      <w:r w:rsidR="008035FE">
        <w:t xml:space="preserve">ed with the </w:t>
      </w:r>
      <w:r w:rsidR="007827B9">
        <w:t>calibrated responses</w:t>
      </w:r>
      <w:r w:rsidR="008035FE">
        <w:t xml:space="preserve"> </w:t>
      </w:r>
      <w:r w:rsidR="00FE752D" w:rsidRPr="00713584">
        <w:rPr>
          <w:i/>
        </w:rPr>
        <w:t>V</w:t>
      </w:r>
      <w:r w:rsidR="00FE752D" w:rsidRPr="00713584">
        <w:rPr>
          <w:i/>
          <w:vertAlign w:val="subscript"/>
        </w:rPr>
        <w:t>air</w:t>
      </w:r>
      <w:r w:rsidR="00FE752D" w:rsidRPr="00B37609">
        <w:rPr>
          <w:vertAlign w:val="subscript"/>
        </w:rPr>
        <w:t>,</w:t>
      </w:r>
      <w:r w:rsidR="008035FE">
        <w:t xml:space="preserve"> </w:t>
      </w:r>
      <w:r w:rsidR="007827B9" w:rsidRPr="00713584">
        <w:rPr>
          <w:i/>
        </w:rPr>
        <w:t>V</w:t>
      </w:r>
      <w:r w:rsidR="007827B9" w:rsidRPr="00713584">
        <w:rPr>
          <w:i/>
          <w:vertAlign w:val="subscript"/>
        </w:rPr>
        <w:t>water</w:t>
      </w:r>
      <w:r w:rsidR="007827B9" w:rsidRPr="00B37609">
        <w:rPr>
          <w:vertAlign w:val="subscript"/>
        </w:rPr>
        <w:t xml:space="preserve"> </w:t>
      </w:r>
      <w:r w:rsidR="007827B9">
        <w:rPr>
          <w:vertAlign w:val="subscript"/>
        </w:rPr>
        <w:t>and</w:t>
      </w:r>
      <w:r w:rsidR="008035FE">
        <w:t xml:space="preserve"> </w:t>
      </w:r>
      <w:r w:rsidR="008035FE" w:rsidRPr="00713584">
        <w:rPr>
          <w:i/>
        </w:rPr>
        <w:t>V</w:t>
      </w:r>
      <w:r w:rsidR="008035FE" w:rsidRPr="00713584">
        <w:rPr>
          <w:i/>
          <w:vertAlign w:val="subscript"/>
        </w:rPr>
        <w:t>int</w:t>
      </w:r>
      <w:r w:rsidR="007827B9">
        <w:t xml:space="preserve"> from each sensor pair.</w:t>
      </w:r>
      <w:r w:rsidRPr="00FA75FD">
        <w:t xml:space="preserve"> </w:t>
      </w:r>
      <w:r>
        <w:t xml:space="preserve">The time averaged phase fractions (void fractions and liquid fractions) </w:t>
      </w:r>
      <m:oMath>
        <m:sSub>
          <m:sSubPr>
            <m:ctrlPr>
              <w:rPr>
                <w:rFonts w:ascii="Cambria Math" w:eastAsiaTheme="minorEastAsia" w:hAnsi="Cambria Math" w:cstheme="minorBidi"/>
                <w:bCs/>
                <w:i/>
                <w:iCs/>
                <w:color w:val="000000" w:themeColor="text1"/>
                <w:kern w:val="24"/>
                <w:sz w:val="20"/>
                <w:lang w:val="en-GB"/>
              </w:rPr>
            </m:ctrlPr>
          </m:sSubPr>
          <m:e>
            <m:acc>
              <m:accPr>
                <m:chr m:val="̅"/>
                <m:ctrlPr>
                  <w:rPr>
                    <w:rFonts w:ascii="Cambria Math" w:eastAsiaTheme="minorEastAsia" w:hAnsi="Cambria Math" w:cstheme="minorBidi"/>
                    <w:bCs/>
                    <w:i/>
                    <w:iCs/>
                    <w:color w:val="000000" w:themeColor="text1"/>
                    <w:kern w:val="24"/>
                    <w:sz w:val="20"/>
                    <w:lang w:val="en-GB"/>
                  </w:rPr>
                </m:ctrlPr>
              </m:accPr>
              <m:e>
                <m:r>
                  <w:rPr>
                    <w:rFonts w:ascii="Cambria Math" w:eastAsiaTheme="minorEastAsia" w:hAnsi="Cambria Math" w:cstheme="minorBidi"/>
                    <w:color w:val="000000" w:themeColor="text1"/>
                    <w:kern w:val="24"/>
                    <w:sz w:val="20"/>
                    <w:lang w:val="en-GB"/>
                  </w:rPr>
                  <m:t>α</m:t>
                </m:r>
              </m:e>
            </m:acc>
          </m:e>
          <m:sub>
            <m:r>
              <w:rPr>
                <w:rFonts w:ascii="Cambria Math" w:eastAsiaTheme="minorEastAsia" w:hAnsi="Cambria Math" w:cstheme="minorBidi"/>
                <w:color w:val="000000" w:themeColor="text1"/>
                <w:kern w:val="24"/>
                <w:sz w:val="20"/>
                <w:lang w:val="en-GB"/>
              </w:rPr>
              <m:t xml:space="preserve">sensor </m:t>
            </m:r>
          </m:sub>
        </m:sSub>
      </m:oMath>
      <w:r>
        <w:t xml:space="preserve">for varied flow rates (equivalent to </w:t>
      </w:r>
      <w:r w:rsidRPr="00FE752D">
        <w:rPr>
          <w:i/>
        </w:rPr>
        <w:t>v</w:t>
      </w:r>
      <w:r w:rsidRPr="00FE752D">
        <w:rPr>
          <w:i/>
          <w:vertAlign w:val="subscript"/>
        </w:rPr>
        <w:t>sl</w:t>
      </w:r>
      <w:r>
        <w:t xml:space="preserve"> and </w:t>
      </w:r>
      <w:r w:rsidRPr="00FE752D">
        <w:rPr>
          <w:i/>
        </w:rPr>
        <w:t>v</w:t>
      </w:r>
      <w:r w:rsidRPr="00FE752D">
        <w:rPr>
          <w:i/>
          <w:vertAlign w:val="subscript"/>
        </w:rPr>
        <w:t>sg</w:t>
      </w:r>
      <w:r>
        <w:t xml:space="preserve">) </w:t>
      </w:r>
      <w:r w:rsidR="0019733D">
        <w:t>are</w:t>
      </w:r>
      <w:r>
        <w:t xml:space="preserve"> determined from a proposed linear model for the bubble flow (equation (10)) and slug flow regimes (equation (11)</w:t>
      </w:r>
    </w:p>
    <w:p w14:paraId="28E52AFA" w14:textId="77777777" w:rsidR="004118F8" w:rsidRDefault="004118F8" w:rsidP="00FE752D">
      <w:pPr>
        <w:ind w:firstLine="270"/>
        <w:jc w:val="both"/>
      </w:pPr>
    </w:p>
    <w:p w14:paraId="3B3D78D3" w14:textId="77777777" w:rsidR="004118F8" w:rsidRDefault="004118F8" w:rsidP="00FE752D">
      <w:pPr>
        <w:ind w:firstLine="27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4118F8" w:rsidRPr="008650FB" w14:paraId="66848CAC" w14:textId="77777777" w:rsidTr="004118F8">
        <w:trPr>
          <w:trHeight w:val="2"/>
        </w:trPr>
        <w:tc>
          <w:tcPr>
            <w:tcW w:w="377" w:type="dxa"/>
          </w:tcPr>
          <w:p w14:paraId="1DCB31DD" w14:textId="77777777" w:rsidR="004118F8" w:rsidRPr="008650FB" w:rsidRDefault="004118F8" w:rsidP="004118F8">
            <w:pPr>
              <w:spacing w:line="360" w:lineRule="auto"/>
              <w:jc w:val="both"/>
              <w:rPr>
                <w:rFonts w:eastAsia="Calibri"/>
                <w:color w:val="000000"/>
                <w:szCs w:val="24"/>
              </w:rPr>
            </w:pPr>
          </w:p>
        </w:tc>
        <w:bookmarkStart w:id="5" w:name="OLE_LINK1"/>
        <w:tc>
          <w:tcPr>
            <w:tcW w:w="8151" w:type="dxa"/>
            <w:vAlign w:val="center"/>
            <w:hideMark/>
          </w:tcPr>
          <w:p w14:paraId="69817472" w14:textId="7A1D2D5C" w:rsidR="004118F8" w:rsidRPr="003C76C1" w:rsidRDefault="00255CD8" w:rsidP="004118F8">
            <w:pPr>
              <w:jc w:val="both"/>
              <w:rPr>
                <w:bCs/>
                <w:iCs/>
                <w:color w:val="000000" w:themeColor="text1"/>
                <w:kern w:val="24"/>
                <w:sz w:val="20"/>
                <w:lang w:val="en-GB"/>
              </w:rPr>
            </w:pPr>
            <m:oMathPara>
              <m:oMath>
                <m:sSub>
                  <m:sSubPr>
                    <m:ctrlPr>
                      <w:rPr>
                        <w:rFonts w:ascii="Cambria Math" w:eastAsiaTheme="minorEastAsia" w:hAnsi="Cambria Math" w:cstheme="minorBidi"/>
                        <w:bCs/>
                        <w:i/>
                        <w:iCs/>
                        <w:color w:val="000000" w:themeColor="text1"/>
                        <w:kern w:val="24"/>
                        <w:sz w:val="20"/>
                        <w:lang w:val="en-GB"/>
                      </w:rPr>
                    </m:ctrlPr>
                  </m:sSubPr>
                  <m:e>
                    <m:acc>
                      <m:accPr>
                        <m:chr m:val="̅"/>
                        <m:ctrlPr>
                          <w:rPr>
                            <w:rFonts w:ascii="Cambria Math" w:eastAsiaTheme="minorEastAsia" w:hAnsi="Cambria Math" w:cstheme="minorBidi"/>
                            <w:bCs/>
                            <w:i/>
                            <w:iCs/>
                            <w:color w:val="000000" w:themeColor="text1"/>
                            <w:kern w:val="24"/>
                            <w:sz w:val="20"/>
                            <w:lang w:val="en-GB"/>
                          </w:rPr>
                        </m:ctrlPr>
                      </m:accPr>
                      <m:e>
                        <m:r>
                          <w:rPr>
                            <w:rFonts w:ascii="Cambria Math" w:eastAsiaTheme="minorEastAsia" w:hAnsi="Cambria Math" w:cstheme="minorBidi"/>
                            <w:color w:val="000000" w:themeColor="text1"/>
                            <w:kern w:val="24"/>
                            <w:sz w:val="20"/>
                            <w:lang w:val="en-GB"/>
                          </w:rPr>
                          <m:t>α</m:t>
                        </m:r>
                      </m:e>
                    </m:acc>
                  </m:e>
                  <m:sub>
                    <m:r>
                      <w:rPr>
                        <w:rFonts w:ascii="Cambria Math" w:eastAsiaTheme="minorEastAsia" w:hAnsi="Cambria Math" w:cstheme="minorBidi"/>
                        <w:color w:val="000000" w:themeColor="text1"/>
                        <w:kern w:val="24"/>
                        <w:sz w:val="20"/>
                        <w:lang w:val="en-GB"/>
                      </w:rPr>
                      <m:t xml:space="preserve">sensor </m:t>
                    </m:r>
                  </m:sub>
                </m:sSub>
                <w:bookmarkEnd w:id="5"/>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den>
                    </m:f>
                  </m:e>
                </m:d>
              </m:oMath>
            </m:oMathPara>
          </w:p>
          <w:p w14:paraId="1744AE0D" w14:textId="0546002D" w:rsidR="004118F8" w:rsidRPr="008650FB" w:rsidRDefault="004118F8" w:rsidP="004118F8">
            <w:pPr>
              <w:spacing w:line="360" w:lineRule="auto"/>
              <w:jc w:val="center"/>
              <w:rPr>
                <w:rFonts w:eastAsia="Calibri"/>
                <w:color w:val="000000"/>
                <w:szCs w:val="24"/>
              </w:rPr>
            </w:pPr>
          </w:p>
        </w:tc>
        <w:tc>
          <w:tcPr>
            <w:tcW w:w="498" w:type="dxa"/>
            <w:vAlign w:val="center"/>
            <w:hideMark/>
          </w:tcPr>
          <w:p w14:paraId="40D5D621" w14:textId="3957F661" w:rsidR="004118F8" w:rsidRPr="008650FB" w:rsidRDefault="004118F8" w:rsidP="004118F8">
            <w:pPr>
              <w:spacing w:line="360" w:lineRule="auto"/>
              <w:rPr>
                <w:rFonts w:eastAsia="Calibri"/>
                <w:color w:val="000000"/>
                <w:szCs w:val="24"/>
              </w:rPr>
            </w:pPr>
            <w:r w:rsidRPr="008650FB">
              <w:rPr>
                <w:rFonts w:eastAsia="Calibri"/>
                <w:color w:val="000000"/>
                <w:szCs w:val="24"/>
              </w:rPr>
              <w:t>(</w:t>
            </w:r>
            <w:r w:rsidR="00BD51CE">
              <w:rPr>
                <w:rFonts w:eastAsia="Calibri"/>
                <w:color w:val="000000"/>
                <w:szCs w:val="24"/>
              </w:rPr>
              <w:t>10</w:t>
            </w:r>
            <w:r w:rsidRPr="008650FB">
              <w:rPr>
                <w:rFonts w:eastAsia="Calibri"/>
                <w:color w:val="000000"/>
                <w:szCs w:val="24"/>
              </w:rPr>
              <w:t>)</w:t>
            </w:r>
          </w:p>
        </w:tc>
      </w:tr>
    </w:tbl>
    <w:p w14:paraId="21D46C20" w14:textId="77777777" w:rsidR="00AD2D35" w:rsidRDefault="00AD2D35" w:rsidP="00AD2D35">
      <w:pPr>
        <w:jc w:val="both"/>
        <w:rPr>
          <w:sz w:val="20"/>
        </w:rPr>
      </w:pPr>
    </w:p>
    <w:p w14:paraId="6D44D0C1" w14:textId="77777777" w:rsidR="00AD2D35" w:rsidRPr="00076609" w:rsidRDefault="00AD2D35" w:rsidP="00AD2D35">
      <w:pPr>
        <w:jc w:val="both"/>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BD51CE" w:rsidRPr="008650FB" w14:paraId="0164E668" w14:textId="77777777" w:rsidTr="00847FA3">
        <w:trPr>
          <w:trHeight w:val="2"/>
        </w:trPr>
        <w:tc>
          <w:tcPr>
            <w:tcW w:w="377" w:type="dxa"/>
          </w:tcPr>
          <w:p w14:paraId="0E6D987E" w14:textId="77777777" w:rsidR="00BD51CE" w:rsidRPr="008650FB" w:rsidRDefault="00BD51CE" w:rsidP="00847FA3">
            <w:pPr>
              <w:spacing w:line="360" w:lineRule="auto"/>
              <w:jc w:val="both"/>
              <w:rPr>
                <w:rFonts w:eastAsia="Calibri"/>
                <w:color w:val="000000"/>
                <w:szCs w:val="24"/>
              </w:rPr>
            </w:pPr>
          </w:p>
        </w:tc>
        <w:tc>
          <w:tcPr>
            <w:tcW w:w="8151" w:type="dxa"/>
            <w:vAlign w:val="center"/>
            <w:hideMark/>
          </w:tcPr>
          <w:p w14:paraId="3BBB1877" w14:textId="2EC1C231" w:rsidR="00BD51CE" w:rsidRPr="00D43284" w:rsidRDefault="00255CD8" w:rsidP="00BD51CE">
            <w:pPr>
              <w:jc w:val="both"/>
              <w:rPr>
                <w:bCs/>
                <w:iCs/>
                <w:color w:val="000000" w:themeColor="text1"/>
                <w:kern w:val="24"/>
                <w:sz w:val="20"/>
                <w:lang w:val="en-GB"/>
              </w:rPr>
            </w:pPr>
            <m:oMathPara>
              <m:oMath>
                <m:sSub>
                  <m:sSubPr>
                    <m:ctrlPr>
                      <w:rPr>
                        <w:rFonts w:ascii="Cambria Math" w:eastAsiaTheme="minorEastAsia" w:hAnsi="Cambria Math" w:cstheme="minorBidi"/>
                        <w:bCs/>
                        <w:i/>
                        <w:iCs/>
                        <w:color w:val="000000" w:themeColor="text1"/>
                        <w:kern w:val="24"/>
                        <w:sz w:val="20"/>
                        <w:lang w:val="en-GB"/>
                      </w:rPr>
                    </m:ctrlPr>
                  </m:sSubPr>
                  <m:e>
                    <m:acc>
                      <m:accPr>
                        <m:chr m:val="̅"/>
                        <m:ctrlPr>
                          <w:rPr>
                            <w:rFonts w:ascii="Cambria Math" w:eastAsia="Cambria Math" w:hAnsi="Cambria Math" w:cstheme="minorBidi"/>
                            <w:i/>
                            <w:color w:val="000000" w:themeColor="text1"/>
                            <w:kern w:val="24"/>
                            <w:sz w:val="20"/>
                            <w:lang w:val="en-GB"/>
                          </w:rPr>
                        </m:ctrlPr>
                      </m:accPr>
                      <m:e>
                        <m:r>
                          <w:rPr>
                            <w:rFonts w:ascii="Cambria Math" w:eastAsia="Cambria Math" w:hAnsi="Cambria Math" w:cstheme="minorBidi"/>
                            <w:color w:val="000000" w:themeColor="text1"/>
                            <w:kern w:val="24"/>
                            <w:sz w:val="20"/>
                            <w:lang w:val="en-GB"/>
                          </w:rPr>
                          <m:t>α</m:t>
                        </m:r>
                      </m:e>
                    </m:acc>
                  </m:e>
                  <m:sub>
                    <m:r>
                      <w:rPr>
                        <w:rFonts w:ascii="Cambria Math" w:eastAsiaTheme="minorEastAsia" w:hAnsi="Cambria Math" w:cstheme="minorBidi"/>
                        <w:color w:val="000000" w:themeColor="text1"/>
                        <w:kern w:val="24"/>
                        <w:sz w:val="20"/>
                        <w:lang w:val="en-GB"/>
                      </w:rPr>
                      <m:t xml:space="preserve">sensor </m:t>
                    </m:r>
                  </m:sub>
                </m:sSub>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den>
                    </m:f>
                    <m:r>
                      <w:rPr>
                        <w:rFonts w:ascii="Cambria Math" w:eastAsiaTheme="minorEastAsia" w:hAnsi="Cambria Math" w:cstheme="minorBidi"/>
                        <w:color w:val="000000" w:themeColor="text1"/>
                        <w:kern w:val="24"/>
                        <w:sz w:val="20"/>
                        <w:lang w:val="en-GB"/>
                      </w:rPr>
                      <m:t xml:space="preserve">  </m:t>
                    </m:r>
                  </m:e>
                </m:d>
              </m:oMath>
            </m:oMathPara>
          </w:p>
          <w:p w14:paraId="4D30C80E" w14:textId="77777777" w:rsidR="00BD51CE" w:rsidRPr="008650FB" w:rsidRDefault="00BD51CE" w:rsidP="00847FA3">
            <w:pPr>
              <w:spacing w:line="360" w:lineRule="auto"/>
              <w:jc w:val="center"/>
              <w:rPr>
                <w:rFonts w:eastAsia="Calibri"/>
                <w:color w:val="000000"/>
                <w:szCs w:val="24"/>
              </w:rPr>
            </w:pPr>
          </w:p>
        </w:tc>
        <w:tc>
          <w:tcPr>
            <w:tcW w:w="498" w:type="dxa"/>
            <w:vAlign w:val="center"/>
            <w:hideMark/>
          </w:tcPr>
          <w:p w14:paraId="6377AE41" w14:textId="58CC3E8B" w:rsidR="00BD51CE" w:rsidRPr="008650FB" w:rsidRDefault="00BD51CE" w:rsidP="00847FA3">
            <w:pPr>
              <w:spacing w:line="360" w:lineRule="auto"/>
              <w:rPr>
                <w:rFonts w:eastAsia="Calibri"/>
                <w:color w:val="000000"/>
                <w:szCs w:val="24"/>
              </w:rPr>
            </w:pPr>
            <w:r w:rsidRPr="008650FB">
              <w:rPr>
                <w:rFonts w:eastAsia="Calibri"/>
                <w:color w:val="000000"/>
                <w:szCs w:val="24"/>
              </w:rPr>
              <w:t>(</w:t>
            </w:r>
            <w:r>
              <w:rPr>
                <w:rFonts w:eastAsia="Calibri"/>
                <w:color w:val="000000"/>
                <w:szCs w:val="24"/>
              </w:rPr>
              <w:t>11</w:t>
            </w:r>
            <w:r w:rsidRPr="008650FB">
              <w:rPr>
                <w:rFonts w:eastAsia="Calibri"/>
                <w:color w:val="000000"/>
                <w:szCs w:val="24"/>
              </w:rPr>
              <w:t>)</w:t>
            </w:r>
          </w:p>
        </w:tc>
      </w:tr>
    </w:tbl>
    <w:p w14:paraId="46BCB1F4" w14:textId="09D39EDC" w:rsidR="00FE752D" w:rsidRDefault="008D1B79" w:rsidP="008D5848">
      <w:pPr>
        <w:rPr>
          <w:bCs/>
          <w:iCs/>
          <w:color w:val="000000" w:themeColor="text1"/>
          <w:kern w:val="24"/>
          <w:sz w:val="20"/>
          <w:lang w:val="en-GB"/>
        </w:rPr>
      </w:pPr>
      <w:r>
        <w:rPr>
          <w:bCs/>
          <w:iCs/>
          <w:color w:val="000000" w:themeColor="text1"/>
          <w:kern w:val="24"/>
          <w:sz w:val="20"/>
          <w:lang w:val="en-GB"/>
        </w:rPr>
        <w:t xml:space="preserve">Where </w:t>
      </w:r>
    </w:p>
    <w:p w14:paraId="5003AF89" w14:textId="77777777" w:rsidR="00FE752D" w:rsidRDefault="00FE752D" w:rsidP="008D5848">
      <w:pPr>
        <w:rPr>
          <w:bCs/>
          <w:iCs/>
          <w:color w:val="000000" w:themeColor="text1"/>
          <w:kern w:val="24"/>
          <w:sz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84490F" w:rsidRPr="008650FB" w14:paraId="6741869D" w14:textId="77777777" w:rsidTr="00847FA3">
        <w:trPr>
          <w:trHeight w:val="2"/>
        </w:trPr>
        <w:tc>
          <w:tcPr>
            <w:tcW w:w="377" w:type="dxa"/>
          </w:tcPr>
          <w:p w14:paraId="3B03735D" w14:textId="77777777" w:rsidR="0084490F" w:rsidRPr="008650FB" w:rsidRDefault="0084490F" w:rsidP="00847FA3">
            <w:pPr>
              <w:spacing w:line="360" w:lineRule="auto"/>
              <w:jc w:val="both"/>
              <w:rPr>
                <w:rFonts w:eastAsia="Calibri"/>
                <w:color w:val="000000"/>
                <w:szCs w:val="24"/>
              </w:rPr>
            </w:pPr>
          </w:p>
        </w:tc>
        <w:tc>
          <w:tcPr>
            <w:tcW w:w="8151" w:type="dxa"/>
            <w:vAlign w:val="center"/>
            <w:hideMark/>
          </w:tcPr>
          <w:p w14:paraId="4BC5E4DF" w14:textId="77777777" w:rsidR="0084490F" w:rsidRDefault="00255CD8" w:rsidP="0084490F">
            <w:pPr>
              <w:rPr>
                <w:bCs/>
                <w:iCs/>
                <w:color w:val="000000" w:themeColor="text1"/>
                <w:kern w:val="24"/>
                <w:sz w:val="20"/>
                <w:lang w:val="en-GB"/>
              </w:rPr>
            </w:pPr>
            <m:oMathPara>
              <m:oMath>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hAnsi="Cambria Math"/>
                    <w:color w:val="000000" w:themeColor="text1"/>
                    <w:kern w:val="24"/>
                    <w:sz w:val="20"/>
                    <w:lang w:val="en-GB"/>
                  </w:rPr>
                  <m:t xml:space="preserve">= </m:t>
                </m:r>
                <m:nary>
                  <m:naryPr>
                    <m:chr m:val="∑"/>
                    <m:limLoc m:val="undOvr"/>
                    <m:ctrlPr>
                      <w:rPr>
                        <w:rFonts w:ascii="Cambria Math" w:hAnsi="Cambria Math"/>
                        <w:bCs/>
                        <w:i/>
                        <w:iCs/>
                        <w:color w:val="000000" w:themeColor="text1"/>
                        <w:kern w:val="24"/>
                        <w:sz w:val="20"/>
                        <w:lang w:val="en-GB"/>
                      </w:rPr>
                    </m:ctrlPr>
                  </m:naryPr>
                  <m:sub>
                    <m:r>
                      <w:rPr>
                        <w:rFonts w:ascii="Cambria Math" w:hAnsi="Cambria Math"/>
                        <w:color w:val="000000" w:themeColor="text1"/>
                        <w:kern w:val="24"/>
                        <w:sz w:val="20"/>
                        <w:lang w:val="en-GB"/>
                      </w:rPr>
                      <m:t>t=0</m:t>
                    </m:r>
                  </m:sub>
                  <m:sup>
                    <m:r>
                      <w:rPr>
                        <w:rFonts w:ascii="Cambria Math" w:hAnsi="Cambria Math"/>
                        <w:color w:val="000000" w:themeColor="text1"/>
                        <w:kern w:val="24"/>
                        <w:sz w:val="20"/>
                        <w:lang w:val="en-GB"/>
                      </w:rPr>
                      <m:t>t=t</m:t>
                    </m:r>
                  </m:sup>
                  <m:e>
                    <m:f>
                      <m:fPr>
                        <m:ctrlPr>
                          <w:rPr>
                            <w:rFonts w:ascii="Cambria Math" w:hAnsi="Cambria Math"/>
                            <w:bCs/>
                            <w:i/>
                            <w:iCs/>
                            <w:color w:val="000000" w:themeColor="text1"/>
                            <w:kern w:val="24"/>
                            <w:sz w:val="20"/>
                            <w:lang w:val="en-GB"/>
                          </w:rPr>
                        </m:ctrlPr>
                      </m:fPr>
                      <m:num>
                        <m:sSub>
                          <m:sSubPr>
                            <m:ctrlPr>
                              <w:rPr>
                                <w:rFonts w:ascii="Cambria Math" w:hAnsi="Cambria Math"/>
                                <w:bCs/>
                                <w:i/>
                                <w:iCs/>
                                <w:color w:val="000000" w:themeColor="text1"/>
                                <w:kern w:val="24"/>
                                <w:sz w:val="20"/>
                                <w:lang w:val="en-GB"/>
                              </w:rPr>
                            </m:ctrlPr>
                          </m:sSubPr>
                          <m:e>
                            <m:r>
                              <w:rPr>
                                <w:rFonts w:ascii="Cambria Math" w:hAnsi="Cambria Math"/>
                                <w:color w:val="000000" w:themeColor="text1"/>
                                <w:kern w:val="24"/>
                                <w:sz w:val="20"/>
                                <w:lang w:val="en-GB"/>
                              </w:rPr>
                              <m:t>V</m:t>
                            </m:r>
                          </m:e>
                          <m:sub>
                            <m:r>
                              <w:rPr>
                                <w:rFonts w:ascii="Cambria Math" w:hAnsi="Cambria Math"/>
                                <w:color w:val="000000" w:themeColor="text1"/>
                                <w:kern w:val="24"/>
                                <w:sz w:val="20"/>
                                <w:lang w:val="en-GB"/>
                              </w:rPr>
                              <m:t>obs</m:t>
                            </m:r>
                          </m:sub>
                        </m:sSub>
                        <m:sSub>
                          <m:sSubPr>
                            <m:ctrlPr>
                              <w:rPr>
                                <w:rFonts w:ascii="Cambria Math" w:hAnsi="Cambria Math"/>
                                <w:bCs/>
                                <w:i/>
                                <w:iCs/>
                                <w:color w:val="000000" w:themeColor="text1"/>
                                <w:kern w:val="24"/>
                                <w:sz w:val="20"/>
                                <w:lang w:val="en-GB"/>
                              </w:rPr>
                            </m:ctrlPr>
                          </m:sSubPr>
                          <m:e>
                            <m:r>
                              <w:rPr>
                                <w:rFonts w:ascii="Cambria Math" w:hAnsi="Cambria Math"/>
                                <w:color w:val="000000" w:themeColor="text1"/>
                                <w:kern w:val="24"/>
                                <w:sz w:val="20"/>
                                <w:lang w:val="en-GB"/>
                              </w:rPr>
                              <m:t>t</m:t>
                            </m:r>
                          </m:e>
                          <m:sub>
                            <m:r>
                              <w:rPr>
                                <w:rFonts w:ascii="Cambria Math" w:hAnsi="Cambria Math"/>
                                <w:color w:val="000000" w:themeColor="text1"/>
                                <w:kern w:val="24"/>
                                <w:sz w:val="20"/>
                                <w:lang w:val="en-GB"/>
                              </w:rPr>
                              <m:t>i</m:t>
                            </m:r>
                          </m:sub>
                        </m:sSub>
                      </m:num>
                      <m:den>
                        <m:r>
                          <w:rPr>
                            <w:rFonts w:ascii="Cambria Math" w:hAnsi="Cambria Math"/>
                            <w:color w:val="000000" w:themeColor="text1"/>
                            <w:kern w:val="24"/>
                            <w:sz w:val="20"/>
                            <w:lang w:val="en-GB"/>
                          </w:rPr>
                          <m:t>t</m:t>
                        </m:r>
                      </m:den>
                    </m:f>
                  </m:e>
                </m:nary>
              </m:oMath>
            </m:oMathPara>
          </w:p>
          <w:p w14:paraId="1BDF20F9" w14:textId="77777777" w:rsidR="0084490F" w:rsidRPr="008650FB" w:rsidRDefault="0084490F" w:rsidP="00847FA3">
            <w:pPr>
              <w:spacing w:line="360" w:lineRule="auto"/>
              <w:jc w:val="center"/>
              <w:rPr>
                <w:rFonts w:eastAsia="Calibri"/>
                <w:color w:val="000000"/>
                <w:szCs w:val="24"/>
              </w:rPr>
            </w:pPr>
          </w:p>
        </w:tc>
        <w:tc>
          <w:tcPr>
            <w:tcW w:w="498" w:type="dxa"/>
            <w:vAlign w:val="center"/>
            <w:hideMark/>
          </w:tcPr>
          <w:p w14:paraId="5A00AEDF" w14:textId="7293409C" w:rsidR="0084490F" w:rsidRPr="008650FB" w:rsidRDefault="0084490F" w:rsidP="00847FA3">
            <w:pPr>
              <w:spacing w:line="360" w:lineRule="auto"/>
              <w:rPr>
                <w:rFonts w:eastAsia="Calibri"/>
                <w:color w:val="000000"/>
                <w:szCs w:val="24"/>
              </w:rPr>
            </w:pPr>
            <w:r w:rsidRPr="008650FB">
              <w:rPr>
                <w:rFonts w:eastAsia="Calibri"/>
                <w:color w:val="000000"/>
                <w:szCs w:val="24"/>
              </w:rPr>
              <w:t>(</w:t>
            </w:r>
            <w:r w:rsidR="008D1B79">
              <w:rPr>
                <w:rFonts w:eastAsia="Calibri"/>
                <w:color w:val="000000"/>
                <w:szCs w:val="24"/>
              </w:rPr>
              <w:t>12</w:t>
            </w:r>
            <w:r w:rsidRPr="008650FB">
              <w:rPr>
                <w:rFonts w:eastAsia="Calibri"/>
                <w:color w:val="000000"/>
                <w:szCs w:val="24"/>
              </w:rPr>
              <w:t>)</w:t>
            </w:r>
          </w:p>
        </w:tc>
      </w:tr>
    </w:tbl>
    <w:p w14:paraId="38720911" w14:textId="77777777" w:rsidR="00FE752D" w:rsidRDefault="00FE752D" w:rsidP="008D5848">
      <w:pPr>
        <w:rPr>
          <w:bCs/>
          <w:iCs/>
          <w:color w:val="000000" w:themeColor="text1"/>
          <w:kern w:val="24"/>
          <w:sz w:val="20"/>
          <w:lang w:val="en-GB"/>
        </w:rPr>
      </w:pPr>
    </w:p>
    <w:p w14:paraId="1353159C" w14:textId="77777777" w:rsidR="001C1A2F" w:rsidRDefault="001C1A2F" w:rsidP="008D5848">
      <w:pPr>
        <w:rPr>
          <w:bCs/>
          <w:iCs/>
          <w:color w:val="000000" w:themeColor="text1"/>
          <w:kern w:val="24"/>
          <w:sz w:val="20"/>
          <w:lang w:val="en-GB"/>
        </w:rPr>
      </w:pPr>
    </w:p>
    <w:p w14:paraId="7570BE10" w14:textId="77777777" w:rsidR="001C1A2F" w:rsidRDefault="001C1A2F" w:rsidP="008D5848">
      <w:pPr>
        <w:rPr>
          <w:bCs/>
          <w:iCs/>
          <w:color w:val="000000" w:themeColor="text1"/>
          <w:kern w:val="24"/>
          <w:szCs w:val="24"/>
          <w:lang w:val="en-GB"/>
        </w:rPr>
      </w:pPr>
    </w:p>
    <w:p w14:paraId="0BBDCD4F" w14:textId="657C3F3B" w:rsidR="00C91F2E" w:rsidRDefault="00B560CD" w:rsidP="007A3C74">
      <w:pPr>
        <w:jc w:val="both"/>
        <w:rPr>
          <w:bCs/>
          <w:iCs/>
          <w:color w:val="000000" w:themeColor="text1"/>
          <w:kern w:val="24"/>
          <w:szCs w:val="24"/>
          <w:lang w:val="en-GB"/>
        </w:rPr>
      </w:pPr>
      <w:r>
        <w:rPr>
          <w:bCs/>
          <w:iCs/>
          <w:color w:val="000000" w:themeColor="text1"/>
          <w:kern w:val="24"/>
          <w:szCs w:val="24"/>
          <w:lang w:val="en-GB"/>
        </w:rPr>
        <w:t xml:space="preserve">The accuracy of </w:t>
      </w:r>
      <w:r w:rsidRPr="008D1B79">
        <w:rPr>
          <w:bCs/>
          <w:iCs/>
          <w:color w:val="000000" w:themeColor="text1"/>
          <w:kern w:val="24"/>
          <w:szCs w:val="24"/>
          <w:lang w:val="en-GB"/>
        </w:rPr>
        <w:t>the</w:t>
      </w:r>
      <w:r w:rsidR="008D1B79">
        <w:rPr>
          <w:bCs/>
          <w:iCs/>
          <w:color w:val="000000" w:themeColor="text1"/>
          <w:kern w:val="24"/>
          <w:szCs w:val="24"/>
          <w:lang w:val="en-GB"/>
        </w:rPr>
        <w:t xml:space="preserve"> </w:t>
      </w:r>
      <w:r w:rsidR="008D1B79" w:rsidRPr="008D1B79">
        <w:rPr>
          <w:bCs/>
          <w:iCs/>
          <w:color w:val="000000" w:themeColor="text1"/>
          <w:kern w:val="24"/>
          <w:szCs w:val="24"/>
          <w:lang w:val="en-GB"/>
        </w:rPr>
        <w:t>proposed</w:t>
      </w:r>
      <w:r w:rsidR="008D1B79">
        <w:rPr>
          <w:bCs/>
          <w:iCs/>
          <w:color w:val="000000" w:themeColor="text1"/>
          <w:kern w:val="24"/>
          <w:szCs w:val="24"/>
          <w:lang w:val="en-GB"/>
        </w:rPr>
        <w:t xml:space="preserve"> </w:t>
      </w:r>
      <w:r w:rsidR="003E5845" w:rsidRPr="008D1B79">
        <w:rPr>
          <w:bCs/>
          <w:iCs/>
          <w:color w:val="000000" w:themeColor="text1"/>
          <w:kern w:val="24"/>
          <w:szCs w:val="24"/>
          <w:lang w:val="en-GB"/>
        </w:rPr>
        <w:t>models</w:t>
      </w:r>
      <w:r w:rsidR="003E5845">
        <w:rPr>
          <w:bCs/>
          <w:iCs/>
          <w:color w:val="000000" w:themeColor="text1"/>
          <w:kern w:val="24"/>
          <w:szCs w:val="24"/>
          <w:lang w:val="en-GB"/>
        </w:rPr>
        <w:t xml:space="preserve"> </w:t>
      </w:r>
      <w:r w:rsidR="0019733D">
        <w:rPr>
          <w:bCs/>
          <w:iCs/>
          <w:color w:val="000000" w:themeColor="text1"/>
          <w:kern w:val="24"/>
          <w:szCs w:val="24"/>
          <w:lang w:val="en-GB"/>
        </w:rPr>
        <w:t>is</w:t>
      </w:r>
      <w:r>
        <w:rPr>
          <w:bCs/>
          <w:iCs/>
          <w:color w:val="000000" w:themeColor="text1"/>
          <w:kern w:val="24"/>
          <w:szCs w:val="24"/>
          <w:lang w:val="en-GB"/>
        </w:rPr>
        <w:t xml:space="preserve"> assessed by</w:t>
      </w:r>
      <w:r w:rsidR="003E5845">
        <w:rPr>
          <w:bCs/>
          <w:iCs/>
          <w:color w:val="000000" w:themeColor="text1"/>
          <w:kern w:val="24"/>
          <w:szCs w:val="24"/>
          <w:lang w:val="en-GB"/>
        </w:rPr>
        <w:t xml:space="preserve"> </w:t>
      </w:r>
      <w:r>
        <w:rPr>
          <w:bCs/>
          <w:iCs/>
          <w:color w:val="000000" w:themeColor="text1"/>
          <w:kern w:val="24"/>
          <w:szCs w:val="24"/>
          <w:lang w:val="en-GB"/>
        </w:rPr>
        <w:t>comparing</w:t>
      </w:r>
      <w:r w:rsidR="003E5845">
        <w:rPr>
          <w:bCs/>
          <w:iCs/>
          <w:color w:val="000000" w:themeColor="text1"/>
          <w:kern w:val="24"/>
          <w:szCs w:val="24"/>
          <w:lang w:val="en-GB"/>
        </w:rPr>
        <w:t xml:space="preserve"> the instantaneous void fraction</w:t>
      </w:r>
      <w:r>
        <w:rPr>
          <w:bCs/>
          <w:iCs/>
          <w:color w:val="000000" w:themeColor="text1"/>
          <w:kern w:val="24"/>
          <w:szCs w:val="24"/>
          <w:lang w:val="en-GB"/>
        </w:rPr>
        <w:t>s, which represents the void fraction per observed response (</w:t>
      </w:r>
      <w:r w:rsidRPr="00B560CD">
        <w:rPr>
          <w:bCs/>
          <w:i/>
          <w:iCs/>
          <w:color w:val="000000" w:themeColor="text1"/>
          <w:kern w:val="24"/>
          <w:szCs w:val="24"/>
          <w:lang w:val="en-GB"/>
        </w:rPr>
        <w:t>V</w:t>
      </w:r>
      <w:r w:rsidRPr="00B560CD">
        <w:rPr>
          <w:bCs/>
          <w:i/>
          <w:iCs/>
          <w:color w:val="000000" w:themeColor="text1"/>
          <w:kern w:val="24"/>
          <w:szCs w:val="24"/>
          <w:vertAlign w:val="subscript"/>
          <w:lang w:val="en-GB"/>
        </w:rPr>
        <w:t>obs</w:t>
      </w:r>
      <w:r>
        <w:rPr>
          <w:bCs/>
          <w:iCs/>
          <w:color w:val="000000" w:themeColor="text1"/>
          <w:kern w:val="24"/>
          <w:szCs w:val="24"/>
          <w:lang w:val="en-GB"/>
        </w:rPr>
        <w:t xml:space="preserve">). </w:t>
      </w:r>
    </w:p>
    <w:p w14:paraId="4D4A6769" w14:textId="668AEB33" w:rsidR="0028289D" w:rsidRPr="00B2101F" w:rsidRDefault="00C91F2E" w:rsidP="00B2101F">
      <w:pPr>
        <w:pStyle w:val="Heading3"/>
      </w:pPr>
      <w:r>
        <w:t>Phase fraction validation</w:t>
      </w:r>
      <w:r w:rsidR="001279EF">
        <w:t xml:space="preserve"> methods </w:t>
      </w:r>
    </w:p>
    <w:p w14:paraId="4C9811FA" w14:textId="7B76FBED" w:rsidR="0028289D" w:rsidRDefault="00B560CD" w:rsidP="0028289D">
      <w:pPr>
        <w:jc w:val="both"/>
      </w:pPr>
      <w:r>
        <w:t xml:space="preserve">The model validation methods included the swell level method, high speed photography, the homogenous gas fraction model and  drift </w:t>
      </w:r>
      <w:r w:rsidR="008C6F83">
        <w:t>correlations. The</w:t>
      </w:r>
      <w:r w:rsidR="0028289D">
        <w:t xml:space="preserve"> </w:t>
      </w:r>
      <w:r w:rsidR="0028289D" w:rsidRPr="00D0300E">
        <w:t>swell</w:t>
      </w:r>
      <w:r w:rsidR="0028289D">
        <w:t xml:space="preserve"> </w:t>
      </w:r>
      <w:r w:rsidR="0028289D" w:rsidRPr="00D0300E">
        <w:t>level method</w:t>
      </w:r>
      <w:r w:rsidR="0028289D">
        <w:t xml:space="preserve"> </w:t>
      </w:r>
      <w:r w:rsidR="0028289D" w:rsidRPr="00D0300E">
        <w:t xml:space="preserve">involves the determination of air fractions based on an </w:t>
      </w:r>
      <w:r w:rsidR="0028289D">
        <w:t>observed</w:t>
      </w:r>
      <w:r w:rsidR="0028289D" w:rsidRPr="00D0300E">
        <w:t xml:space="preserve"> rise in air/water interface when a gas bubble is introduced into the test section via the air control valve. </w:t>
      </w:r>
      <w:r w:rsidR="0028289D">
        <w:t xml:space="preserve">The test section was filled with water to 0.8L for each test run </w:t>
      </w:r>
      <w:r w:rsidR="00F35FAA">
        <w:t>to</w:t>
      </w:r>
      <w:r w:rsidR="0028289D">
        <w:t xml:space="preserve"> prevent </w:t>
      </w:r>
      <w:r w:rsidR="008C6F83">
        <w:t xml:space="preserve">the </w:t>
      </w:r>
      <w:r w:rsidR="0028289D">
        <w:t>effect of flow structure back flow</w:t>
      </w:r>
      <w:r w:rsidR="00F40F57">
        <w:t xml:space="preserve"> </w:t>
      </w:r>
      <w:r w:rsidR="008C6F83">
        <w:t>on</w:t>
      </w:r>
      <w:r w:rsidR="0028289D">
        <w:t xml:space="preserve"> the final level to be read.</w:t>
      </w:r>
      <w:r w:rsidR="0028289D" w:rsidRPr="00D0300E">
        <w:t xml:space="preserve"> For a constant cross section, this rise in liquid level is proportional to the volume of bubble</w:t>
      </w:r>
      <w:r w:rsidR="001279EF">
        <w:t xml:space="preserve"> </w:t>
      </w:r>
      <w:r w:rsidR="001279EF" w:rsidRPr="00D774C9">
        <w:rPr>
          <w:i/>
        </w:rPr>
        <w:t>V</w:t>
      </w:r>
      <w:r w:rsidR="00D4224F" w:rsidRPr="00D774C9">
        <w:rPr>
          <w:i/>
          <w:vertAlign w:val="subscript"/>
        </w:rPr>
        <w:t>TB</w:t>
      </w:r>
      <w:r w:rsidR="0028289D" w:rsidRPr="00D0300E">
        <w:t xml:space="preserve"> </w:t>
      </w:r>
      <w:r w:rsidR="00F35FAA" w:rsidRPr="00D0300E">
        <w:t>rising</w:t>
      </w:r>
      <w:r w:rsidR="00D4224F">
        <w:t xml:space="preserve"> in</w:t>
      </w:r>
      <w:r w:rsidR="0028289D" w:rsidRPr="00D0300E">
        <w:t xml:space="preserve"> the test section. Hence, the void fraction </w:t>
      </w:r>
      <m:oMath>
        <m:sSub>
          <m:sSubPr>
            <m:ctrlPr>
              <w:rPr>
                <w:rFonts w:ascii="Cambria Math" w:hAnsi="Cambria Math"/>
                <w:i/>
              </w:rPr>
            </m:ctrlPr>
          </m:sSubPr>
          <m:e>
            <m:r>
              <w:rPr>
                <w:rFonts w:ascii="Cambria Math" w:hAnsi="Cambria Math"/>
              </w:rPr>
              <m:t>α</m:t>
            </m:r>
          </m:e>
          <m:sub>
            <m:r>
              <w:rPr>
                <w:rFonts w:ascii="Cambria Math" w:hAnsi="Cambria Math"/>
              </w:rPr>
              <m:t>level</m:t>
            </m:r>
          </m:sub>
        </m:sSub>
        <m:r>
          <w:rPr>
            <w:rFonts w:ascii="Cambria Math" w:hAnsi="Cambria Math"/>
          </w:rPr>
          <m:t xml:space="preserve"> </m:t>
        </m:r>
      </m:oMath>
      <w:r w:rsidR="0028289D" w:rsidRPr="00D0300E">
        <w:t>is then calculated as</w:t>
      </w:r>
      <w:r w:rsidR="0019733D">
        <w:t>,</w:t>
      </w:r>
      <w:r w:rsidR="008C6F83" w:rsidRPr="008C6F83">
        <w:t xml:space="preserve"> </w:t>
      </w:r>
    </w:p>
    <w:p w14:paraId="20934F17" w14:textId="77777777" w:rsidR="00251833" w:rsidRDefault="00251833" w:rsidP="0028289D">
      <w:pPr>
        <w:jc w:val="both"/>
      </w:pPr>
    </w:p>
    <w:p w14:paraId="4E4DE0D9" w14:textId="77777777" w:rsidR="00251833" w:rsidRDefault="00251833" w:rsidP="0028289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251833" w:rsidRPr="008650FB" w14:paraId="0FCB2ABC" w14:textId="77777777" w:rsidTr="00847FA3">
        <w:trPr>
          <w:trHeight w:val="2"/>
        </w:trPr>
        <w:tc>
          <w:tcPr>
            <w:tcW w:w="377" w:type="dxa"/>
          </w:tcPr>
          <w:p w14:paraId="52911F65" w14:textId="77777777" w:rsidR="00251833" w:rsidRPr="008650FB" w:rsidRDefault="00251833" w:rsidP="00847FA3">
            <w:pPr>
              <w:spacing w:line="360" w:lineRule="auto"/>
              <w:jc w:val="both"/>
              <w:rPr>
                <w:rFonts w:eastAsia="Calibri"/>
                <w:color w:val="000000"/>
                <w:szCs w:val="24"/>
              </w:rPr>
            </w:pPr>
          </w:p>
        </w:tc>
        <w:tc>
          <w:tcPr>
            <w:tcW w:w="8151" w:type="dxa"/>
            <w:vAlign w:val="center"/>
            <w:hideMark/>
          </w:tcPr>
          <w:p w14:paraId="45FC6B15" w14:textId="77777777" w:rsidR="00251833" w:rsidRPr="00D0300E" w:rsidRDefault="00255CD8" w:rsidP="00251833">
            <w:pPr>
              <w:jc w:val="both"/>
            </w:pPr>
            <m:oMathPara>
              <m:oMath>
                <m:sSub>
                  <m:sSubPr>
                    <m:ctrlPr>
                      <w:rPr>
                        <w:rFonts w:ascii="Cambria Math" w:hAnsi="Cambria Math"/>
                        <w:i/>
                      </w:rPr>
                    </m:ctrlPr>
                  </m:sSubPr>
                  <m:e>
                    <m:r>
                      <w:rPr>
                        <w:rFonts w:ascii="Cambria Math" w:hAnsi="Cambria Math"/>
                      </w:rPr>
                      <m:t>α</m:t>
                    </m:r>
                  </m:e>
                  <m:sub>
                    <m:r>
                      <w:rPr>
                        <w:rFonts w:ascii="Cambria Math" w:hAnsi="Cambria Math"/>
                      </w:rPr>
                      <m:t>leve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sSub>
                      <m:sSubPr>
                        <m:ctrlPr>
                          <w:rPr>
                            <w:rFonts w:ascii="Cambria Math" w:hAnsi="Cambria Math"/>
                            <w:i/>
                          </w:rPr>
                        </m:ctrlPr>
                      </m:sSubPr>
                      <m:e>
                        <m:r>
                          <w:rPr>
                            <w:rFonts w:ascii="Cambria Math" w:hAnsi="Cambria Math"/>
                          </w:rPr>
                          <m:t>l</m:t>
                        </m:r>
                      </m:e>
                      <m:sub>
                        <m:r>
                          <w:rPr>
                            <w:rFonts w:ascii="Cambria Math" w:hAnsi="Cambria Math"/>
                          </w:rPr>
                          <m:t>1</m:t>
                        </m:r>
                      </m:sub>
                    </m:sSub>
                  </m:den>
                </m:f>
              </m:oMath>
            </m:oMathPara>
          </w:p>
          <w:p w14:paraId="37457686" w14:textId="77777777" w:rsidR="00251833" w:rsidRPr="008650FB" w:rsidRDefault="00251833" w:rsidP="00847FA3">
            <w:pPr>
              <w:spacing w:line="360" w:lineRule="auto"/>
              <w:jc w:val="center"/>
              <w:rPr>
                <w:rFonts w:eastAsia="Calibri"/>
                <w:color w:val="000000"/>
                <w:szCs w:val="24"/>
              </w:rPr>
            </w:pPr>
          </w:p>
        </w:tc>
        <w:tc>
          <w:tcPr>
            <w:tcW w:w="498" w:type="dxa"/>
            <w:vAlign w:val="center"/>
            <w:hideMark/>
          </w:tcPr>
          <w:p w14:paraId="7EE0C3F9" w14:textId="6105FEDF" w:rsidR="00251833" w:rsidRPr="008650FB" w:rsidRDefault="00251833" w:rsidP="00847FA3">
            <w:pPr>
              <w:spacing w:line="360" w:lineRule="auto"/>
              <w:rPr>
                <w:rFonts w:eastAsia="Calibri"/>
                <w:color w:val="000000"/>
                <w:szCs w:val="24"/>
              </w:rPr>
            </w:pPr>
            <w:r w:rsidRPr="008650FB">
              <w:rPr>
                <w:rFonts w:eastAsia="Calibri"/>
                <w:color w:val="000000"/>
                <w:szCs w:val="24"/>
              </w:rPr>
              <w:t>(</w:t>
            </w:r>
            <w:r w:rsidR="00F30BAF">
              <w:rPr>
                <w:rFonts w:eastAsia="Calibri"/>
                <w:color w:val="000000"/>
                <w:szCs w:val="24"/>
              </w:rPr>
              <w:t>13</w:t>
            </w:r>
            <w:r w:rsidRPr="008650FB">
              <w:rPr>
                <w:rFonts w:eastAsia="Calibri"/>
                <w:color w:val="000000"/>
                <w:szCs w:val="24"/>
              </w:rPr>
              <w:t>)</w:t>
            </w:r>
          </w:p>
        </w:tc>
      </w:tr>
    </w:tbl>
    <w:p w14:paraId="7B1E257F" w14:textId="77777777" w:rsidR="0028289D" w:rsidRDefault="0028289D" w:rsidP="0028289D"/>
    <w:p w14:paraId="32AE17B5" w14:textId="316CDD42" w:rsidR="00CE7755" w:rsidRDefault="0028289D" w:rsidP="00DE6071">
      <w:pPr>
        <w:jc w:val="both"/>
      </w:pPr>
      <w:r w:rsidRPr="00D0300E">
        <w:t xml:space="preserve">Wher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and </m:t>
        </m:r>
        <m:sSub>
          <m:sSubPr>
            <m:ctrlPr>
              <w:rPr>
                <w:rFonts w:ascii="Cambria Math" w:hAnsi="Cambria Math"/>
                <w:i/>
              </w:rPr>
            </m:ctrlPr>
          </m:sSubPr>
          <m:e>
            <m:r>
              <w:rPr>
                <w:rFonts w:ascii="Cambria Math" w:hAnsi="Cambria Math"/>
              </w:rPr>
              <m:t>l</m:t>
            </m:r>
          </m:e>
          <m:sub>
            <m:r>
              <w:rPr>
                <w:rFonts w:ascii="Cambria Math" w:hAnsi="Cambria Math"/>
              </w:rPr>
              <m:t>2</m:t>
            </m:r>
          </m:sub>
        </m:sSub>
      </m:oMath>
      <w:r w:rsidRPr="00D0300E">
        <w:t xml:space="preserve"> </w:t>
      </w:r>
      <w:r w:rsidR="008C6F83">
        <w:t xml:space="preserve">are the </w:t>
      </w:r>
      <w:r w:rsidRPr="00D0300E">
        <w:t xml:space="preserve"> initial and final levels of the air</w:t>
      </w:r>
      <w:r w:rsidR="00030AAF">
        <w:t>-</w:t>
      </w:r>
      <w:r w:rsidR="00F40F57">
        <w:t xml:space="preserve"> water </w:t>
      </w:r>
      <w:r w:rsidR="008C6F83">
        <w:t>interface. The</w:t>
      </w:r>
      <w:r w:rsidR="00F40F57">
        <w:t xml:space="preserve"> levels were</w:t>
      </w:r>
      <w:r w:rsidRPr="00D0300E">
        <w:t xml:space="preserve"> recorded from </w:t>
      </w:r>
      <w:r w:rsidR="00F40F57">
        <w:t xml:space="preserve">the </w:t>
      </w:r>
      <w:r w:rsidRPr="00D0300E">
        <w:t xml:space="preserve">meter rule mounted parallel to the test </w:t>
      </w:r>
      <w:r w:rsidR="008C6F83" w:rsidRPr="00D0300E">
        <w:t>section.</w:t>
      </w:r>
      <w:r w:rsidR="00F35FAA">
        <w:t xml:space="preserve"> </w:t>
      </w:r>
      <w:r w:rsidR="008C6F83">
        <w:t xml:space="preserve">All experimental runs were carried out under static water conditions </w:t>
      </w:r>
      <w:r w:rsidR="00A73819">
        <w:t>to</w:t>
      </w:r>
      <w:r w:rsidR="008C6F83" w:rsidRPr="00D0300E">
        <w:t xml:space="preserve"> minimize disturbances in interface hence improving accuracy of observations</w:t>
      </w:r>
      <w:r w:rsidR="008C6F83">
        <w:t xml:space="preserve">. </w:t>
      </w:r>
    </w:p>
    <w:p w14:paraId="752C1516" w14:textId="456F86C5" w:rsidR="00D4224F" w:rsidRDefault="008C6F83" w:rsidP="00CE7755">
      <w:pPr>
        <w:jc w:val="both"/>
      </w:pPr>
      <w:r>
        <w:lastRenderedPageBreak/>
        <w:t>A</w:t>
      </w:r>
      <w:r w:rsidR="00030AAF">
        <w:t xml:space="preserve"> similar method </w:t>
      </w:r>
      <w:r w:rsidR="00ED2804">
        <w:t xml:space="preserve">was </w:t>
      </w:r>
      <w:r w:rsidR="00030AAF">
        <w:t xml:space="preserve">carried out by earlier by </w:t>
      </w:r>
      <w:r w:rsidR="0028289D">
        <w:fldChar w:fldCharType="begin" w:fldLock="1"/>
      </w:r>
      <w:r w:rsidR="0028289D">
        <w:instrText>ADDIN CSL_CITATION {"citationItems":[{"id":"ITEM-1","itemData":{"DOI":"10.1016/j.expthermflusci.2014.08.004","ISSN":"08941777","abstract":"Experiments have been carried out in a 67. mm diameter pipe with air and deionised water in which gas superficial velocities between 0.04 and 0.55. m/s were studied. A capacitance technique, employing electrodes mounted on either side of the outside of the acrylic resin pipe, has been used to provide time varying cross-sectionally averaged void fraction. Probability Density Functions of these data has permitted characterisation of the slug flow. Pressure drop measurements were made using differential pressure transducer. The mean void fraction, the void fraction in the slug region, the slug velocity and the dimensionless length of liquid slug all increase with the superficial gas velocity. On the other hand increasing the superficial gas velocity was shown to decrease the fractional slug length, the frequency and the film thickness around the Taylor bubble as well as the pressure gradient. A new version of the drift flux equation for bubble rise velocity is proposed and found to perform well against the present data and that from the literature. ?? 2014 Elsevier Inc.","author":[{"dropping-particle":"","family":"Azzopardi","given":"B. J.","non-dropping-particle":"","parse-names":false,"suffix":""},{"dropping-particle":"","family":"Do","given":"H. K.","non-dropping-particle":"","parse-names":false,"suffix":""},{"dropping-particle":"","family":"Azzi","given":"A.","non-dropping-particle":"","parse-names":false,"suffix":""},{"dropping-particle":"","family":"Hernandez Perez","given":"V.","non-dropping-particle":"","parse-names":false,"suffix":""}],"container-title":"Experimental Thermal and Fluid Science","id":"ITEM-1","issued":{"date-parts":[["2015"]]},"page":"1-8","title":"Characteristics of air/water slug flow in an intermediate diameter pipe","type":"article-journal","volume":"60"},"uris":["http://www.mendeley.com/documents/?uuid=03b3ee67-b457-4440-95a5-52e3eceff8a7"]}],"mendeley":{"formattedCitation":"(Azzopardi &lt;i&gt;et al.&lt;/i&gt;, 2015)","manualFormatting":"Azzopardi et al., (2015)","plainTextFormattedCitation":"(Azzopardi et al., 2015)","previouslyFormattedCitation":"(Azzopardi &lt;i&gt;et al.&lt;/i&gt;, 2015)"},"properties":{"noteIndex":0},"schema":"https://github.com/citation-style-language/schema/raw/master/csl-citation.json"}</w:instrText>
      </w:r>
      <w:r w:rsidR="0028289D">
        <w:fldChar w:fldCharType="separate"/>
      </w:r>
      <w:r w:rsidR="0028289D" w:rsidRPr="000B1323">
        <w:rPr>
          <w:noProof/>
        </w:rPr>
        <w:t xml:space="preserve">Azzopardi </w:t>
      </w:r>
      <w:r w:rsidR="0028289D" w:rsidRPr="000B1323">
        <w:rPr>
          <w:i/>
          <w:noProof/>
        </w:rPr>
        <w:t>et al.</w:t>
      </w:r>
      <w:r w:rsidR="0028289D" w:rsidRPr="000B1323">
        <w:rPr>
          <w:noProof/>
        </w:rPr>
        <w:t xml:space="preserve">, </w:t>
      </w:r>
      <w:r w:rsidR="0028289D">
        <w:rPr>
          <w:noProof/>
        </w:rPr>
        <w:t>(</w:t>
      </w:r>
      <w:r w:rsidR="0028289D" w:rsidRPr="000B1323">
        <w:rPr>
          <w:noProof/>
        </w:rPr>
        <w:t>2015)</w:t>
      </w:r>
      <w:r w:rsidR="0028289D">
        <w:fldChar w:fldCharType="end"/>
      </w:r>
      <w:r>
        <w:t xml:space="preserve"> and </w:t>
      </w:r>
      <w:r w:rsidRPr="008C6F83">
        <w:t xml:space="preserve"> </w:t>
      </w:r>
      <w:r>
        <w:fldChar w:fldCharType="begin" w:fldLock="1"/>
      </w:r>
      <w:r>
        <w:instrText>ADDIN CSL_CITATION {"citationItems":[{"id":"ITEM-1","itemData":{"DOI":"10.1016/S0301-9322(96)00050-X","ISBN":"0301-9322","ISSN":"03019322","abstract":"An existing design of conductivity probe for the measurement of void fraction has been developed and tested. Calibration checks showed that the time averaged output of the instrument was close to linear over the whole range of void fraction, with a tendency to overestimate the true value. Computer modelling of the probe's response to different void distributions supported the calibration results. Two meters were used to examine the dynamic variation of void fraction in air water flows in a vertical 32 mm diameter tube. Flow patterns ranging from bubbly to annular were observed. Examination of the void fraction traces and their probability distribution functions enabled the identification of six flow regimes: discrete bubble flow, spherical cap bubble flow, stable slug flow, unstable slug flow, churn flow and annular flow. The locations of flow regime transition boundaries on a flow pattern map, deduced from this objective analysis, are in agreement with the data of other workers. The unstable slug flow regime corresponds to a region some workers have identified as churn flow, it provides explanations for some of the apparent anomalies concerning the location of the slug to churn flow boundary. Cross-correlation of the signals from the two probes has provided statistical data on the lengths of slugs and Taylor bubbles which suggested modifications to the previous theories enabling the entry to and exit from the unstable slug flow regime to be predicted.","author":[{"dropping-particle":"","family":"Costigan","given":"G.","non-dropping-particle":"","parse-names":false,"suffix":""},{"dropping-particle":"","family":"Whalley","given":"P.B.","non-dropping-particle":"","parse-names":false,"suffix":""}],"container-title":"International Journal of Multiphase Flow","id":"ITEM-1","issue":"2","issued":{"date-parts":[["1997"]]},"page":"263-282","title":"Slug flow regime identification from dynamic void fraction measurements in vertical air-water flows","type":"article-journal","volume":"23"},"uris":["http://www.mendeley.com/documents/?uuid=450120ed-d271-42ba-8af3-96e263290c12"]}],"mendeley":{"formattedCitation":"(Costigan and Whalley, 1997)","manualFormatting":"Costigan and Whalley, (1997)","plainTextFormattedCitation":"(Costigan and Whalley, 1997)","previouslyFormattedCitation":"(Costigan and Whalley, 1997)"},"properties":{"noteIndex":0},"schema":"https://github.com/citation-style-language/schema/raw/master/csl-citation.json"}</w:instrText>
      </w:r>
      <w:r>
        <w:fldChar w:fldCharType="separate"/>
      </w:r>
      <w:r w:rsidRPr="003606B8">
        <w:rPr>
          <w:noProof/>
        </w:rPr>
        <w:t xml:space="preserve">Costigan and Whalley, </w:t>
      </w:r>
      <w:r>
        <w:rPr>
          <w:noProof/>
        </w:rPr>
        <w:t>(</w:t>
      </w:r>
      <w:r w:rsidRPr="003606B8">
        <w:rPr>
          <w:noProof/>
        </w:rPr>
        <w:t>1997)</w:t>
      </w:r>
      <w:r>
        <w:fldChar w:fldCharType="end"/>
      </w:r>
      <w:r w:rsidR="00A73819">
        <w:t>,</w:t>
      </w:r>
      <w:r w:rsidR="00027360">
        <w:t xml:space="preserve"> </w:t>
      </w:r>
      <w:r w:rsidR="00A73819">
        <w:t>in calibrating their sensor for the study of gas-liquid flow</w:t>
      </w:r>
      <w:r w:rsidR="00F007A2">
        <w:t>.</w:t>
      </w:r>
    </w:p>
    <w:p w14:paraId="3AFD530B" w14:textId="77777777" w:rsidR="00A73819" w:rsidRDefault="00A73819" w:rsidP="003A473B">
      <w:pPr>
        <w:jc w:val="both"/>
      </w:pPr>
    </w:p>
    <w:p w14:paraId="266ED776" w14:textId="605A1A9F" w:rsidR="007A0282" w:rsidRDefault="003A473B" w:rsidP="003A473B">
      <w:pPr>
        <w:jc w:val="both"/>
      </w:pPr>
      <w:r>
        <w:t>Photography derived void fractions</w:t>
      </w:r>
      <m:oMath>
        <m:sSub>
          <m:sSubPr>
            <m:ctrlPr>
              <w:rPr>
                <w:rFonts w:ascii="Cambria Math" w:hAnsi="Cambria Math"/>
                <w:i/>
              </w:rPr>
            </m:ctrlPr>
          </m:sSubPr>
          <m:e>
            <m:r>
              <w:rPr>
                <w:rFonts w:ascii="Cambria Math" w:hAnsi="Cambria Math"/>
              </w:rPr>
              <m:t xml:space="preserve"> α</m:t>
            </m:r>
          </m:e>
          <m:sub>
            <m:r>
              <w:rPr>
                <w:rFonts w:ascii="Cambria Math" w:hAnsi="Cambria Math"/>
              </w:rPr>
              <m:t>Photo</m:t>
            </m:r>
          </m:sub>
        </m:sSub>
      </m:oMath>
      <w:r>
        <w:t xml:space="preserve"> were</w:t>
      </w:r>
      <w:r w:rsidR="0009311C">
        <w:t xml:space="preserve"> determined </w:t>
      </w:r>
      <w:r>
        <w:t xml:space="preserve"> </w:t>
      </w:r>
      <w:r w:rsidR="00A17AC0">
        <w:t xml:space="preserve">by </w:t>
      </w:r>
      <w:r w:rsidR="0009311C">
        <w:t xml:space="preserve">processing </w:t>
      </w:r>
      <w:r>
        <w:t xml:space="preserve"> high speed photograph</w:t>
      </w:r>
      <w:r w:rsidR="0009311C">
        <w:t>s</w:t>
      </w:r>
      <w:r>
        <w:t xml:space="preserve"> taken by </w:t>
      </w:r>
      <w:r w:rsidR="007D1DAB">
        <w:t xml:space="preserve"> a</w:t>
      </w:r>
      <w:r>
        <w:t xml:space="preserve"> video camera at 6 frames per </w:t>
      </w:r>
      <w:r w:rsidR="00A73819">
        <w:t>second</w:t>
      </w:r>
      <w:r w:rsidR="0047769D">
        <w:t xml:space="preserve">. Bubbles </w:t>
      </w:r>
      <w:proofErr w:type="gramStart"/>
      <w:r w:rsidR="0047769D">
        <w:t>were injected</w:t>
      </w:r>
      <w:proofErr w:type="gramEnd"/>
      <w:r w:rsidR="0047769D">
        <w:t xml:space="preserve"> into the test section similar</w:t>
      </w:r>
      <w:r w:rsidR="00247D42">
        <w:t xml:space="preserve"> </w:t>
      </w:r>
      <w:r w:rsidR="009B2EF3">
        <w:t>to the</w:t>
      </w:r>
      <w:r w:rsidR="0047769D">
        <w:t xml:space="preserve"> swell level method</w:t>
      </w:r>
      <w:r w:rsidR="009B2EF3">
        <w:t>. However</w:t>
      </w:r>
      <w:r w:rsidR="0009311C">
        <w:t>, the</w:t>
      </w:r>
      <w:r w:rsidR="009B2EF3">
        <w:t xml:space="preserve"> spherical, </w:t>
      </w:r>
      <w:r w:rsidR="00247D42">
        <w:t>ellipsoidal</w:t>
      </w:r>
      <w:r w:rsidR="009B2EF3">
        <w:t xml:space="preserve"> and Taylor bubbles were injected </w:t>
      </w:r>
      <w:r w:rsidR="00754D82">
        <w:t>separate</w:t>
      </w:r>
      <w:r w:rsidR="00AD6152">
        <w:t>ly</w:t>
      </w:r>
      <w:r w:rsidR="00247D42">
        <w:t xml:space="preserve"> </w:t>
      </w:r>
      <w:r w:rsidR="00FF4132">
        <w:t>in order</w:t>
      </w:r>
      <w:r w:rsidR="00FF4132" w:rsidRPr="00FF4132">
        <w:t xml:space="preserve"> </w:t>
      </w:r>
      <w:r w:rsidR="00FF4132">
        <w:t xml:space="preserve">to assess </w:t>
      </w:r>
      <w:r w:rsidR="00AD6152">
        <w:t xml:space="preserve">the performance of </w:t>
      </w:r>
      <w:r w:rsidR="00754D82">
        <w:t>each proposed</w:t>
      </w:r>
      <w:r w:rsidR="00FF4132">
        <w:t xml:space="preserve"> phase fraction model. </w:t>
      </w:r>
      <w:r w:rsidR="00754D82">
        <w:t>B</w:t>
      </w:r>
      <w:r w:rsidR="00FF4132">
        <w:t xml:space="preserve">ubble volume computation </w:t>
      </w:r>
      <w:r w:rsidR="00754D82">
        <w:t>was</w:t>
      </w:r>
      <w:r w:rsidR="00335FBF">
        <w:t xml:space="preserve"> </w:t>
      </w:r>
      <w:r w:rsidR="00754D82">
        <w:t xml:space="preserve"> </w:t>
      </w:r>
      <w:r w:rsidR="00335FBF">
        <w:t>performed via</w:t>
      </w:r>
      <w:r w:rsidR="00754D82">
        <w:t xml:space="preserve"> </w:t>
      </w:r>
      <w:r w:rsidR="00335FBF">
        <w:t xml:space="preserve">the extraction of bubble length , </w:t>
      </w:r>
      <w:r w:rsidR="00335FBF" w:rsidRPr="00335FBF">
        <w:rPr>
          <w:i/>
        </w:rPr>
        <w:t>L</w:t>
      </w:r>
      <w:r w:rsidR="00335FBF" w:rsidRPr="00335FBF">
        <w:rPr>
          <w:i/>
          <w:vertAlign w:val="subscript"/>
        </w:rPr>
        <w:t>TB</w:t>
      </w:r>
      <w:r w:rsidR="00335FBF">
        <w:t xml:space="preserve"> and Radius </w:t>
      </w:r>
      <w:proofErr w:type="spellStart"/>
      <w:r w:rsidR="00335FBF" w:rsidRPr="00335FBF">
        <w:rPr>
          <w:i/>
        </w:rPr>
        <w:t>R</w:t>
      </w:r>
      <w:r w:rsidR="00335FBF" w:rsidRPr="00335FBF">
        <w:rPr>
          <w:i/>
          <w:vertAlign w:val="subscript"/>
        </w:rPr>
        <w:t>b</w:t>
      </w:r>
      <w:proofErr w:type="spellEnd"/>
      <w:r w:rsidR="00335FBF" w:rsidRPr="00335FBF">
        <w:rPr>
          <w:i/>
          <w:vertAlign w:val="subscript"/>
        </w:rPr>
        <w:t xml:space="preserve"> </w:t>
      </w:r>
      <w:r w:rsidR="00335FBF">
        <w:t>from</w:t>
      </w:r>
      <w:r w:rsidR="00754D82">
        <w:t xml:space="preserve"> </w:t>
      </w:r>
      <w:r w:rsidR="00FF4132">
        <w:t>photo frames</w:t>
      </w:r>
      <w:r w:rsidR="00335FBF" w:rsidRPr="00335FBF">
        <w:t xml:space="preserve"> </w:t>
      </w:r>
      <w:r w:rsidR="00335FBF">
        <w:t xml:space="preserve">using an image digitizing tool in Origin Pro imaging software. </w:t>
      </w:r>
      <w:r w:rsidR="007A0282">
        <w:t>The</w:t>
      </w:r>
      <w:r w:rsidR="00027360">
        <w:t xml:space="preserve"> Taylor bubble</w:t>
      </w:r>
      <w:r w:rsidR="00FF4132">
        <w:t xml:space="preserve"> volume</w:t>
      </w:r>
      <w:r w:rsidR="00027360">
        <w:t xml:space="preserve"> </w:t>
      </w:r>
      <w:r w:rsidR="007A0282">
        <w:t xml:space="preserve"> </w:t>
      </w:r>
      <w:r w:rsidR="00FF4132">
        <w:t>(</w:t>
      </w:r>
      <w:r w:rsidR="007A0282" w:rsidRPr="007A0282">
        <w:rPr>
          <w:i/>
        </w:rPr>
        <w:t>V</w:t>
      </w:r>
      <w:r w:rsidR="007A0282" w:rsidRPr="007A0282">
        <w:rPr>
          <w:i/>
          <w:vertAlign w:val="subscript"/>
        </w:rPr>
        <w:t>TB</w:t>
      </w:r>
      <w:r w:rsidR="007A0282">
        <w:t xml:space="preserve"> </w:t>
      </w:r>
      <w:r w:rsidR="00FF4132">
        <w:t xml:space="preserve">) </w:t>
      </w:r>
      <w:r w:rsidR="00106ED5">
        <w:t>was</w:t>
      </w:r>
      <w:r w:rsidR="0009311C">
        <w:t xml:space="preserve"> then</w:t>
      </w:r>
      <w:r w:rsidR="007A0282">
        <w:t xml:space="preserve"> computed based on </w:t>
      </w:r>
      <w:r w:rsidR="007D1DAB">
        <w:t xml:space="preserve"> hemispherical</w:t>
      </w:r>
      <w:r w:rsidR="00AA40EF">
        <w:t xml:space="preserve"> and cylindrical geometries </w:t>
      </w:r>
      <w:r w:rsidR="0009311C">
        <w:t>of the</w:t>
      </w:r>
      <w:r w:rsidR="00AA40EF">
        <w:t xml:space="preserve"> </w:t>
      </w:r>
      <w:r w:rsidR="00156F3A">
        <w:t xml:space="preserve">bubble </w:t>
      </w:r>
      <w:r w:rsidR="007D1DAB">
        <w:t xml:space="preserve"> nose and </w:t>
      </w:r>
      <w:r w:rsidR="00AA40EF">
        <w:t xml:space="preserve">body </w:t>
      </w:r>
      <w:r w:rsidR="0047769D">
        <w:t>region</w:t>
      </w:r>
      <w:r w:rsidR="00156F3A">
        <w:t>s</w:t>
      </w:r>
      <w:r w:rsidR="00FF4132">
        <w:t xml:space="preserve"> respectively</w:t>
      </w:r>
      <w:r w:rsidR="007A0282">
        <w:t xml:space="preserve"> </w:t>
      </w:r>
      <w:r w:rsidR="007D1DAB">
        <w:t>:</w:t>
      </w:r>
      <w:r w:rsidR="007A0282">
        <w:t xml:space="preserve"> </w:t>
      </w:r>
      <w:r>
        <w:t xml:space="preserve"> </w:t>
      </w:r>
    </w:p>
    <w:p w14:paraId="64BEB020" w14:textId="77777777" w:rsidR="007A0282" w:rsidRDefault="007A0282" w:rsidP="003A473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7A0282" w:rsidRPr="008650FB" w14:paraId="0924466C" w14:textId="77777777" w:rsidTr="00D90A66">
        <w:trPr>
          <w:trHeight w:val="2"/>
        </w:trPr>
        <w:tc>
          <w:tcPr>
            <w:tcW w:w="377" w:type="dxa"/>
          </w:tcPr>
          <w:p w14:paraId="7F6AEB70" w14:textId="77777777" w:rsidR="007A0282" w:rsidRPr="008650FB" w:rsidRDefault="007A0282" w:rsidP="00D90A66">
            <w:pPr>
              <w:spacing w:line="360" w:lineRule="auto"/>
              <w:jc w:val="both"/>
              <w:rPr>
                <w:rFonts w:eastAsia="Calibri"/>
                <w:color w:val="000000"/>
                <w:szCs w:val="24"/>
              </w:rPr>
            </w:pPr>
          </w:p>
        </w:tc>
        <w:tc>
          <w:tcPr>
            <w:tcW w:w="8151" w:type="dxa"/>
            <w:vAlign w:val="center"/>
            <w:hideMark/>
          </w:tcPr>
          <w:p w14:paraId="43D73647" w14:textId="290F5EFA" w:rsidR="007A0282" w:rsidRPr="00D0300E" w:rsidRDefault="00255CD8" w:rsidP="00D90A66">
            <w:pPr>
              <w:jc w:val="both"/>
            </w:pPr>
            <m:oMathPara>
              <m:oMath>
                <m:sSub>
                  <m:sSubPr>
                    <m:ctrlPr>
                      <w:rPr>
                        <w:rFonts w:ascii="Cambria Math" w:hAnsi="Cambria Math"/>
                        <w:i/>
                      </w:rPr>
                    </m:ctrlPr>
                  </m:sSubPr>
                  <m:e>
                    <m:r>
                      <w:rPr>
                        <w:rFonts w:ascii="Cambria Math" w:hAnsi="Cambria Math"/>
                      </w:rPr>
                      <m:t>V</m:t>
                    </m:r>
                  </m:e>
                  <m:sub>
                    <m:r>
                      <w:rPr>
                        <w:rFonts w:ascii="Cambria Math" w:hAnsi="Cambria Math"/>
                      </w:rPr>
                      <m:t>TB</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3</m:t>
                    </m:r>
                  </m:sup>
                </m:sSubSup>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oMath>
            </m:oMathPara>
          </w:p>
          <w:p w14:paraId="324A25AC" w14:textId="77777777" w:rsidR="007A0282" w:rsidRPr="008650FB" w:rsidRDefault="007A0282" w:rsidP="00D90A66">
            <w:pPr>
              <w:spacing w:line="360" w:lineRule="auto"/>
              <w:jc w:val="center"/>
              <w:rPr>
                <w:rFonts w:eastAsia="Calibri"/>
                <w:color w:val="000000"/>
                <w:szCs w:val="24"/>
              </w:rPr>
            </w:pPr>
          </w:p>
        </w:tc>
        <w:tc>
          <w:tcPr>
            <w:tcW w:w="616" w:type="dxa"/>
            <w:vAlign w:val="center"/>
            <w:hideMark/>
          </w:tcPr>
          <w:p w14:paraId="61941631" w14:textId="77777777" w:rsidR="007A0282" w:rsidRPr="008650FB" w:rsidRDefault="007A0282" w:rsidP="00D90A66">
            <w:pPr>
              <w:spacing w:line="360" w:lineRule="auto"/>
              <w:rPr>
                <w:rFonts w:eastAsia="Calibri"/>
                <w:color w:val="000000"/>
                <w:szCs w:val="24"/>
              </w:rPr>
            </w:pPr>
            <w:r w:rsidRPr="008650FB">
              <w:rPr>
                <w:rFonts w:eastAsia="Calibri"/>
                <w:color w:val="000000"/>
                <w:szCs w:val="24"/>
              </w:rPr>
              <w:t>(</w:t>
            </w:r>
            <w:r>
              <w:rPr>
                <w:rFonts w:eastAsia="Calibri"/>
                <w:color w:val="000000"/>
                <w:szCs w:val="24"/>
              </w:rPr>
              <w:t>14</w:t>
            </w:r>
            <w:r w:rsidRPr="008650FB">
              <w:rPr>
                <w:rFonts w:eastAsia="Calibri"/>
                <w:color w:val="000000"/>
                <w:szCs w:val="24"/>
              </w:rPr>
              <w:t>)</w:t>
            </w:r>
          </w:p>
        </w:tc>
      </w:tr>
      <w:tr w:rsidR="007A0282" w:rsidRPr="008650FB" w14:paraId="034B5360" w14:textId="77777777" w:rsidTr="00D90A66">
        <w:trPr>
          <w:trHeight w:val="2"/>
        </w:trPr>
        <w:tc>
          <w:tcPr>
            <w:tcW w:w="377" w:type="dxa"/>
          </w:tcPr>
          <w:p w14:paraId="4DA7D679" w14:textId="3D0B5952" w:rsidR="007A0282" w:rsidRPr="008650FB" w:rsidRDefault="007A0282" w:rsidP="00D90A66">
            <w:pPr>
              <w:spacing w:line="360" w:lineRule="auto"/>
              <w:jc w:val="both"/>
              <w:rPr>
                <w:rFonts w:eastAsia="Calibri"/>
                <w:color w:val="000000"/>
                <w:szCs w:val="24"/>
              </w:rPr>
            </w:pPr>
          </w:p>
        </w:tc>
        <w:tc>
          <w:tcPr>
            <w:tcW w:w="8151" w:type="dxa"/>
            <w:vAlign w:val="center"/>
          </w:tcPr>
          <w:p w14:paraId="3ADBB4C7" w14:textId="77777777" w:rsidR="007A0282" w:rsidRDefault="007A0282" w:rsidP="00D90A66">
            <w:pPr>
              <w:jc w:val="both"/>
              <w:rPr>
                <w:rFonts w:eastAsia="Calibri"/>
              </w:rPr>
            </w:pPr>
          </w:p>
        </w:tc>
        <w:tc>
          <w:tcPr>
            <w:tcW w:w="616" w:type="dxa"/>
            <w:vAlign w:val="center"/>
          </w:tcPr>
          <w:p w14:paraId="19B30173" w14:textId="77777777" w:rsidR="007A0282" w:rsidRPr="008650FB" w:rsidRDefault="007A0282" w:rsidP="00D90A66">
            <w:pPr>
              <w:spacing w:line="360" w:lineRule="auto"/>
              <w:rPr>
                <w:rFonts w:eastAsia="Calibri"/>
                <w:color w:val="000000"/>
                <w:szCs w:val="24"/>
              </w:rPr>
            </w:pPr>
          </w:p>
        </w:tc>
      </w:tr>
    </w:tbl>
    <w:p w14:paraId="7CB3CD84" w14:textId="0AA07074" w:rsidR="00811971" w:rsidRDefault="0078057A" w:rsidP="003A473B">
      <w:pPr>
        <w:jc w:val="both"/>
      </w:pPr>
      <w:r>
        <w:t xml:space="preserve">The </w:t>
      </w:r>
      <w:r w:rsidR="00811971">
        <w:t>volumes of spherical and ellipsoidal bubbles</w:t>
      </w:r>
      <w:r w:rsidR="00027360">
        <w:t xml:space="preserve">, </w:t>
      </w:r>
      <w:r w:rsidR="00811971">
        <w:t xml:space="preserve"> </w:t>
      </w:r>
      <w:r w:rsidR="00811971" w:rsidRPr="00811971">
        <w:rPr>
          <w:i/>
        </w:rPr>
        <w:t>V</w:t>
      </w:r>
      <w:r w:rsidR="00811971" w:rsidRPr="00811971">
        <w:rPr>
          <w:i/>
          <w:vertAlign w:val="subscript"/>
        </w:rPr>
        <w:t>b</w:t>
      </w:r>
      <w:r w:rsidR="00811971">
        <w:rPr>
          <w:i/>
          <w:vertAlign w:val="subscript"/>
        </w:rPr>
        <w:t xml:space="preserve"> </w:t>
      </w:r>
      <w:r w:rsidR="00811971">
        <w:t>were computed using an average</w:t>
      </w:r>
      <w:r w:rsidR="0009311C" w:rsidRPr="0009311C">
        <w:t xml:space="preserve"> </w:t>
      </w:r>
      <w:r w:rsidR="0009311C">
        <w:t xml:space="preserve">bubble radius </w:t>
      </w:r>
      <w:proofErr w:type="spellStart"/>
      <w:r w:rsidR="0009311C" w:rsidRPr="00106ED5">
        <w:rPr>
          <w:i/>
        </w:rPr>
        <w:t>R</w:t>
      </w:r>
      <w:r w:rsidR="0009311C" w:rsidRPr="00106ED5">
        <w:rPr>
          <w:i/>
          <w:vertAlign w:val="subscript"/>
        </w:rPr>
        <w:t>b</w:t>
      </w:r>
      <w:proofErr w:type="spellEnd"/>
      <w:r w:rsidR="0009311C" w:rsidRPr="00106ED5">
        <w:rPr>
          <w:i/>
          <w:vertAlign w:val="subscript"/>
        </w:rPr>
        <w:t xml:space="preserve"> </w:t>
      </w:r>
      <w:proofErr w:type="spellStart"/>
      <w:r w:rsidR="0009311C" w:rsidRPr="00106ED5">
        <w:rPr>
          <w:i/>
          <w:vertAlign w:val="subscript"/>
        </w:rPr>
        <w:t>avg</w:t>
      </w:r>
      <w:proofErr w:type="spellEnd"/>
      <w:r w:rsidR="0009311C">
        <w:t xml:space="preserve">  </w:t>
      </w:r>
      <w:r w:rsidR="00811971">
        <w:t xml:space="preserve"> </w:t>
      </w:r>
      <w:r w:rsidR="0009311C">
        <w:t xml:space="preserve">derived from </w:t>
      </w:r>
      <w:r w:rsidR="00811971">
        <w:t xml:space="preserve"> the</w:t>
      </w:r>
      <w:r w:rsidR="0009311C">
        <w:t xml:space="preserve"> axial and longitudinal radii of these bubbles . This averaging was performed to </w:t>
      </w:r>
      <w:r w:rsidR="00811971">
        <w:t xml:space="preserve">account for variations </w:t>
      </w:r>
      <w:r w:rsidR="00D90A66">
        <w:t>in bubble curvature</w:t>
      </w:r>
      <w:r w:rsidR="00811971">
        <w:t>.</w:t>
      </w:r>
      <w:r w:rsidR="0009311C">
        <w:t xml:space="preserve"> </w:t>
      </w:r>
      <w:r w:rsidR="00811971">
        <w:t xml:space="preserve">A spherical volume  relationship </w:t>
      </w:r>
      <w:r w:rsidR="00106ED5">
        <w:t>was</w:t>
      </w:r>
      <w:r w:rsidR="00811971">
        <w:t xml:space="preserve"> then computed a</w:t>
      </w:r>
      <w:r w:rsidR="00D90A66">
        <w:t xml:space="preserve">s </w:t>
      </w:r>
    </w:p>
    <w:p w14:paraId="4275E1FA" w14:textId="77777777" w:rsidR="0078057A" w:rsidRDefault="0078057A" w:rsidP="003A473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811971" w:rsidRPr="008650FB" w14:paraId="6310807E" w14:textId="77777777" w:rsidTr="00D90A66">
        <w:trPr>
          <w:trHeight w:val="2"/>
        </w:trPr>
        <w:tc>
          <w:tcPr>
            <w:tcW w:w="377" w:type="dxa"/>
          </w:tcPr>
          <w:p w14:paraId="52FD5B27" w14:textId="77777777" w:rsidR="00811971" w:rsidRPr="008650FB" w:rsidRDefault="00811971" w:rsidP="00D90A66">
            <w:pPr>
              <w:spacing w:line="360" w:lineRule="auto"/>
              <w:jc w:val="both"/>
              <w:rPr>
                <w:rFonts w:eastAsia="Calibri"/>
                <w:color w:val="000000"/>
                <w:szCs w:val="24"/>
              </w:rPr>
            </w:pPr>
          </w:p>
        </w:tc>
        <w:tc>
          <w:tcPr>
            <w:tcW w:w="8151" w:type="dxa"/>
            <w:vAlign w:val="center"/>
            <w:hideMark/>
          </w:tcPr>
          <w:p w14:paraId="5C9ED2B0" w14:textId="7CDCE90C" w:rsidR="00811971" w:rsidRPr="00D0300E" w:rsidRDefault="00255CD8" w:rsidP="00D90A66">
            <w:pPr>
              <w:jc w:val="both"/>
            </w:pPr>
            <m:oMathPara>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b avg</m:t>
                    </m:r>
                  </m:sub>
                  <m:sup>
                    <m:r>
                      <w:rPr>
                        <w:rFonts w:ascii="Cambria Math" w:hAnsi="Cambria Math"/>
                      </w:rPr>
                      <m:t>3</m:t>
                    </m:r>
                  </m:sup>
                </m:sSubSup>
              </m:oMath>
            </m:oMathPara>
          </w:p>
          <w:p w14:paraId="54059CE0" w14:textId="77777777" w:rsidR="00811971" w:rsidRPr="008650FB" w:rsidRDefault="00811971" w:rsidP="00D90A66">
            <w:pPr>
              <w:spacing w:line="360" w:lineRule="auto"/>
              <w:jc w:val="center"/>
              <w:rPr>
                <w:rFonts w:eastAsia="Calibri"/>
                <w:color w:val="000000"/>
                <w:szCs w:val="24"/>
              </w:rPr>
            </w:pPr>
          </w:p>
        </w:tc>
        <w:tc>
          <w:tcPr>
            <w:tcW w:w="616" w:type="dxa"/>
            <w:vAlign w:val="center"/>
            <w:hideMark/>
          </w:tcPr>
          <w:p w14:paraId="76602FA3" w14:textId="153EF368" w:rsidR="00811971" w:rsidRPr="008650FB" w:rsidRDefault="00811971" w:rsidP="00D90A66">
            <w:pPr>
              <w:spacing w:line="360" w:lineRule="auto"/>
              <w:rPr>
                <w:rFonts w:eastAsia="Calibri"/>
                <w:color w:val="000000"/>
                <w:szCs w:val="24"/>
              </w:rPr>
            </w:pPr>
            <w:r w:rsidRPr="008650FB">
              <w:rPr>
                <w:rFonts w:eastAsia="Calibri"/>
                <w:color w:val="000000"/>
                <w:szCs w:val="24"/>
              </w:rPr>
              <w:t>(</w:t>
            </w:r>
            <w:r>
              <w:rPr>
                <w:rFonts w:eastAsia="Calibri"/>
                <w:color w:val="000000"/>
                <w:szCs w:val="24"/>
              </w:rPr>
              <w:t>15</w:t>
            </w:r>
            <w:r w:rsidRPr="008650FB">
              <w:rPr>
                <w:rFonts w:eastAsia="Calibri"/>
                <w:color w:val="000000"/>
                <w:szCs w:val="24"/>
              </w:rPr>
              <w:t>)</w:t>
            </w:r>
          </w:p>
        </w:tc>
      </w:tr>
      <w:tr w:rsidR="00811971" w:rsidRPr="008650FB" w14:paraId="75F90A6B" w14:textId="77777777" w:rsidTr="00D90A66">
        <w:trPr>
          <w:trHeight w:val="2"/>
        </w:trPr>
        <w:tc>
          <w:tcPr>
            <w:tcW w:w="377" w:type="dxa"/>
          </w:tcPr>
          <w:p w14:paraId="0B1E3A6B" w14:textId="77777777" w:rsidR="00811971" w:rsidRPr="008650FB" w:rsidRDefault="00811971" w:rsidP="00D90A66">
            <w:pPr>
              <w:spacing w:line="360" w:lineRule="auto"/>
              <w:jc w:val="both"/>
              <w:rPr>
                <w:rFonts w:eastAsia="Calibri"/>
                <w:color w:val="000000"/>
                <w:szCs w:val="24"/>
              </w:rPr>
            </w:pPr>
          </w:p>
        </w:tc>
        <w:tc>
          <w:tcPr>
            <w:tcW w:w="8151" w:type="dxa"/>
            <w:vAlign w:val="center"/>
          </w:tcPr>
          <w:p w14:paraId="21B3C9C7" w14:textId="77777777" w:rsidR="00811971" w:rsidRDefault="00811971" w:rsidP="00D90A66">
            <w:pPr>
              <w:jc w:val="both"/>
              <w:rPr>
                <w:rFonts w:eastAsia="Calibri"/>
              </w:rPr>
            </w:pPr>
          </w:p>
        </w:tc>
        <w:tc>
          <w:tcPr>
            <w:tcW w:w="616" w:type="dxa"/>
            <w:vAlign w:val="center"/>
          </w:tcPr>
          <w:p w14:paraId="0950A5E5" w14:textId="77777777" w:rsidR="00811971" w:rsidRPr="008650FB" w:rsidRDefault="00811971" w:rsidP="00D90A66">
            <w:pPr>
              <w:spacing w:line="360" w:lineRule="auto"/>
              <w:rPr>
                <w:rFonts w:eastAsia="Calibri"/>
                <w:color w:val="000000"/>
                <w:szCs w:val="24"/>
              </w:rPr>
            </w:pPr>
          </w:p>
        </w:tc>
      </w:tr>
    </w:tbl>
    <w:p w14:paraId="06B61811" w14:textId="77777777" w:rsidR="0078057A" w:rsidRDefault="0078057A" w:rsidP="003A473B">
      <w:pPr>
        <w:jc w:val="both"/>
      </w:pPr>
    </w:p>
    <w:p w14:paraId="1D4CB725" w14:textId="77777777" w:rsidR="00106ED5" w:rsidRDefault="00106ED5" w:rsidP="003A473B">
      <w:pPr>
        <w:jc w:val="both"/>
      </w:pPr>
    </w:p>
    <w:p w14:paraId="2789E122" w14:textId="3597DB3F" w:rsidR="00351932" w:rsidRDefault="00106ED5" w:rsidP="00351932">
      <w:pPr>
        <w:jc w:val="both"/>
      </w:pPr>
      <w:r>
        <w:t xml:space="preserve">The </w:t>
      </w:r>
      <w:r w:rsidR="00763029">
        <w:t xml:space="preserve">considered </w:t>
      </w:r>
      <w:r w:rsidR="00B306C3">
        <w:t>c</w:t>
      </w:r>
      <w:r>
        <w:t xml:space="preserve">ontrol volume </w:t>
      </w:r>
      <w:r w:rsidRPr="007A0282">
        <w:rPr>
          <w:i/>
        </w:rPr>
        <w:t>V</w:t>
      </w:r>
      <w:r w:rsidRPr="007A0282">
        <w:rPr>
          <w:i/>
          <w:vertAlign w:val="subscript"/>
        </w:rPr>
        <w:t>P</w:t>
      </w:r>
      <w:r w:rsidR="003A473B">
        <w:t xml:space="preserve"> </w:t>
      </w:r>
      <w:r w:rsidR="00763029">
        <w:t xml:space="preserve"> was</w:t>
      </w:r>
      <w:r w:rsidR="008D3184">
        <w:t xml:space="preserve"> a</w:t>
      </w:r>
      <w:r w:rsidR="00763029">
        <w:t xml:space="preserve"> </w:t>
      </w:r>
      <w:r w:rsidR="00027360">
        <w:t>cylindrical</w:t>
      </w:r>
      <w:r w:rsidR="00351932">
        <w:t xml:space="preserve"> volume</w:t>
      </w:r>
      <w:r w:rsidR="00AA40EF">
        <w:t xml:space="preserve"> (equation 15)</w:t>
      </w:r>
      <w:r w:rsidR="00763029">
        <w:t xml:space="preserve"> </w:t>
      </w:r>
      <w:r w:rsidR="00B15B6E">
        <w:t>computed</w:t>
      </w:r>
      <w:r w:rsidR="00AA40EF">
        <w:t xml:space="preserve"> </w:t>
      </w:r>
      <w:r w:rsidR="00B15B6E">
        <w:t xml:space="preserve"> based on the</w:t>
      </w:r>
      <w:r w:rsidR="00584E25">
        <w:t xml:space="preserve"> internal pipe radius (</w:t>
      </w:r>
      <w:r w:rsidR="00584E25" w:rsidRPr="00D774C9">
        <w:rPr>
          <w:i/>
        </w:rPr>
        <w:t>R</w:t>
      </w:r>
      <w:r w:rsidR="00584E25" w:rsidRPr="00D774C9">
        <w:rPr>
          <w:i/>
          <w:vertAlign w:val="subscript"/>
        </w:rPr>
        <w:t>p</w:t>
      </w:r>
      <w:r w:rsidR="00584E25">
        <w:t>) and pipe length section (</w:t>
      </w:r>
      <w:r w:rsidR="00584E25" w:rsidRPr="00D774C9">
        <w:rPr>
          <w:i/>
        </w:rPr>
        <w:t>L</w:t>
      </w:r>
      <w:r w:rsidR="00584E25" w:rsidRPr="00D774C9">
        <w:rPr>
          <w:i/>
          <w:vertAlign w:val="subscript"/>
        </w:rPr>
        <w:t>p</w:t>
      </w:r>
      <w:r w:rsidR="00584E25">
        <w:t xml:space="preserve">) equivalent to the distance travelled by the target bubble from </w:t>
      </w:r>
      <w:r w:rsidR="00B15B6E">
        <w:t>the bottom of the test section</w:t>
      </w:r>
      <w:r w:rsidR="00584E25">
        <w:t xml:space="preserve"> </w:t>
      </w:r>
      <w:r w:rsidR="00B15B6E">
        <w:t xml:space="preserve"> </w:t>
      </w:r>
      <w:r w:rsidR="00FF4132">
        <w:t>through to the top of the</w:t>
      </w:r>
      <w:r w:rsidR="00584E25">
        <w:t xml:space="preserve"> sensing section at 0.84</w:t>
      </w:r>
      <w:r w:rsidR="00B15B6E">
        <w:t xml:space="preserve"> m</w:t>
      </w:r>
      <w:r w:rsidR="00BE417A">
        <w:t xml:space="preserve">, </w:t>
      </w:r>
    </w:p>
    <w:p w14:paraId="02B2C3F1" w14:textId="1F13A901" w:rsidR="00B15B6E" w:rsidRDefault="00B15B6E" w:rsidP="003519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B15B6E" w:rsidRPr="008650FB" w14:paraId="31B8170C" w14:textId="77777777" w:rsidTr="009A6830">
        <w:trPr>
          <w:trHeight w:val="2"/>
        </w:trPr>
        <w:tc>
          <w:tcPr>
            <w:tcW w:w="377" w:type="dxa"/>
          </w:tcPr>
          <w:p w14:paraId="5F5C4E6C" w14:textId="77777777" w:rsidR="00B15B6E" w:rsidRPr="008650FB" w:rsidRDefault="00B15B6E" w:rsidP="009A6830">
            <w:pPr>
              <w:spacing w:line="360" w:lineRule="auto"/>
              <w:jc w:val="both"/>
              <w:rPr>
                <w:rFonts w:eastAsia="Calibri"/>
                <w:color w:val="000000"/>
                <w:szCs w:val="24"/>
              </w:rPr>
            </w:pPr>
          </w:p>
        </w:tc>
        <w:tc>
          <w:tcPr>
            <w:tcW w:w="8151" w:type="dxa"/>
            <w:vAlign w:val="center"/>
            <w:hideMark/>
          </w:tcPr>
          <w:p w14:paraId="733967FD" w14:textId="37555A0F" w:rsidR="00B15B6E" w:rsidRPr="00D0300E" w:rsidRDefault="00255CD8" w:rsidP="009A6830">
            <w:pPr>
              <w:jc w:val="both"/>
            </w:pPr>
            <m:oMathPara>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 xml:space="preserve">p </m:t>
                    </m:r>
                  </m:sub>
                  <m:sup>
                    <m:r>
                      <w:rPr>
                        <w:rFonts w:ascii="Cambria Math" w:hAnsi="Cambria Math"/>
                      </w:rPr>
                      <m:t>2</m:t>
                    </m:r>
                  </m:sup>
                </m:sSubSup>
                <m:sSub>
                  <m:sSubPr>
                    <m:ctrlPr>
                      <w:rPr>
                        <w:rFonts w:ascii="Cambria Math" w:hAnsi="Cambria Math"/>
                        <w:i/>
                      </w:rPr>
                    </m:ctrlPr>
                  </m:sSubPr>
                  <m:e>
                    <m:r>
                      <w:rPr>
                        <w:rFonts w:ascii="Cambria Math" w:hAnsi="Cambria Math"/>
                      </w:rPr>
                      <m:t>L</m:t>
                    </m:r>
                  </m:e>
                  <m:sub>
                    <m:r>
                      <w:rPr>
                        <w:rFonts w:ascii="Cambria Math" w:hAnsi="Cambria Math"/>
                      </w:rPr>
                      <m:t>p</m:t>
                    </m:r>
                  </m:sub>
                </m:sSub>
              </m:oMath>
            </m:oMathPara>
          </w:p>
          <w:p w14:paraId="7C573E2E" w14:textId="77777777" w:rsidR="00B15B6E" w:rsidRPr="008650FB" w:rsidRDefault="00B15B6E" w:rsidP="009A6830">
            <w:pPr>
              <w:spacing w:line="360" w:lineRule="auto"/>
              <w:jc w:val="center"/>
              <w:rPr>
                <w:rFonts w:eastAsia="Calibri"/>
                <w:color w:val="000000"/>
                <w:szCs w:val="24"/>
              </w:rPr>
            </w:pPr>
          </w:p>
        </w:tc>
        <w:tc>
          <w:tcPr>
            <w:tcW w:w="616" w:type="dxa"/>
            <w:vAlign w:val="center"/>
            <w:hideMark/>
          </w:tcPr>
          <w:p w14:paraId="39F972DB" w14:textId="21EAE169" w:rsidR="00B15B6E" w:rsidRPr="008650FB" w:rsidRDefault="00B15B6E" w:rsidP="009A6830">
            <w:pPr>
              <w:spacing w:line="360" w:lineRule="auto"/>
              <w:rPr>
                <w:rFonts w:eastAsia="Calibri"/>
                <w:color w:val="000000"/>
                <w:szCs w:val="24"/>
              </w:rPr>
            </w:pPr>
            <w:r w:rsidRPr="008650FB">
              <w:rPr>
                <w:rFonts w:eastAsia="Calibri"/>
                <w:color w:val="000000"/>
                <w:szCs w:val="24"/>
              </w:rPr>
              <w:t>(</w:t>
            </w:r>
            <w:r>
              <w:rPr>
                <w:rFonts w:eastAsia="Calibri"/>
                <w:color w:val="000000"/>
                <w:szCs w:val="24"/>
              </w:rPr>
              <w:t>1</w:t>
            </w:r>
            <w:r w:rsidR="002E0EAD">
              <w:rPr>
                <w:rFonts w:eastAsia="Calibri"/>
                <w:color w:val="000000"/>
                <w:szCs w:val="24"/>
              </w:rPr>
              <w:t>6</w:t>
            </w:r>
            <w:r w:rsidRPr="008650FB">
              <w:rPr>
                <w:rFonts w:eastAsia="Calibri"/>
                <w:color w:val="000000"/>
                <w:szCs w:val="24"/>
              </w:rPr>
              <w:t>)</w:t>
            </w:r>
          </w:p>
        </w:tc>
      </w:tr>
      <w:tr w:rsidR="00B15B6E" w:rsidRPr="008650FB" w14:paraId="49CF32F6" w14:textId="77777777" w:rsidTr="009A6830">
        <w:trPr>
          <w:trHeight w:val="2"/>
        </w:trPr>
        <w:tc>
          <w:tcPr>
            <w:tcW w:w="377" w:type="dxa"/>
          </w:tcPr>
          <w:p w14:paraId="7E58F8E1" w14:textId="77777777" w:rsidR="00B15B6E" w:rsidRPr="008650FB" w:rsidRDefault="00B15B6E" w:rsidP="009A6830">
            <w:pPr>
              <w:spacing w:line="360" w:lineRule="auto"/>
              <w:jc w:val="both"/>
              <w:rPr>
                <w:rFonts w:eastAsia="Calibri"/>
                <w:color w:val="000000"/>
                <w:szCs w:val="24"/>
              </w:rPr>
            </w:pPr>
          </w:p>
        </w:tc>
        <w:tc>
          <w:tcPr>
            <w:tcW w:w="8151" w:type="dxa"/>
            <w:vAlign w:val="center"/>
          </w:tcPr>
          <w:p w14:paraId="3650C18E" w14:textId="77777777" w:rsidR="00B15B6E" w:rsidRDefault="00B15B6E" w:rsidP="009A6830">
            <w:pPr>
              <w:jc w:val="both"/>
              <w:rPr>
                <w:rFonts w:eastAsia="Calibri"/>
              </w:rPr>
            </w:pPr>
          </w:p>
        </w:tc>
        <w:tc>
          <w:tcPr>
            <w:tcW w:w="616" w:type="dxa"/>
            <w:vAlign w:val="center"/>
          </w:tcPr>
          <w:p w14:paraId="531E3B21" w14:textId="77777777" w:rsidR="00B15B6E" w:rsidRPr="008650FB" w:rsidRDefault="00B15B6E" w:rsidP="009A6830">
            <w:pPr>
              <w:spacing w:line="360" w:lineRule="auto"/>
              <w:rPr>
                <w:rFonts w:eastAsia="Calibri"/>
                <w:color w:val="000000"/>
                <w:szCs w:val="24"/>
              </w:rPr>
            </w:pPr>
          </w:p>
        </w:tc>
      </w:tr>
    </w:tbl>
    <w:p w14:paraId="00F5A570" w14:textId="5E47F0F3" w:rsidR="003A473B" w:rsidRDefault="00027360" w:rsidP="003A473B">
      <w:pPr>
        <w:jc w:val="both"/>
      </w:pPr>
      <w:r>
        <w:t>Hence, based</w:t>
      </w:r>
      <w:r w:rsidR="003A473B">
        <w:t xml:space="preserve"> on the </w:t>
      </w:r>
      <w:r w:rsidR="00A64701">
        <w:t xml:space="preserve">computed </w:t>
      </w:r>
      <w:r w:rsidR="00106ED5">
        <w:t>bubble volume</w:t>
      </w:r>
      <w:r w:rsidR="00B13082">
        <w:t>s</w:t>
      </w:r>
      <w:r w:rsidR="008D683C">
        <w:t xml:space="preserve"> </w:t>
      </w:r>
      <w:r w:rsidR="00A64701">
        <w:t xml:space="preserve"> </w:t>
      </w:r>
      <w:r w:rsidR="00584E25">
        <w:t>(</w:t>
      </w:r>
      <m:oMath>
        <m:sSub>
          <m:sSubPr>
            <m:ctrlPr>
              <w:rPr>
                <w:rFonts w:ascii="Cambria Math" w:hAnsi="Cambria Math"/>
                <w:i/>
              </w:rPr>
            </m:ctrlPr>
          </m:sSubPr>
          <m:e>
            <m:r>
              <w:rPr>
                <w:rFonts w:ascii="Cambria Math" w:hAnsi="Cambria Math"/>
              </w:rPr>
              <m:t>V</m:t>
            </m:r>
          </m:e>
          <m:sub>
            <m:r>
              <w:rPr>
                <w:rFonts w:ascii="Cambria Math" w:hAnsi="Cambria Math"/>
              </w:rPr>
              <m:t>TB</m:t>
            </m:r>
          </m:sub>
        </m:sSub>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oMath>
      <w:r w:rsidR="00A64701">
        <w:t>) and designated pipe volume</w:t>
      </w:r>
      <w:r w:rsidR="00106ED5">
        <w:t>,</w:t>
      </w:r>
      <w:r w:rsidR="003A473B">
        <w:t xml:space="preserve"> </w:t>
      </w:r>
      <w:r w:rsidR="00A64701">
        <w:t>(</w:t>
      </w:r>
      <w:proofErr w:type="spellStart"/>
      <w:r w:rsidR="00A64701" w:rsidRPr="00A64701">
        <w:rPr>
          <w:i/>
        </w:rPr>
        <w:t>V</w:t>
      </w:r>
      <w:r w:rsidR="00B13082">
        <w:rPr>
          <w:i/>
          <w:vertAlign w:val="subscript"/>
        </w:rPr>
        <w:t>p</w:t>
      </w:r>
      <w:proofErr w:type="spellEnd"/>
      <w:r w:rsidR="0047769D">
        <w:t xml:space="preserve">) </w:t>
      </w:r>
      <w:r w:rsidR="003A473B">
        <w:t xml:space="preserve">the </w:t>
      </w:r>
      <w:r w:rsidR="00D537CA">
        <w:t xml:space="preserve">average void </w:t>
      </w:r>
      <w:r w:rsidR="003A473B">
        <w:t xml:space="preserve"> fraction </w:t>
      </w:r>
      <w:r w:rsidR="00A64701">
        <w:t xml:space="preserve">was </w:t>
      </w:r>
      <w:r w:rsidR="003A473B">
        <w:t xml:space="preserve"> determined using  equation (1</w:t>
      </w:r>
      <w:r w:rsidR="002E0EAD">
        <w:t>7</w:t>
      </w:r>
      <w:r w:rsidR="003A473B">
        <w:t>)</w:t>
      </w:r>
      <w:r>
        <w:t xml:space="preserve"> for the Taylor bubbles</w:t>
      </w:r>
      <w:r w:rsidR="00D537CA">
        <w:t xml:space="preserve">  </w:t>
      </w:r>
      <w:r>
        <w:t>and equation (1</w:t>
      </w:r>
      <w:r w:rsidR="002E0EAD">
        <w:t>8</w:t>
      </w:r>
      <w:r>
        <w:t>) for the smaller  bubbles</w:t>
      </w:r>
      <w:r w:rsidR="00D537CA">
        <w:t xml:space="preserve"> injected</w:t>
      </w:r>
      <w:r w:rsidR="00AE048B">
        <w:t xml:space="preserve"> separately from the bottom of the test section :</w:t>
      </w:r>
    </w:p>
    <w:p w14:paraId="6AD868E4" w14:textId="77777777" w:rsidR="003A473B" w:rsidRDefault="003A473B" w:rsidP="003A473B">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3A473B" w:rsidRPr="008650FB" w14:paraId="74DF86A5" w14:textId="77777777" w:rsidTr="00D90A66">
        <w:trPr>
          <w:trHeight w:val="2"/>
        </w:trPr>
        <w:tc>
          <w:tcPr>
            <w:tcW w:w="377" w:type="dxa"/>
          </w:tcPr>
          <w:p w14:paraId="0B3CDD4E" w14:textId="77777777" w:rsidR="003A473B" w:rsidRPr="008650FB" w:rsidRDefault="003A473B" w:rsidP="00D90A66">
            <w:pPr>
              <w:spacing w:line="360" w:lineRule="auto"/>
              <w:jc w:val="both"/>
              <w:rPr>
                <w:rFonts w:eastAsia="Calibri"/>
                <w:color w:val="000000"/>
                <w:szCs w:val="24"/>
              </w:rPr>
            </w:pPr>
          </w:p>
        </w:tc>
        <w:tc>
          <w:tcPr>
            <w:tcW w:w="8151" w:type="dxa"/>
            <w:vAlign w:val="center"/>
            <w:hideMark/>
          </w:tcPr>
          <w:p w14:paraId="3902BCB2" w14:textId="25730270" w:rsidR="003A473B" w:rsidRPr="00D0300E" w:rsidRDefault="00255CD8" w:rsidP="00D90A66">
            <w:pPr>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α</m:t>
                        </m:r>
                      </m:e>
                    </m:acc>
                  </m:e>
                  <m:sub>
                    <m:r>
                      <w:rPr>
                        <w:rFonts w:ascii="Cambria Math" w:hAnsi="Cambria Math"/>
                      </w:rPr>
                      <m:t>Photo</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V</m:t>
                            </m:r>
                          </m:e>
                          <m:sub>
                            <m:r>
                              <w:rPr>
                                <w:rFonts w:ascii="Cambria Math" w:hAnsi="Cambria Math"/>
                              </w:rPr>
                              <m:t>TB</m:t>
                            </m:r>
                          </m:sub>
                        </m:sSub>
                      </m:e>
                    </m:nary>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p w14:paraId="390DDDD1" w14:textId="77777777" w:rsidR="003A473B" w:rsidRPr="008650FB" w:rsidRDefault="003A473B" w:rsidP="00D90A66">
            <w:pPr>
              <w:spacing w:line="360" w:lineRule="auto"/>
              <w:jc w:val="center"/>
              <w:rPr>
                <w:rFonts w:eastAsia="Calibri"/>
                <w:color w:val="000000"/>
                <w:szCs w:val="24"/>
              </w:rPr>
            </w:pPr>
          </w:p>
        </w:tc>
        <w:tc>
          <w:tcPr>
            <w:tcW w:w="616" w:type="dxa"/>
            <w:vAlign w:val="center"/>
            <w:hideMark/>
          </w:tcPr>
          <w:p w14:paraId="64037D01" w14:textId="1563A279" w:rsidR="003A473B" w:rsidRPr="008650FB" w:rsidRDefault="003A473B" w:rsidP="00D90A66">
            <w:pPr>
              <w:spacing w:line="360" w:lineRule="auto"/>
              <w:rPr>
                <w:rFonts w:eastAsia="Calibri"/>
                <w:color w:val="000000"/>
                <w:szCs w:val="24"/>
              </w:rPr>
            </w:pPr>
            <w:r w:rsidRPr="008650FB">
              <w:rPr>
                <w:rFonts w:eastAsia="Calibri"/>
                <w:color w:val="000000"/>
                <w:szCs w:val="24"/>
              </w:rPr>
              <w:t>(</w:t>
            </w:r>
            <w:r>
              <w:rPr>
                <w:rFonts w:eastAsia="Calibri"/>
                <w:color w:val="000000"/>
                <w:szCs w:val="24"/>
              </w:rPr>
              <w:t>1</w:t>
            </w:r>
            <w:r w:rsidR="002E0EAD">
              <w:rPr>
                <w:rFonts w:eastAsia="Calibri"/>
                <w:color w:val="000000"/>
                <w:szCs w:val="24"/>
              </w:rPr>
              <w:t>7</w:t>
            </w:r>
            <w:r w:rsidRPr="008650FB">
              <w:rPr>
                <w:rFonts w:eastAsia="Calibri"/>
                <w:color w:val="000000"/>
                <w:szCs w:val="24"/>
              </w:rPr>
              <w:t>)</w:t>
            </w:r>
          </w:p>
        </w:tc>
      </w:tr>
    </w:tbl>
    <w:p w14:paraId="7AF0FDD5" w14:textId="77777777" w:rsidR="001279EF" w:rsidRDefault="001279EF" w:rsidP="00DE6071">
      <w:pPr>
        <w:jc w:val="both"/>
      </w:pPr>
    </w:p>
    <w:p w14:paraId="56F82D61" w14:textId="69416F3C" w:rsidR="00027360" w:rsidRDefault="00027360" w:rsidP="00DE6071">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027360" w:rsidRPr="008650FB" w14:paraId="2772755C" w14:textId="77777777" w:rsidTr="00E73728">
        <w:trPr>
          <w:trHeight w:val="2"/>
        </w:trPr>
        <w:tc>
          <w:tcPr>
            <w:tcW w:w="377" w:type="dxa"/>
          </w:tcPr>
          <w:p w14:paraId="09F1BE2E" w14:textId="77777777" w:rsidR="00027360" w:rsidRPr="008650FB" w:rsidRDefault="00027360" w:rsidP="00E73728">
            <w:pPr>
              <w:spacing w:line="360" w:lineRule="auto"/>
              <w:jc w:val="both"/>
              <w:rPr>
                <w:rFonts w:eastAsia="Calibri"/>
                <w:color w:val="000000"/>
                <w:szCs w:val="24"/>
              </w:rPr>
            </w:pPr>
          </w:p>
        </w:tc>
        <w:tc>
          <w:tcPr>
            <w:tcW w:w="8151" w:type="dxa"/>
            <w:vAlign w:val="center"/>
            <w:hideMark/>
          </w:tcPr>
          <w:p w14:paraId="1A199952" w14:textId="1302B0B3" w:rsidR="00027360" w:rsidRPr="00D0300E" w:rsidRDefault="00255CD8" w:rsidP="00E73728">
            <w:pPr>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α</m:t>
                        </m:r>
                      </m:e>
                    </m:acc>
                  </m:e>
                  <m:sub>
                    <m:r>
                      <w:rPr>
                        <w:rFonts w:ascii="Cambria Math" w:hAnsi="Cambria Math"/>
                      </w:rPr>
                      <m:t>Photo</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V</m:t>
                            </m:r>
                          </m:e>
                          <m:sub>
                            <m:r>
                              <w:rPr>
                                <w:rFonts w:ascii="Cambria Math" w:hAnsi="Cambria Math"/>
                              </w:rPr>
                              <m:t>b</m:t>
                            </m:r>
                          </m:sub>
                        </m:sSub>
                      </m:e>
                    </m:nary>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m:oMathPara>
          </w:p>
          <w:p w14:paraId="631B9184" w14:textId="77777777" w:rsidR="00027360" w:rsidRPr="008650FB" w:rsidRDefault="00027360" w:rsidP="00E73728">
            <w:pPr>
              <w:spacing w:line="360" w:lineRule="auto"/>
              <w:jc w:val="center"/>
              <w:rPr>
                <w:rFonts w:eastAsia="Calibri"/>
                <w:color w:val="000000"/>
                <w:szCs w:val="24"/>
              </w:rPr>
            </w:pPr>
          </w:p>
        </w:tc>
        <w:tc>
          <w:tcPr>
            <w:tcW w:w="616" w:type="dxa"/>
            <w:vAlign w:val="center"/>
            <w:hideMark/>
          </w:tcPr>
          <w:p w14:paraId="33AA4DAB" w14:textId="034F3FCF" w:rsidR="00027360" w:rsidRPr="008650FB" w:rsidRDefault="00027360" w:rsidP="00E73728">
            <w:pPr>
              <w:spacing w:line="360" w:lineRule="auto"/>
              <w:rPr>
                <w:rFonts w:eastAsia="Calibri"/>
                <w:color w:val="000000"/>
                <w:szCs w:val="24"/>
              </w:rPr>
            </w:pPr>
            <w:r w:rsidRPr="008650FB">
              <w:rPr>
                <w:rFonts w:eastAsia="Calibri"/>
                <w:color w:val="000000"/>
                <w:szCs w:val="24"/>
              </w:rPr>
              <w:t>(</w:t>
            </w:r>
            <w:r>
              <w:rPr>
                <w:rFonts w:eastAsia="Calibri"/>
                <w:color w:val="000000"/>
                <w:szCs w:val="24"/>
              </w:rPr>
              <w:t>1</w:t>
            </w:r>
            <w:r w:rsidR="002E0EAD">
              <w:rPr>
                <w:rFonts w:eastAsia="Calibri"/>
                <w:color w:val="000000"/>
                <w:szCs w:val="24"/>
              </w:rPr>
              <w:t>8</w:t>
            </w:r>
            <w:r w:rsidRPr="008650FB">
              <w:rPr>
                <w:rFonts w:eastAsia="Calibri"/>
                <w:color w:val="000000"/>
                <w:szCs w:val="24"/>
              </w:rPr>
              <w:t>)</w:t>
            </w:r>
          </w:p>
        </w:tc>
      </w:tr>
    </w:tbl>
    <w:p w14:paraId="1055B067" w14:textId="7B1104F5" w:rsidR="003A473B" w:rsidRDefault="003A473B" w:rsidP="00DE6071">
      <w:pPr>
        <w:jc w:val="both"/>
      </w:pPr>
    </w:p>
    <w:p w14:paraId="512D6B8E" w14:textId="476003AB" w:rsidR="00643405" w:rsidRDefault="00FA2D0B" w:rsidP="004D0CEF">
      <w:pPr>
        <w:jc w:val="both"/>
      </w:pPr>
      <w:r>
        <w:lastRenderedPageBreak/>
        <w:t>T</w:t>
      </w:r>
      <w:r w:rsidR="00F40F57">
        <w:t>he</w:t>
      </w:r>
      <w:r w:rsidR="000A57DF">
        <w:t xml:space="preserve"> performance</w:t>
      </w:r>
      <w:r w:rsidR="00051096">
        <w:t>s</w:t>
      </w:r>
      <w:r w:rsidR="000A57DF">
        <w:t xml:space="preserve"> of the</w:t>
      </w:r>
      <w:r w:rsidR="00F40F57">
        <w:t xml:space="preserve"> </w:t>
      </w:r>
      <w:r w:rsidR="00F007A2">
        <w:t xml:space="preserve">homogenous </w:t>
      </w:r>
      <w:r>
        <w:t xml:space="preserve">gas fraction </w:t>
      </w:r>
      <w:r w:rsidR="00F007A2">
        <w:t>model</w:t>
      </w:r>
      <m:oMath>
        <m:r>
          <w:rPr>
            <w:rFonts w:ascii="Cambria Math" w:hAnsi="Cambria Math"/>
          </w:rPr>
          <m:t xml:space="preserve"> </m:t>
        </m:r>
        <m:r>
          <w:rPr>
            <w:rFonts w:ascii="Cambria Math" w:hAnsi="Cambria Math"/>
            <w:lang w:val="en-GB"/>
          </w:rPr>
          <m:t xml:space="preserve"> (β)</m:t>
        </m:r>
      </m:oMath>
      <w:r w:rsidR="00F40F57">
        <w:t xml:space="preserve"> </w:t>
      </w:r>
      <w:r w:rsidR="00246DA4">
        <w:t xml:space="preserve">in </w:t>
      </w:r>
      <w:r w:rsidR="00F40F57">
        <w:t xml:space="preserve">equation </w:t>
      </w:r>
      <w:r w:rsidR="00246DA4">
        <w:t>(</w:t>
      </w:r>
      <w:r w:rsidR="00F40F57">
        <w:t>1)</w:t>
      </w:r>
      <w:r>
        <w:t xml:space="preserve"> and </w:t>
      </w:r>
      <w:r w:rsidR="00F007A2">
        <w:t xml:space="preserve"> drift flux correlation</w:t>
      </w:r>
      <m:oMath>
        <m:sSub>
          <m:sSubPr>
            <m:ctrlPr>
              <w:rPr>
                <w:rFonts w:ascii="Cambria Math" w:hAnsi="Cambria Math"/>
                <w:i/>
              </w:rPr>
            </m:ctrlPr>
          </m:sSubPr>
          <m:e>
            <m:r>
              <w:rPr>
                <w:rFonts w:ascii="Cambria Math" w:hAnsi="Cambria Math"/>
              </w:rPr>
              <m:t xml:space="preserve"> (α</m:t>
            </m:r>
          </m:e>
          <m:sub>
            <m:r>
              <w:rPr>
                <w:rFonts w:ascii="Cambria Math" w:hAnsi="Cambria Math"/>
              </w:rPr>
              <m:t>drift</m:t>
            </m:r>
          </m:sub>
        </m:sSub>
        <m:r>
          <w:rPr>
            <w:rFonts w:ascii="Cambria Math" w:hAnsi="Cambria Math"/>
          </w:rPr>
          <m:t>)</m:t>
        </m:r>
      </m:oMath>
      <w:r w:rsidR="00F40F57">
        <w:t xml:space="preserve"> </w:t>
      </w:r>
      <w:r w:rsidR="00246DA4">
        <w:t xml:space="preserve">in </w:t>
      </w:r>
      <w:r w:rsidR="00F40F57">
        <w:t xml:space="preserve">equation </w:t>
      </w:r>
      <w:r w:rsidR="00246DA4">
        <w:t>(</w:t>
      </w:r>
      <w:r w:rsidR="00F40F57">
        <w:t xml:space="preserve">2) </w:t>
      </w:r>
      <w:r>
        <w:t>were</w:t>
      </w:r>
      <w:r w:rsidR="00C53788">
        <w:t xml:space="preserve"> also</w:t>
      </w:r>
      <w:r>
        <w:t xml:space="preserve"> compared with the sensor </w:t>
      </w:r>
      <w:r w:rsidR="003A473B">
        <w:t>void fraction</w:t>
      </w:r>
      <w:r w:rsidR="00246DA4">
        <w:t xml:space="preserve"> over varied flow conditions</w:t>
      </w:r>
      <w:r w:rsidR="004F679A">
        <w:t xml:space="preserve">. The distribution parameters </w:t>
      </w:r>
      <w:r w:rsidR="004F679A" w:rsidRPr="00D537CA">
        <w:rPr>
          <w:i/>
        </w:rPr>
        <w:t>C</w:t>
      </w:r>
      <w:r w:rsidR="004F679A" w:rsidRPr="00D537CA">
        <w:rPr>
          <w:i/>
          <w:vertAlign w:val="subscript"/>
        </w:rPr>
        <w:t>o</w:t>
      </w:r>
      <w:r w:rsidR="004F679A">
        <w:t xml:space="preserve"> used for the bubble and slug flow regimes were 1.19 and 1.2 respectively.</w:t>
      </w:r>
      <w:r w:rsidR="00246DA4">
        <w:t xml:space="preserve"> On the assumption that the gas</w:t>
      </w:r>
      <w:r w:rsidR="000A57DF">
        <w:t>-</w:t>
      </w:r>
      <w:r w:rsidR="00246DA4">
        <w:t>liquid flow reached a quasi – steady state ,</w:t>
      </w:r>
      <w:r w:rsidR="000A57DF">
        <w:t xml:space="preserve"> </w:t>
      </w:r>
      <w:r w:rsidR="00246DA4">
        <w:t xml:space="preserve">the </w:t>
      </w:r>
      <w:r w:rsidR="000A57DF">
        <w:t xml:space="preserve">observed </w:t>
      </w:r>
      <w:r w:rsidR="00246DA4">
        <w:t>sensor response over a stabilized measurement period was</w:t>
      </w:r>
      <w:r w:rsidR="000A57DF">
        <w:t xml:space="preserve"> used</w:t>
      </w:r>
      <w:r w:rsidR="00246DA4">
        <w:t xml:space="preserve"> to compute the phase fraction according to the prevailing flow regime.</w:t>
      </w:r>
      <w:r w:rsidR="00027360">
        <w:t xml:space="preserve"> At this point, the control volume </w:t>
      </w:r>
      <w:r w:rsidR="00027360" w:rsidRPr="005B093C">
        <w:rPr>
          <w:i/>
        </w:rPr>
        <w:t>Vp</w:t>
      </w:r>
      <w:r w:rsidR="00027360">
        <w:t xml:space="preserve"> was assumed to be the whole test section</w:t>
      </w:r>
      <w:r w:rsidR="00051096">
        <w:t>.</w:t>
      </w:r>
    </w:p>
    <w:p w14:paraId="3A490C5B" w14:textId="37A9857A" w:rsidR="00B14BD6" w:rsidRDefault="00DB11A0" w:rsidP="001911AA">
      <w:pPr>
        <w:pStyle w:val="Heading1"/>
      </w:pPr>
      <w:r>
        <w:t>Results</w:t>
      </w:r>
      <w:r w:rsidR="001911AA">
        <w:t xml:space="preserve"> </w:t>
      </w:r>
      <w:r>
        <w:t xml:space="preserve">and discussion </w:t>
      </w:r>
    </w:p>
    <w:p w14:paraId="2541534C" w14:textId="0C443348" w:rsidR="00C44E7D" w:rsidRDefault="004F2166" w:rsidP="00904E11">
      <w:pPr>
        <w:jc w:val="both"/>
      </w:pPr>
      <w:r>
        <w:t xml:space="preserve">A </w:t>
      </w:r>
      <w:r w:rsidR="008050B6">
        <w:t xml:space="preserve">total of </w:t>
      </w:r>
      <w:r>
        <w:t>25</w:t>
      </w:r>
      <w:r w:rsidR="00C44E7D">
        <w:t xml:space="preserve"> flow </w:t>
      </w:r>
      <w:r w:rsidR="00F35FAA">
        <w:t>conditions</w:t>
      </w:r>
      <w:r w:rsidR="00C44E7D">
        <w:t xml:space="preserve">  varying</w:t>
      </w:r>
      <w:r w:rsidR="00C44E7D" w:rsidRPr="004F2166">
        <w:rPr>
          <w:i/>
        </w:rPr>
        <w:t xml:space="preserve"> v</w:t>
      </w:r>
      <w:r w:rsidR="00C44E7D" w:rsidRPr="004F2166">
        <w:rPr>
          <w:i/>
          <w:vertAlign w:val="subscript"/>
        </w:rPr>
        <w:t>sg</w:t>
      </w:r>
      <w:r w:rsidR="008050B6">
        <w:rPr>
          <w:i/>
          <w:vertAlign w:val="subscript"/>
        </w:rPr>
        <w:t xml:space="preserve"> </w:t>
      </w:r>
      <w:r w:rsidR="00F00CA9">
        <w:rPr>
          <w:i/>
          <w:vertAlign w:val="subscript"/>
        </w:rPr>
        <w:t xml:space="preserve"> </w:t>
      </w:r>
      <w:r w:rsidR="00421F45">
        <w:t xml:space="preserve">(0 – </w:t>
      </w:r>
      <w:r w:rsidR="00110F09">
        <w:t>0.16</w:t>
      </w:r>
      <w:r w:rsidR="008050B6">
        <w:t xml:space="preserve"> m/s)</w:t>
      </w:r>
      <w:r w:rsidR="00C44E7D">
        <w:t xml:space="preserve"> and </w:t>
      </w:r>
      <w:r w:rsidR="00C44E7D" w:rsidRPr="004F2166">
        <w:rPr>
          <w:i/>
        </w:rPr>
        <w:t>v</w:t>
      </w:r>
      <w:r w:rsidR="00C44E7D" w:rsidRPr="004F2166">
        <w:rPr>
          <w:i/>
          <w:vertAlign w:val="subscript"/>
        </w:rPr>
        <w:t>sl</w:t>
      </w:r>
      <w:r w:rsidR="004801F4">
        <w:rPr>
          <w:i/>
          <w:vertAlign w:val="subscript"/>
        </w:rPr>
        <w:t xml:space="preserve"> </w:t>
      </w:r>
      <w:r w:rsidR="00C44E7D" w:rsidRPr="004F2166">
        <w:rPr>
          <w:i/>
          <w:vertAlign w:val="subscript"/>
        </w:rPr>
        <w:t xml:space="preserve"> </w:t>
      </w:r>
      <w:r w:rsidR="00110F09">
        <w:t>(0 - 0.131</w:t>
      </w:r>
      <w:r w:rsidR="008050B6">
        <w:t xml:space="preserve"> m/s) </w:t>
      </w:r>
      <w:r w:rsidR="00F00CA9">
        <w:t xml:space="preserve">are presented and analyzed. </w:t>
      </w:r>
      <w:r w:rsidR="00C44E7D">
        <w:t xml:space="preserve">Each </w:t>
      </w:r>
      <w:r w:rsidR="002163A4">
        <w:t>experimental run was</w:t>
      </w:r>
      <w:r w:rsidR="00904E11">
        <w:t xml:space="preserve"> </w:t>
      </w:r>
      <w:r w:rsidR="002163A4">
        <w:t>repeated</w:t>
      </w:r>
      <w:r w:rsidR="00904E11">
        <w:t xml:space="preserve"> three times to improve the quality of </w:t>
      </w:r>
      <w:r w:rsidR="00F35FAA">
        <w:t>results. Representative</w:t>
      </w:r>
      <w:r w:rsidR="00C44E7D">
        <w:t xml:space="preserve"> results are presented and discussed </w:t>
      </w:r>
      <w:r w:rsidR="00E50755">
        <w:t>in relation to</w:t>
      </w:r>
      <w:r w:rsidR="00C44E7D">
        <w:t xml:space="preserve"> the performance of the N</w:t>
      </w:r>
      <w:r w:rsidR="00E50755">
        <w:t xml:space="preserve">IOIRS technology for </w:t>
      </w:r>
      <w:r w:rsidR="00F35FAA">
        <w:t>monitoring two</w:t>
      </w:r>
      <w:r w:rsidR="00E50755">
        <w:t xml:space="preserve"> phase</w:t>
      </w:r>
      <w:r w:rsidR="00C44E7D">
        <w:t xml:space="preserve"> flow from the flow rig.</w:t>
      </w:r>
    </w:p>
    <w:p w14:paraId="115D9A22" w14:textId="4E581F38" w:rsidR="00740E66" w:rsidRDefault="00C44E7D" w:rsidP="001911AA">
      <w:pPr>
        <w:pStyle w:val="Heading2"/>
      </w:pPr>
      <w:r>
        <w:t>Flow regime identification</w:t>
      </w:r>
    </w:p>
    <w:p w14:paraId="4519F539" w14:textId="77777777" w:rsidR="00522A4C" w:rsidRDefault="00F80034" w:rsidP="00F00CA9">
      <w:pPr>
        <w:widowControl/>
        <w:overflowPunct/>
        <w:autoSpaceDE/>
        <w:autoSpaceDN/>
        <w:adjustRightInd/>
        <w:ind w:firstLine="426"/>
        <w:jc w:val="both"/>
        <w:textAlignment w:val="auto"/>
      </w:pPr>
      <w:r>
        <w:t>Results in f</w:t>
      </w:r>
      <w:r w:rsidR="000462B3">
        <w:t xml:space="preserve">igure </w:t>
      </w:r>
      <w:r w:rsidR="000D0A9A">
        <w:t>7</w:t>
      </w:r>
      <w:r w:rsidR="00C44E7D">
        <w:t xml:space="preserve"> </w:t>
      </w:r>
      <w:r w:rsidR="00ED7B65">
        <w:t>show</w:t>
      </w:r>
      <w:r>
        <w:t>s</w:t>
      </w:r>
      <w:r w:rsidR="00ED7B65">
        <w:t xml:space="preserve"> a</w:t>
      </w:r>
      <w:r w:rsidR="00CC4913">
        <w:t xml:space="preserve"> stack </w:t>
      </w:r>
      <w:r>
        <w:t>of 6</w:t>
      </w:r>
      <w:r w:rsidR="00ED7B65">
        <w:t xml:space="preserve"> sensor</w:t>
      </w:r>
      <w:r w:rsidR="00C20345">
        <w:t xml:space="preserve"> </w:t>
      </w:r>
      <w:r w:rsidR="00F35FAA">
        <w:t>response</w:t>
      </w:r>
      <w:r w:rsidR="00C20345">
        <w:t xml:space="preserve"> </w:t>
      </w:r>
      <w:r w:rsidR="002C04F3">
        <w:t xml:space="preserve">traces with </w:t>
      </w:r>
      <w:r w:rsidR="00F35FAA">
        <w:t>corresponding</w:t>
      </w:r>
      <w:r w:rsidR="002C04F3">
        <w:t xml:space="preserve"> photographs </w:t>
      </w:r>
      <w:r w:rsidR="00D12225">
        <w:t>each</w:t>
      </w:r>
      <w:r w:rsidR="00C20345">
        <w:t xml:space="preserve"> </w:t>
      </w:r>
      <w:r w:rsidR="000D0A9A">
        <w:t>captured</w:t>
      </w:r>
      <w:r w:rsidR="00C20345">
        <w:t xml:space="preserve"> </w:t>
      </w:r>
      <w:r w:rsidR="000C7478">
        <w:t xml:space="preserve">at </w:t>
      </w:r>
      <w:r w:rsidR="000C7478" w:rsidRPr="000D0A9A">
        <w:rPr>
          <w:i/>
        </w:rPr>
        <w:t>v</w:t>
      </w:r>
      <w:r w:rsidR="000C7478" w:rsidRPr="000D0A9A">
        <w:rPr>
          <w:i/>
          <w:vertAlign w:val="subscript"/>
        </w:rPr>
        <w:t>sl</w:t>
      </w:r>
      <w:r w:rsidR="00ED7B65">
        <w:t xml:space="preserve"> = 0.0361</w:t>
      </w:r>
      <w:r w:rsidR="000C7478">
        <w:t xml:space="preserve"> m/s</w:t>
      </w:r>
      <w:r w:rsidR="00C44E7D">
        <w:t xml:space="preserve"> </w:t>
      </w:r>
      <w:r w:rsidR="00D12225">
        <w:t>for increasing</w:t>
      </w:r>
      <w:r w:rsidR="00C20345">
        <w:t xml:space="preserve"> </w:t>
      </w:r>
      <w:r w:rsidR="00C20345" w:rsidRPr="000D0A9A">
        <w:rPr>
          <w:i/>
        </w:rPr>
        <w:t>v</w:t>
      </w:r>
      <w:r w:rsidR="00C20345" w:rsidRPr="000D0A9A">
        <w:rPr>
          <w:i/>
          <w:vertAlign w:val="subscript"/>
        </w:rPr>
        <w:t>sg</w:t>
      </w:r>
      <w:r w:rsidR="00D12225">
        <w:t xml:space="preserve"> conditions,</w:t>
      </w:r>
      <w:r w:rsidR="00C20345">
        <w:t xml:space="preserve"> </w:t>
      </w:r>
      <w:r w:rsidR="000D0A9A">
        <w:t>at</w:t>
      </w:r>
      <w:r w:rsidR="00C20345">
        <w:t xml:space="preserve"> </w:t>
      </w:r>
      <w:r w:rsidR="000D6159">
        <w:t>0.005</w:t>
      </w:r>
      <w:r w:rsidR="00ED7B65">
        <w:t xml:space="preserve"> </w:t>
      </w:r>
      <w:r w:rsidR="008050B6">
        <w:t xml:space="preserve">m/s, </w:t>
      </w:r>
      <w:r>
        <w:t>0.</w:t>
      </w:r>
      <w:r w:rsidR="00110F09">
        <w:t>0</w:t>
      </w:r>
      <w:r>
        <w:t>108</w:t>
      </w:r>
      <w:r w:rsidR="008050B6">
        <w:t xml:space="preserve"> m/s</w:t>
      </w:r>
      <w:r w:rsidR="00C20345">
        <w:t>,</w:t>
      </w:r>
      <w:r w:rsidR="008050B6">
        <w:t xml:space="preserve"> </w:t>
      </w:r>
      <w:r w:rsidR="00ED7B65">
        <w:t xml:space="preserve">0.0541 </w:t>
      </w:r>
      <w:r w:rsidR="008050B6">
        <w:t>m/</w:t>
      </w:r>
      <w:r w:rsidR="000F38BA">
        <w:t>s,</w:t>
      </w:r>
      <w:r w:rsidR="008050B6">
        <w:t xml:space="preserve"> </w:t>
      </w:r>
      <w:r w:rsidR="00ED7B65" w:rsidRPr="00ED7B65">
        <w:t>0.081</w:t>
      </w:r>
      <w:r w:rsidR="008050B6">
        <w:t>m/</w:t>
      </w:r>
      <w:r>
        <w:t xml:space="preserve">s, </w:t>
      </w:r>
      <w:r w:rsidR="000F38BA">
        <w:t>0.108 m/s</w:t>
      </w:r>
      <w:r w:rsidR="00C44E7D">
        <w:t xml:space="preserve"> </w:t>
      </w:r>
      <w:r>
        <w:t>and 0.161</w:t>
      </w:r>
      <w:r w:rsidR="000D0A9A">
        <w:t xml:space="preserve"> </w:t>
      </w:r>
      <w:r w:rsidR="00390803">
        <w:t>m/</w:t>
      </w:r>
      <w:r w:rsidR="00522A4C">
        <w:t>s. Figure</w:t>
      </w:r>
      <w:r w:rsidR="000D0A9A">
        <w:t xml:space="preserve"> 7</w:t>
      </w:r>
      <w:r w:rsidR="00F00CA9">
        <w:t>(</w:t>
      </w:r>
      <w:r w:rsidR="000D0A9A">
        <w:t>a</w:t>
      </w:r>
      <w:r w:rsidR="00F00CA9">
        <w:t>)</w:t>
      </w:r>
      <w:r w:rsidR="000D0A9A">
        <w:t xml:space="preserve"> shows the</w:t>
      </w:r>
      <w:r w:rsidR="002C04F3">
        <w:t xml:space="preserve"> photograph of a bubble flow regime in the TS</w:t>
      </w:r>
      <w:r w:rsidR="00D12225">
        <w:t>,</w:t>
      </w:r>
      <w:r w:rsidR="002C04F3">
        <w:t xml:space="preserve"> at </w:t>
      </w:r>
      <w:r w:rsidR="002C04F3" w:rsidRPr="002C04F3">
        <w:rPr>
          <w:i/>
        </w:rPr>
        <w:t>v</w:t>
      </w:r>
      <w:r w:rsidR="002C04F3" w:rsidRPr="002C04F3">
        <w:rPr>
          <w:i/>
          <w:vertAlign w:val="subscript"/>
        </w:rPr>
        <w:t>sg</w:t>
      </w:r>
      <w:r w:rsidR="002C04F3">
        <w:t xml:space="preserve"> = 0</w:t>
      </w:r>
      <w:r w:rsidR="000D6159">
        <w:t>.005</w:t>
      </w:r>
      <w:r w:rsidR="002C04F3">
        <w:t xml:space="preserve"> m/</w:t>
      </w:r>
      <w:r w:rsidR="00F35FAA">
        <w:t>s. This</w:t>
      </w:r>
      <w:r w:rsidR="002C04F3">
        <w:t xml:space="preserve"> was categorized by </w:t>
      </w:r>
      <w:r>
        <w:t xml:space="preserve">the presence </w:t>
      </w:r>
      <w:r w:rsidR="002C04F3">
        <w:t>of ellipsoidal and spherical bubbles rising upwards</w:t>
      </w:r>
      <w:r>
        <w:t xml:space="preserve"> in the TS</w:t>
      </w:r>
      <w:r w:rsidR="002C04F3">
        <w:t xml:space="preserve">. The </w:t>
      </w:r>
      <w:r w:rsidR="00F35FAA">
        <w:t>corresponding</w:t>
      </w:r>
      <w:r w:rsidR="002C04F3">
        <w:t xml:space="preserve"> sensor response</w:t>
      </w:r>
      <w:r>
        <w:t xml:space="preserve"> </w:t>
      </w:r>
      <w:r w:rsidR="00522A4C">
        <w:t>with</w:t>
      </w:r>
      <w:r>
        <w:t xml:space="preserve"> a</w:t>
      </w:r>
      <w:r w:rsidR="00C44E7D">
        <w:t xml:space="preserve"> low gas fraction</w:t>
      </w:r>
      <w:r w:rsidR="002C04F3">
        <w:t xml:space="preserve"> (β = </w:t>
      </w:r>
      <w:r w:rsidR="000D6159">
        <w:t>0.12</w:t>
      </w:r>
      <w:r w:rsidR="002C04F3">
        <w:t>)</w:t>
      </w:r>
      <w:r w:rsidR="002163A4">
        <w:t>,</w:t>
      </w:r>
      <w:r w:rsidR="00C20345">
        <w:t xml:space="preserve"> indicates </w:t>
      </w:r>
      <w:r>
        <w:t xml:space="preserve">signal </w:t>
      </w:r>
      <w:r w:rsidR="000D6159">
        <w:t xml:space="preserve">attenuation </w:t>
      </w:r>
      <w:r w:rsidR="00C20345">
        <w:t xml:space="preserve">from </w:t>
      </w:r>
      <w:r w:rsidR="00C20345" w:rsidRPr="00A65FEE">
        <w:rPr>
          <w:i/>
        </w:rPr>
        <w:t>V</w:t>
      </w:r>
      <w:r w:rsidR="00C20345" w:rsidRPr="00A65FEE">
        <w:rPr>
          <w:i/>
          <w:vertAlign w:val="subscript"/>
        </w:rPr>
        <w:t>water</w:t>
      </w:r>
      <w:r w:rsidR="000D6159">
        <w:rPr>
          <w:i/>
        </w:rPr>
        <w:t xml:space="preserve"> </w:t>
      </w:r>
      <w:r w:rsidR="000D6159">
        <w:t>(4.5</w:t>
      </w:r>
      <w:r>
        <w:t xml:space="preserve"> </w:t>
      </w:r>
      <w:r w:rsidR="000D6159">
        <w:t>V)</w:t>
      </w:r>
      <w:r w:rsidR="00C20345">
        <w:t xml:space="preserve"> to</w:t>
      </w:r>
      <w:r>
        <w:t xml:space="preserve"> a minimum</w:t>
      </w:r>
      <w:r w:rsidR="00C20345">
        <w:t xml:space="preserve"> </w:t>
      </w:r>
      <w:r w:rsidRPr="00A65FEE">
        <w:rPr>
          <w:i/>
        </w:rPr>
        <w:t>V</w:t>
      </w:r>
      <w:r w:rsidRPr="00A65FEE">
        <w:rPr>
          <w:i/>
          <w:vertAlign w:val="subscript"/>
        </w:rPr>
        <w:t>int</w:t>
      </w:r>
      <w:r>
        <w:rPr>
          <w:i/>
          <w:vertAlign w:val="subscript"/>
        </w:rPr>
        <w:t xml:space="preserve"> </w:t>
      </w:r>
      <w:r w:rsidRPr="003A473B">
        <w:t>(</w:t>
      </w:r>
      <w:r>
        <w:t xml:space="preserve">1.0 V) </w:t>
      </w:r>
      <w:r w:rsidR="00C20345">
        <w:t xml:space="preserve">and then to </w:t>
      </w:r>
      <w:r w:rsidR="00C20345" w:rsidRPr="00A65FEE">
        <w:rPr>
          <w:i/>
        </w:rPr>
        <w:t>V</w:t>
      </w:r>
      <w:r w:rsidR="00C20345" w:rsidRPr="00A65FEE">
        <w:rPr>
          <w:i/>
          <w:vertAlign w:val="subscript"/>
        </w:rPr>
        <w:t>water</w:t>
      </w:r>
      <w:r w:rsidR="00C20345">
        <w:t xml:space="preserve">. </w:t>
      </w:r>
      <w:r w:rsidR="00D12225">
        <w:t xml:space="preserve">The variation in attenuation </w:t>
      </w:r>
      <w:r w:rsidR="00522A4C">
        <w:t>is</w:t>
      </w:r>
      <w:r w:rsidR="00D12225">
        <w:t xml:space="preserve"> related to the sizes of bubble sand shapes as well. Spherical bubbles led to scattering of the signal above the V</w:t>
      </w:r>
      <w:r w:rsidR="00D12225" w:rsidRPr="00D12225">
        <w:rPr>
          <w:vertAlign w:val="subscript"/>
        </w:rPr>
        <w:t>int</w:t>
      </w:r>
      <w:r w:rsidR="00D12225">
        <w:t xml:space="preserve"> response, while </w:t>
      </w:r>
      <w:r w:rsidR="00F35FAA">
        <w:t>ellipsoidal</w:t>
      </w:r>
      <w:r w:rsidR="00D12225">
        <w:t xml:space="preserve"> bubbles (larger bubbles) led to larger drops in response closer or equal to the V</w:t>
      </w:r>
      <w:r w:rsidR="00D12225" w:rsidRPr="00D12225">
        <w:rPr>
          <w:vertAlign w:val="subscript"/>
        </w:rPr>
        <w:t>int</w:t>
      </w:r>
      <w:r w:rsidR="00D12225">
        <w:t xml:space="preserve"> </w:t>
      </w:r>
      <w:r w:rsidR="00F35FAA">
        <w:t>response</w:t>
      </w:r>
      <w:r w:rsidR="00522A4C">
        <w:t>.</w:t>
      </w:r>
    </w:p>
    <w:p w14:paraId="22D1B960" w14:textId="5B242B21" w:rsidR="00522A4C" w:rsidRDefault="00F35FAA" w:rsidP="00AB4103">
      <w:pPr>
        <w:widowControl/>
        <w:overflowPunct/>
        <w:autoSpaceDE/>
        <w:autoSpaceDN/>
        <w:adjustRightInd/>
        <w:ind w:firstLine="426"/>
        <w:jc w:val="both"/>
        <w:textAlignment w:val="auto"/>
      </w:pPr>
      <w:r>
        <w:t xml:space="preserve"> At</w:t>
      </w:r>
      <w:r w:rsidR="00D12225">
        <w:t xml:space="preserve"> v</w:t>
      </w:r>
      <w:r w:rsidR="00D12225" w:rsidRPr="00C572E4">
        <w:rPr>
          <w:vertAlign w:val="subscript"/>
        </w:rPr>
        <w:t>sg</w:t>
      </w:r>
      <w:r w:rsidR="00D12225">
        <w:t xml:space="preserve"> = 0.0108 m/s</w:t>
      </w:r>
      <w:r w:rsidR="00C572E4">
        <w:t xml:space="preserve"> (equivalent </w:t>
      </w:r>
      <w:r w:rsidR="00686E41">
        <w:t>to β</w:t>
      </w:r>
      <w:r w:rsidR="00C572E4">
        <w:t xml:space="preserve"> = 0.22)</w:t>
      </w:r>
      <w:r w:rsidR="00D12225">
        <w:t xml:space="preserve">, </w:t>
      </w:r>
      <w:r w:rsidR="006321DC">
        <w:t xml:space="preserve">initiation of </w:t>
      </w:r>
      <w:r w:rsidR="00D12225">
        <w:t xml:space="preserve">a transition from bubble flow to a slug flow regime </w:t>
      </w:r>
      <w:r w:rsidR="006321DC">
        <w:t>was visualized</w:t>
      </w:r>
      <w:r w:rsidR="00D12225">
        <w:t xml:space="preserve"> </w:t>
      </w:r>
      <w:r w:rsidR="006321DC">
        <w:t xml:space="preserve">as </w:t>
      </w:r>
      <w:r w:rsidR="00D12225">
        <w:t xml:space="preserve">the growth of bubbles into bubble </w:t>
      </w:r>
      <w:r>
        <w:t>caps. These</w:t>
      </w:r>
      <w:r w:rsidR="006321DC">
        <w:t xml:space="preserve"> caps increased in diam</w:t>
      </w:r>
      <w:r w:rsidR="00EC4325">
        <w:t>eter</w:t>
      </w:r>
      <w:r w:rsidR="00C572E4">
        <w:t xml:space="preserve"> </w:t>
      </w:r>
      <w:r w:rsidR="008A7EF5">
        <w:t xml:space="preserve">as bubbles rose to the top of the test </w:t>
      </w:r>
      <w:r w:rsidR="00686E41">
        <w:t>section (</w:t>
      </w:r>
      <w:r w:rsidR="00C572E4">
        <w:t>photograph from figure 7</w:t>
      </w:r>
      <w:r w:rsidR="001B4293">
        <w:t>(</w:t>
      </w:r>
      <w:r w:rsidR="00C572E4">
        <w:t>b</w:t>
      </w:r>
      <w:r>
        <w:t>). The</w:t>
      </w:r>
      <w:r w:rsidR="006321DC">
        <w:t xml:space="preserve"> </w:t>
      </w:r>
      <w:r w:rsidR="008A7EF5">
        <w:t xml:space="preserve">presence of a bubble cap could be inferred from </w:t>
      </w:r>
      <w:r w:rsidR="00686E41">
        <w:t>the corresponding</w:t>
      </w:r>
      <w:r w:rsidR="008A7EF5">
        <w:t xml:space="preserve"> </w:t>
      </w:r>
      <w:r w:rsidR="00CC4913">
        <w:t>variation</w:t>
      </w:r>
      <w:r w:rsidR="008A7EF5">
        <w:t xml:space="preserve"> in sensor </w:t>
      </w:r>
      <w:r w:rsidR="00686E41">
        <w:t>response in</w:t>
      </w:r>
      <w:r w:rsidR="008A7EF5">
        <w:t xml:space="preserve"> figure 7b </w:t>
      </w:r>
      <w:r>
        <w:t>shown</w:t>
      </w:r>
      <w:r w:rsidR="00686E41">
        <w:t xml:space="preserve"> </w:t>
      </w:r>
      <w:r w:rsidR="008A7EF5">
        <w:t>over the time interval of 2.8 s – 2.9</w:t>
      </w:r>
      <w:r w:rsidR="00686E41">
        <w:t xml:space="preserve"> s</w:t>
      </w:r>
      <w:r w:rsidR="008A7EF5">
        <w:t xml:space="preserve">. The </w:t>
      </w:r>
      <w:r w:rsidR="00686E41">
        <w:t>sequence of response variation is a</w:t>
      </w:r>
      <w:r w:rsidR="008A7EF5">
        <w:t xml:space="preserve"> drop from</w:t>
      </w:r>
      <w:r w:rsidR="00CC4913">
        <w:t xml:space="preserve"> </w:t>
      </w:r>
      <w:r w:rsidR="00CC4913" w:rsidRPr="00A65FEE">
        <w:rPr>
          <w:i/>
        </w:rPr>
        <w:t>V</w:t>
      </w:r>
      <w:r w:rsidR="00CC4913" w:rsidRPr="00A65FEE">
        <w:rPr>
          <w:i/>
          <w:vertAlign w:val="subscript"/>
        </w:rPr>
        <w:t>water</w:t>
      </w:r>
      <w:r w:rsidR="00CC4913">
        <w:t xml:space="preserve"> to </w:t>
      </w:r>
      <w:r w:rsidR="00686E41" w:rsidRPr="00A65FEE">
        <w:rPr>
          <w:i/>
        </w:rPr>
        <w:t>V</w:t>
      </w:r>
      <w:r w:rsidR="00686E41" w:rsidRPr="00A65FEE">
        <w:rPr>
          <w:i/>
          <w:vertAlign w:val="subscript"/>
        </w:rPr>
        <w:t>int</w:t>
      </w:r>
      <w:r w:rsidR="00686E41" w:rsidRPr="00A65FEE">
        <w:rPr>
          <w:i/>
        </w:rPr>
        <w:t xml:space="preserve"> </w:t>
      </w:r>
      <w:r w:rsidR="00686E41">
        <w:t>due to the bubb</w:t>
      </w:r>
      <w:r w:rsidR="00EC4325">
        <w:t>l</w:t>
      </w:r>
      <w:r w:rsidR="00686E41">
        <w:t>e cap nose</w:t>
      </w:r>
      <w:r w:rsidR="008A7EF5">
        <w:t xml:space="preserve"> </w:t>
      </w:r>
      <w:r w:rsidR="00CC4913">
        <w:t xml:space="preserve">and </w:t>
      </w:r>
      <w:r w:rsidR="008A7EF5">
        <w:t>a rise to</w:t>
      </w:r>
      <w:r w:rsidR="00CC4913">
        <w:t xml:space="preserve"> </w:t>
      </w:r>
      <w:r w:rsidR="00CC4913" w:rsidRPr="00A65FEE">
        <w:rPr>
          <w:i/>
        </w:rPr>
        <w:t>V</w:t>
      </w:r>
      <w:r w:rsidR="00CC4913" w:rsidRPr="00A65FEE">
        <w:rPr>
          <w:i/>
          <w:vertAlign w:val="subscript"/>
        </w:rPr>
        <w:t>air</w:t>
      </w:r>
      <w:r w:rsidR="00CC4913">
        <w:t xml:space="preserve"> </w:t>
      </w:r>
      <w:r w:rsidR="008A7EF5">
        <w:t xml:space="preserve">(3V) </w:t>
      </w:r>
      <w:r w:rsidR="00CC4913">
        <w:t xml:space="preserve">due to the </w:t>
      </w:r>
      <w:r w:rsidR="00D15488">
        <w:t>presence of</w:t>
      </w:r>
      <w:r w:rsidR="00AA7FC3">
        <w:t xml:space="preserve"> a </w:t>
      </w:r>
      <w:r w:rsidR="008A7EF5">
        <w:t>larger cross section to enable light refraction</w:t>
      </w:r>
      <w:r w:rsidR="00686E41">
        <w:t>. As the cap moves past the sensing area, the re</w:t>
      </w:r>
      <w:r w:rsidR="00EC4325">
        <w:t>s</w:t>
      </w:r>
      <w:r w:rsidR="00686E41">
        <w:t>ponse increases to</w:t>
      </w:r>
      <w:r w:rsidR="00686E41" w:rsidRPr="00686E41">
        <w:rPr>
          <w:i/>
        </w:rPr>
        <w:t xml:space="preserve"> V</w:t>
      </w:r>
      <w:r w:rsidR="00686E41" w:rsidRPr="00686E41">
        <w:rPr>
          <w:i/>
          <w:vertAlign w:val="subscript"/>
        </w:rPr>
        <w:t>water</w:t>
      </w:r>
      <w:r>
        <w:rPr>
          <w:vertAlign w:val="subscript"/>
        </w:rPr>
        <w:t>.</w:t>
      </w:r>
    </w:p>
    <w:p w14:paraId="1315E659" w14:textId="60D0FA5B" w:rsidR="004B750E" w:rsidRDefault="00227999" w:rsidP="00B17C20">
      <w:pPr>
        <w:widowControl/>
        <w:overflowPunct/>
        <w:autoSpaceDE/>
        <w:autoSpaceDN/>
        <w:adjustRightInd/>
        <w:spacing w:before="240"/>
        <w:ind w:firstLine="360"/>
        <w:jc w:val="both"/>
        <w:textAlignment w:val="auto"/>
      </w:pPr>
      <w:r>
        <w:t xml:space="preserve">The </w:t>
      </w:r>
      <w:r w:rsidR="00F35FAA">
        <w:t>development of a</w:t>
      </w:r>
      <w:r w:rsidR="004C12F7">
        <w:t xml:space="preserve"> </w:t>
      </w:r>
      <w:r>
        <w:t>stable slug flow regime</w:t>
      </w:r>
      <w:r w:rsidR="000C1077">
        <w:t xml:space="preserve"> </w:t>
      </w:r>
      <w:r w:rsidR="004B750E">
        <w:t>can</w:t>
      </w:r>
      <w:r w:rsidR="000C1077">
        <w:t xml:space="preserve"> be </w:t>
      </w:r>
      <w:r>
        <w:t xml:space="preserve">observed </w:t>
      </w:r>
      <w:r w:rsidR="006F2CF7">
        <w:t xml:space="preserve">from </w:t>
      </w:r>
      <w:r w:rsidR="00F35FAA">
        <w:t>the photographs</w:t>
      </w:r>
      <w:r>
        <w:t xml:space="preserve"> </w:t>
      </w:r>
      <w:r w:rsidR="00522A4C">
        <w:t>in</w:t>
      </w:r>
      <w:r>
        <w:t xml:space="preserve"> f</w:t>
      </w:r>
      <w:r w:rsidR="00C20345">
        <w:t>igure 7</w:t>
      </w:r>
      <w:r w:rsidR="001B4293">
        <w:t>(</w:t>
      </w:r>
      <w:r w:rsidR="00C20345">
        <w:t>c</w:t>
      </w:r>
      <w:r w:rsidR="001B4293">
        <w:t>)</w:t>
      </w:r>
      <w:r w:rsidR="006F2CF7">
        <w:t>, 7</w:t>
      </w:r>
      <w:r w:rsidR="001B4293">
        <w:t>(</w:t>
      </w:r>
      <w:r w:rsidR="006F2CF7">
        <w:t>d</w:t>
      </w:r>
      <w:r w:rsidR="001B4293">
        <w:t>)</w:t>
      </w:r>
      <w:r>
        <w:t xml:space="preserve"> and 7</w:t>
      </w:r>
      <w:r w:rsidR="001B4293">
        <w:t>(</w:t>
      </w:r>
      <w:r w:rsidR="006F2CF7">
        <w:t>e</w:t>
      </w:r>
      <w:r w:rsidR="001B4293">
        <w:t>)</w:t>
      </w:r>
      <w:r>
        <w:t xml:space="preserve"> for </w:t>
      </w:r>
      <w:r w:rsidR="00F35FAA">
        <w:t>increasing gas</w:t>
      </w:r>
      <w:r>
        <w:t xml:space="preserve"> fractions (v</w:t>
      </w:r>
      <w:r w:rsidRPr="00F35FAA">
        <w:rPr>
          <w:vertAlign w:val="subscript"/>
        </w:rPr>
        <w:t>sg</w:t>
      </w:r>
      <w:r>
        <w:t xml:space="preserve">  = 0.0541 m/s </w:t>
      </w:r>
      <w:r w:rsidR="004C12F7">
        <w:t xml:space="preserve">, </w:t>
      </w:r>
      <w:r>
        <w:t>v</w:t>
      </w:r>
      <w:r w:rsidRPr="00F35FAA">
        <w:rPr>
          <w:vertAlign w:val="subscript"/>
        </w:rPr>
        <w:t>sg</w:t>
      </w:r>
      <w:r>
        <w:t xml:space="preserve"> = 0.081 m/s</w:t>
      </w:r>
      <w:r w:rsidR="004C12F7">
        <w:t xml:space="preserve"> and v</w:t>
      </w:r>
      <w:r w:rsidR="004C12F7" w:rsidRPr="00F35FAA">
        <w:rPr>
          <w:vertAlign w:val="subscript"/>
        </w:rPr>
        <w:t>sg</w:t>
      </w:r>
      <w:r w:rsidR="004C12F7">
        <w:t xml:space="preserve"> = 0.108 m/s</w:t>
      </w:r>
      <w:r>
        <w:t>)</w:t>
      </w:r>
      <w:r w:rsidR="004C12F7">
        <w:t xml:space="preserve">. This flow </w:t>
      </w:r>
      <w:r w:rsidR="001B4293">
        <w:t>is</w:t>
      </w:r>
      <w:r w:rsidR="004C12F7">
        <w:t xml:space="preserve"> characterized by the upward flow of Taylor bubbles ranging from sizes of 2D - 23D in the test section</w:t>
      </w:r>
      <w:r w:rsidR="001B4293">
        <w:t>,</w:t>
      </w:r>
      <w:r w:rsidR="004C12F7">
        <w:t xml:space="preserve"> </w:t>
      </w:r>
      <w:r w:rsidR="001B4293">
        <w:t>with</w:t>
      </w:r>
      <w:r w:rsidR="004C12F7">
        <w:t xml:space="preserve"> entrained bubbles in the liquid </w:t>
      </w:r>
      <w:r w:rsidR="00EC4325">
        <w:t>slugs</w:t>
      </w:r>
      <w:r w:rsidR="001B4293">
        <w:t>.</w:t>
      </w:r>
      <w:r w:rsidR="00EC4325">
        <w:t xml:space="preserve"> </w:t>
      </w:r>
      <w:r w:rsidR="006F2CF7">
        <w:t>For increasing gas</w:t>
      </w:r>
      <w:r w:rsidR="00C10248">
        <w:t xml:space="preserve"> velocities,</w:t>
      </w:r>
      <w:r w:rsidR="006F2CF7">
        <w:t xml:space="preserve"> </w:t>
      </w:r>
      <w:r w:rsidR="000C1077">
        <w:t xml:space="preserve">increase in </w:t>
      </w:r>
      <w:r w:rsidR="00EC4325">
        <w:t xml:space="preserve">the </w:t>
      </w:r>
      <w:r w:rsidR="000C1077">
        <w:t xml:space="preserve">average Taylor bubble </w:t>
      </w:r>
      <w:r w:rsidR="00F35FAA">
        <w:t>lengths</w:t>
      </w:r>
      <w:r w:rsidR="001B4293">
        <w:t xml:space="preserve"> is observed.</w:t>
      </w:r>
      <w:r w:rsidR="00F35FAA">
        <w:t xml:space="preserve"> These</w:t>
      </w:r>
      <w:r w:rsidR="00EC4325">
        <w:t xml:space="preserve"> increases have been attributed to the increase in </w:t>
      </w:r>
      <w:r w:rsidR="00F35FAA">
        <w:t>kinetic</w:t>
      </w:r>
      <w:r w:rsidR="00EC4325">
        <w:t xml:space="preserve"> energy of injected bubbles from the bottom of the test </w:t>
      </w:r>
      <w:r w:rsidR="00F35FAA">
        <w:t>section,</w:t>
      </w:r>
      <w:r w:rsidR="00EC4325">
        <w:t xml:space="preserve"> hence a collision to coalescence mechanism creates longer bubbles forming the observed Taylor </w:t>
      </w:r>
      <w:r w:rsidR="00F35FAA">
        <w:t>bubbles. The</w:t>
      </w:r>
      <w:r w:rsidR="004C12F7">
        <w:t xml:space="preserve"> corresponding signal </w:t>
      </w:r>
      <w:r w:rsidR="00F35FAA">
        <w:t>responses (</w:t>
      </w:r>
      <w:r w:rsidR="00B17C20">
        <w:t xml:space="preserve">as presented in </w:t>
      </w:r>
      <w:r w:rsidR="004C12F7">
        <w:t>figure 7</w:t>
      </w:r>
      <w:r w:rsidR="00C10248">
        <w:t>(</w:t>
      </w:r>
      <w:r w:rsidR="004C12F7">
        <w:t>c</w:t>
      </w:r>
      <w:r w:rsidR="00C10248">
        <w:t>)</w:t>
      </w:r>
      <w:r w:rsidR="000C1077">
        <w:t>, 7</w:t>
      </w:r>
      <w:r w:rsidR="00C10248">
        <w:t>(</w:t>
      </w:r>
      <w:r w:rsidR="000C1077">
        <w:t>d</w:t>
      </w:r>
      <w:r w:rsidR="00C10248">
        <w:t>)</w:t>
      </w:r>
      <w:r w:rsidR="004C12F7">
        <w:t xml:space="preserve"> and 7</w:t>
      </w:r>
      <w:r w:rsidR="00C10248">
        <w:t>(</w:t>
      </w:r>
      <w:r w:rsidR="000C1077">
        <w:t>e</w:t>
      </w:r>
      <w:r w:rsidR="00C10248">
        <w:t>)</w:t>
      </w:r>
      <w:r w:rsidR="004C12F7">
        <w:t xml:space="preserve">) for each Taylor bubble </w:t>
      </w:r>
      <w:r w:rsidR="00E73728">
        <w:t>are</w:t>
      </w:r>
      <w:r w:rsidR="004C12F7">
        <w:t xml:space="preserve"> similar to </w:t>
      </w:r>
      <w:r w:rsidR="00132BEE">
        <w:t>that of the</w:t>
      </w:r>
      <w:r w:rsidR="004C12F7">
        <w:t xml:space="preserve"> bubble caps</w:t>
      </w:r>
      <w:r w:rsidR="00132BEE">
        <w:t>.</w:t>
      </w:r>
      <w:r w:rsidR="004C12F7">
        <w:t xml:space="preserve"> </w:t>
      </w:r>
      <w:r w:rsidR="00132BEE">
        <w:t>H</w:t>
      </w:r>
      <w:r w:rsidR="000C1077">
        <w:t>owever,</w:t>
      </w:r>
      <w:r w:rsidR="004C12F7">
        <w:t xml:space="preserve"> the key difference </w:t>
      </w:r>
      <w:r w:rsidR="00E73728">
        <w:t>is</w:t>
      </w:r>
      <w:r w:rsidR="004C12F7">
        <w:t xml:space="preserve"> the </w:t>
      </w:r>
      <w:r w:rsidR="00AB4103">
        <w:t>stabilization</w:t>
      </w:r>
      <w:r w:rsidR="004C12F7">
        <w:t xml:space="preserve"> of the response at </w:t>
      </w:r>
      <w:r w:rsidR="004C12F7" w:rsidRPr="000C1077">
        <w:rPr>
          <w:i/>
        </w:rPr>
        <w:t>V</w:t>
      </w:r>
      <w:r w:rsidR="004C12F7" w:rsidRPr="000C1077">
        <w:rPr>
          <w:i/>
          <w:vertAlign w:val="subscript"/>
        </w:rPr>
        <w:t>air</w:t>
      </w:r>
      <w:r w:rsidR="004C12F7">
        <w:t xml:space="preserve">, due to the elongated lengths of each passing Taylor bubble in the sensing </w:t>
      </w:r>
      <w:r w:rsidR="00F35FAA">
        <w:t>area. The</w:t>
      </w:r>
      <w:r w:rsidR="00B17C20">
        <w:t xml:space="preserve"> inference of entrained bubbles </w:t>
      </w:r>
      <w:r w:rsidR="004B750E">
        <w:t>in</w:t>
      </w:r>
      <w:r w:rsidR="00B17C20">
        <w:t xml:space="preserve"> the liquid slug can be seen as signal attenuations trailing the Taylor bubbles. </w:t>
      </w:r>
    </w:p>
    <w:p w14:paraId="313BB8E1" w14:textId="40464526" w:rsidR="001C2BE0" w:rsidRDefault="00BF52AF" w:rsidP="000D7EE1">
      <w:pPr>
        <w:widowControl/>
        <w:overflowPunct/>
        <w:autoSpaceDE/>
        <w:autoSpaceDN/>
        <w:adjustRightInd/>
        <w:spacing w:before="240"/>
        <w:ind w:firstLine="360"/>
        <w:jc w:val="both"/>
        <w:textAlignment w:val="auto"/>
      </w:pPr>
      <w:r>
        <w:rPr>
          <w:noProof/>
          <w:lang w:val="en-GB" w:eastAsia="en-GB"/>
        </w:rPr>
        <mc:AlternateContent>
          <mc:Choice Requires="wpg">
            <w:drawing>
              <wp:anchor distT="0" distB="0" distL="114300" distR="114300" simplePos="0" relativeHeight="251696128" behindDoc="0" locked="0" layoutInCell="1" allowOverlap="1" wp14:anchorId="1491ADA7" wp14:editId="1A6EE665">
                <wp:simplePos x="0" y="0"/>
                <wp:positionH relativeFrom="column">
                  <wp:posOffset>1127234</wp:posOffset>
                </wp:positionH>
                <wp:positionV relativeFrom="paragraph">
                  <wp:posOffset>2085800</wp:posOffset>
                </wp:positionV>
                <wp:extent cx="4102397" cy="4476997"/>
                <wp:effectExtent l="0" t="0" r="12700" b="0"/>
                <wp:wrapNone/>
                <wp:docPr id="16" name="Group 1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02397" cy="4476997"/>
                          <a:chOff x="-1751947" y="-100012"/>
                          <a:chExt cx="5771981" cy="5870563"/>
                        </a:xfrm>
                      </wpg:grpSpPr>
                      <pic:pic xmlns:pic="http://schemas.openxmlformats.org/drawingml/2006/picture">
                        <pic:nvPicPr>
                          <pic:cNvPr id="17" name="Picture 17">
                            <a:extLst/>
                          </pic:cNvPr>
                          <pic:cNvPicPr>
                            <a:picLocks noChangeAspect="1"/>
                          </pic:cNvPicPr>
                        </pic:nvPicPr>
                        <pic:blipFill rotWithShape="1">
                          <a:blip r:embed="rId18">
                            <a:extLst>
                              <a:ext uri="{28A0092B-C50C-407E-A947-70E740481C1C}">
                                <a14:useLocalDpi xmlns:a14="http://schemas.microsoft.com/office/drawing/2010/main" val="0"/>
                              </a:ext>
                            </a:extLst>
                          </a:blip>
                          <a:srcRect l="-416" t="4209"/>
                          <a:stretch/>
                        </pic:blipFill>
                        <pic:spPr>
                          <a:xfrm>
                            <a:off x="3595928" y="450500"/>
                            <a:ext cx="419375" cy="2234229"/>
                          </a:xfrm>
                          <a:prstGeom prst="rect">
                            <a:avLst/>
                          </a:prstGeom>
                          <a:ln>
                            <a:solidFill>
                              <a:schemeClr val="tx1"/>
                            </a:solidFill>
                          </a:ln>
                        </pic:spPr>
                      </pic:pic>
                      <pic:pic xmlns:pic="http://schemas.openxmlformats.org/drawingml/2006/picture">
                        <pic:nvPicPr>
                          <pic:cNvPr id="19" name="Picture 19"/>
                          <pic:cNvPicPr/>
                        </pic:nvPicPr>
                        <pic:blipFill>
                          <a:blip r:embed="rId19"/>
                          <a:stretch>
                            <a:fillRect/>
                          </a:stretch>
                        </pic:blipFill>
                        <pic:spPr>
                          <a:xfrm>
                            <a:off x="-1751947" y="-100012"/>
                            <a:ext cx="5315091" cy="5870563"/>
                          </a:xfrm>
                          <a:prstGeom prst="rect">
                            <a:avLst/>
                          </a:prstGeom>
                        </pic:spPr>
                      </pic:pic>
                      <pic:pic xmlns:pic="http://schemas.openxmlformats.org/drawingml/2006/picture">
                        <pic:nvPicPr>
                          <pic:cNvPr id="20" name="Picture 20">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flipH="1">
                            <a:off x="3571155" y="2824650"/>
                            <a:ext cx="448879" cy="2234229"/>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F164C14" id="Group 14" o:spid="_x0000_s1026" style="position:absolute;margin-left:88.75pt;margin-top:164.25pt;width:323pt;height:352.5pt;z-index:251696128;mso-width-relative:margin;mso-height-relative:margin" coordorigin="-17519,-1000" coordsize="57719,58705" o:gfxdata="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8P3hwYWNrZXQgZW5kPSd3Jz8+/9sAQwABAQEBAQEBAQEBAQEB&#10;AQEBAQEBAQEBAQEBAQEBAQEBAQEBAQECAgEBAgEBAQICAgICAgICAgECAgICAgICAgIC/9sAQwEB&#10;AQEBAQEBAQEBAgEBAQICAgICAgICAgICAgICAgICAgICAgICAgICAgICAgICAgICAgICAgICAgIC&#10;AgICAgIC/8AAEQgJTQE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wA/+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nhtcD0iaHR0cDovL25zLmFkb2JlLmNvbS94YXAvMS4wLyI+PHhtcDpDcmVhdGVEYXRlPjIw&#10;MTgtMDctMTJUMTU6MTc6MzEuOTAwPC94bXA6Q3JlYXRlRGF0ZT48eG1wOkNyZWF0b3JUb29sPk1p&#10;Y3Jvc29mdCBXaW5kb3dzIFBob3RvIFZpZXdlciA2LjMuOTYwMC4xNzQxNTwveG1wOkNyZWF0b3JU&#10;b29sPjwvcmRmOkRlc2NyaXB0aW9uPjwvcmRmOlJERj48L3g6eG1wbWV0YT4N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PD94cGFja2V0IGVuZD0n&#10;dyc/Pv/bAEMAAQEBAQEBAQEBAQEBAQEBAQEBAQEBAQEBAQEBAQEBAQEBAQEBAgIBAQIBAQECAgIC&#10;AgICAgIBAgICAgICAgICAv/bAEMBAQEBAQEBAQEBAQIBAQECAgICAgICAgICAgICAgICAgICAgIC&#10;AgICAgICAgICAgICAgICAgICAgICAgICAgICAv/AABEICNgBD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">
                <v:shape id="Picture 17" o:spid="_x0000_s1027" type="#_x0000_t75" style="position:absolute;left:35959;top:4505;width:4194;height:22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" stroked="t" strokecolor="black [3213]">
                  <v:imagedata r:id="rId21" o:title="" croptop="2758f" cropleft="-273f"/>
                  <v:path arrowok="t"/>
                </v:shape>
                <v:shape id="Picture 19" o:spid="_x0000_s1028" type="#_x0000_t75" style="position:absolute;left:-17519;top:-1000;width:53150;height:58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">
                  <v:imagedata r:id="rId22" o:title=""/>
                </v:shape>
                <v:shape id="Picture 20" o:spid="_x0000_s1029" type="#_x0000_t75" style="position:absolute;left:35711;top:28246;width:4489;height:2234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" stroked="t" strokecolor="black [3213]">
                  <v:imagedata r:id="rId23" o:title=""/>
                  <v:path arrowok="t"/>
                </v:shape>
              </v:group>
            </w:pict>
          </mc:Fallback>
        </mc:AlternateContent>
      </w:r>
      <w:r w:rsidR="004B750E">
        <w:t>A further increase in superficial gas velocity (v</w:t>
      </w:r>
      <w:r w:rsidR="004B750E" w:rsidRPr="00F35FAA">
        <w:rPr>
          <w:vertAlign w:val="subscript"/>
        </w:rPr>
        <w:t>sg</w:t>
      </w:r>
      <w:r w:rsidR="004B750E">
        <w:t xml:space="preserve"> = 0.161 m/s)</w:t>
      </w:r>
      <w:r w:rsidR="00A62FEF">
        <w:t xml:space="preserve"> equivalent to</w:t>
      </w:r>
      <w:r w:rsidR="00A62FEF" w:rsidRPr="00A62FEF">
        <w:t xml:space="preserve"> </w:t>
      </w:r>
      <w:r w:rsidR="00A62FEF">
        <w:t>β = 0.81, for</w:t>
      </w:r>
      <w:r w:rsidR="004B750E">
        <w:t xml:space="preserve"> the same liquid </w:t>
      </w:r>
      <w:r w:rsidR="00A62FEF">
        <w:t>flow (</w:t>
      </w:r>
      <w:r w:rsidR="00D946C6">
        <w:t>v</w:t>
      </w:r>
      <w:r w:rsidR="00D946C6" w:rsidRPr="00AA7FC3">
        <w:rPr>
          <w:vertAlign w:val="subscript"/>
        </w:rPr>
        <w:t>sl</w:t>
      </w:r>
      <w:r w:rsidR="00D946C6">
        <w:t xml:space="preserve"> = 0.036 m/s</w:t>
      </w:r>
      <w:r w:rsidR="00925AB3">
        <w:t>) was</w:t>
      </w:r>
      <w:r w:rsidR="004B750E">
        <w:t xml:space="preserve"> observed </w:t>
      </w:r>
      <w:r w:rsidR="00A62FEF">
        <w:t xml:space="preserve">to create a </w:t>
      </w:r>
      <w:r w:rsidR="004B750E">
        <w:t xml:space="preserve">churn flow regime. Figure 7f shows a photograph of the </w:t>
      </w:r>
      <w:r w:rsidR="00D946C6">
        <w:t xml:space="preserve">churn </w:t>
      </w:r>
      <w:r w:rsidR="00A62FEF">
        <w:t xml:space="preserve">flow regime </w:t>
      </w:r>
      <w:r w:rsidR="00D946C6">
        <w:t>effect</w:t>
      </w:r>
      <w:r w:rsidR="00A62FEF">
        <w:t>. For the length of test section an entrance effect of the high gas fraction seemed to be the cause of the elongated bubble instability. This observation marks the slug – churn flow regime transition for the set of flow conditions considered.</w:t>
      </w:r>
      <w:r w:rsidR="00A62FEF" w:rsidRPr="00A62FEF">
        <w:t xml:space="preserve"> </w:t>
      </w:r>
      <w:r w:rsidR="00A62FEF">
        <w:t xml:space="preserve">The mechanism leading to the churn flow </w:t>
      </w:r>
      <w:r w:rsidR="00A62FEF">
        <w:lastRenderedPageBreak/>
        <w:t xml:space="preserve">regime has been argued by most researchers to be due to either the entrance effect, coalescence or bubble breakup </w:t>
      </w:r>
      <w:r w:rsidR="00F35FAA">
        <w:t>mechanisms. However,</w:t>
      </w:r>
      <w:r w:rsidR="00A62FEF">
        <w:t xml:space="preserve"> the mechanism, the </w:t>
      </w:r>
      <w:r w:rsidR="00455389">
        <w:t xml:space="preserve">description of the churn floe regime seems to be </w:t>
      </w:r>
      <w:r w:rsidR="00F35FAA">
        <w:t>unified. This</w:t>
      </w:r>
      <w:r w:rsidR="00455389">
        <w:t xml:space="preserve"> was characterized by </w:t>
      </w:r>
      <w:r w:rsidR="00F35FAA">
        <w:t>varying</w:t>
      </w:r>
      <w:r w:rsidR="00455389">
        <w:t xml:space="preserve"> liquid </w:t>
      </w:r>
      <w:r w:rsidR="00F35FAA">
        <w:t>film</w:t>
      </w:r>
      <w:r w:rsidR="00455389">
        <w:t xml:space="preserve"> with a flow reversal due to flooding in the test </w:t>
      </w:r>
      <w:r w:rsidR="00F35FAA">
        <w:t>section. Figure</w:t>
      </w:r>
      <w:r w:rsidR="00455389">
        <w:t xml:space="preserve"> 7f presents a typical sensor response to the </w:t>
      </w:r>
      <w:r w:rsidR="006678D9">
        <w:t xml:space="preserve">churn flow regime. It is inferred from the time frame of around 4.2 s – 4.6 s that a churn effect occurs. This presents an unstable </w:t>
      </w:r>
      <w:r w:rsidR="00F35FAA">
        <w:t>elongated</w:t>
      </w:r>
      <w:r w:rsidR="006678D9">
        <w:t xml:space="preserve"> bubble collapsing as a result and carried up the pipe with the rising liquid slug (time interval 4.6 s – 4.9 s) behind it.</w:t>
      </w:r>
    </w:p>
    <w:p w14:paraId="0916407E" w14:textId="080E4E42" w:rsidR="007C7269" w:rsidRDefault="007C7269" w:rsidP="000D7EE1">
      <w:pPr>
        <w:widowControl/>
        <w:overflowPunct/>
        <w:autoSpaceDE/>
        <w:autoSpaceDN/>
        <w:adjustRightInd/>
        <w:spacing w:before="240"/>
        <w:ind w:firstLine="360"/>
        <w:jc w:val="both"/>
        <w:textAlignment w:val="auto"/>
      </w:pPr>
    </w:p>
    <w:p w14:paraId="3ABC023D" w14:textId="0B22BBB2" w:rsidR="004C12F7" w:rsidRDefault="004C12F7" w:rsidP="006678D9">
      <w:pPr>
        <w:jc w:val="both"/>
      </w:pPr>
    </w:p>
    <w:p w14:paraId="104402A0" w14:textId="00968E8B" w:rsidR="00F35FAA" w:rsidRDefault="00F35FAA" w:rsidP="006678D9">
      <w:pPr>
        <w:jc w:val="both"/>
      </w:pPr>
    </w:p>
    <w:p w14:paraId="634C01DF" w14:textId="1BD37700" w:rsidR="00F35FAA" w:rsidRDefault="00F35FAA" w:rsidP="006678D9">
      <w:pPr>
        <w:jc w:val="both"/>
      </w:pPr>
    </w:p>
    <w:p w14:paraId="2FC248BA" w14:textId="4C7DCC6F" w:rsidR="00F35FAA" w:rsidRDefault="00F35FAA" w:rsidP="006678D9">
      <w:pPr>
        <w:jc w:val="both"/>
      </w:pPr>
    </w:p>
    <w:p w14:paraId="1103B287" w14:textId="731E3E22" w:rsidR="00A65FEE" w:rsidRDefault="00A65FEE" w:rsidP="005671A2">
      <w:pPr>
        <w:jc w:val="both"/>
      </w:pPr>
    </w:p>
    <w:p w14:paraId="0E9FE284" w14:textId="04FC1C69" w:rsidR="00910116" w:rsidRDefault="00910116" w:rsidP="005671A2">
      <w:pPr>
        <w:jc w:val="both"/>
        <w:rPr>
          <w:b/>
        </w:rPr>
      </w:pPr>
    </w:p>
    <w:p w14:paraId="654A7EFB" w14:textId="7594C515" w:rsidR="00550F6F" w:rsidRDefault="00550F6F" w:rsidP="005671A2">
      <w:pPr>
        <w:jc w:val="both"/>
        <w:rPr>
          <w:b/>
        </w:rPr>
      </w:pPr>
    </w:p>
    <w:p w14:paraId="75F654EC" w14:textId="29636806" w:rsidR="00550F6F" w:rsidRDefault="00550F6F" w:rsidP="006D3227">
      <w:pPr>
        <w:jc w:val="center"/>
        <w:rPr>
          <w:b/>
        </w:rPr>
      </w:pPr>
    </w:p>
    <w:p w14:paraId="0624D79A" w14:textId="1769A9D9" w:rsidR="00550F6F" w:rsidRDefault="00550F6F" w:rsidP="005671A2">
      <w:pPr>
        <w:jc w:val="both"/>
        <w:rPr>
          <w:b/>
        </w:rPr>
      </w:pPr>
    </w:p>
    <w:p w14:paraId="4E6FD7C8" w14:textId="77777777" w:rsidR="00550F6F" w:rsidRDefault="00550F6F" w:rsidP="005671A2">
      <w:pPr>
        <w:jc w:val="both"/>
        <w:rPr>
          <w:b/>
        </w:rPr>
      </w:pPr>
    </w:p>
    <w:p w14:paraId="33B5ED46" w14:textId="3F33C62B" w:rsidR="00550F6F" w:rsidRDefault="00550F6F" w:rsidP="005671A2">
      <w:pPr>
        <w:jc w:val="both"/>
        <w:rPr>
          <w:b/>
        </w:rPr>
      </w:pPr>
    </w:p>
    <w:p w14:paraId="655C5332" w14:textId="7F2847BC" w:rsidR="00550F6F" w:rsidRDefault="00550F6F" w:rsidP="005671A2">
      <w:pPr>
        <w:jc w:val="both"/>
        <w:rPr>
          <w:b/>
        </w:rPr>
      </w:pPr>
    </w:p>
    <w:p w14:paraId="21F08AEB" w14:textId="77777777" w:rsidR="00550F6F" w:rsidRDefault="00550F6F" w:rsidP="005671A2">
      <w:pPr>
        <w:jc w:val="both"/>
        <w:rPr>
          <w:b/>
        </w:rPr>
      </w:pPr>
    </w:p>
    <w:p w14:paraId="240E2679" w14:textId="6C04094F" w:rsidR="00550F6F" w:rsidRDefault="00550F6F" w:rsidP="005671A2">
      <w:pPr>
        <w:jc w:val="both"/>
        <w:rPr>
          <w:b/>
        </w:rPr>
      </w:pPr>
    </w:p>
    <w:p w14:paraId="4DE6C646" w14:textId="78FE0749" w:rsidR="00550F6F" w:rsidRDefault="00550F6F" w:rsidP="005671A2">
      <w:pPr>
        <w:jc w:val="both"/>
        <w:rPr>
          <w:b/>
        </w:rPr>
      </w:pPr>
    </w:p>
    <w:p w14:paraId="29514EDC" w14:textId="78AC0898" w:rsidR="00550F6F" w:rsidRDefault="00550F6F" w:rsidP="005671A2">
      <w:pPr>
        <w:jc w:val="both"/>
        <w:rPr>
          <w:b/>
        </w:rPr>
      </w:pPr>
    </w:p>
    <w:p w14:paraId="2F4B2930" w14:textId="77777777" w:rsidR="00550F6F" w:rsidRDefault="00550F6F" w:rsidP="005671A2">
      <w:pPr>
        <w:jc w:val="both"/>
        <w:rPr>
          <w:b/>
        </w:rPr>
      </w:pPr>
    </w:p>
    <w:p w14:paraId="7177D30D" w14:textId="77777777" w:rsidR="00550F6F" w:rsidRDefault="00550F6F" w:rsidP="005671A2">
      <w:pPr>
        <w:jc w:val="both"/>
        <w:rPr>
          <w:b/>
        </w:rPr>
      </w:pPr>
    </w:p>
    <w:p w14:paraId="2935B135" w14:textId="77777777" w:rsidR="00A02C11" w:rsidRDefault="00A02C11" w:rsidP="005671A2">
      <w:pPr>
        <w:jc w:val="both"/>
        <w:rPr>
          <w:b/>
        </w:rPr>
      </w:pPr>
    </w:p>
    <w:p w14:paraId="0BDBFB06" w14:textId="77777777" w:rsidR="00A02C11" w:rsidRDefault="00A02C11" w:rsidP="005671A2">
      <w:pPr>
        <w:jc w:val="both"/>
        <w:rPr>
          <w:b/>
        </w:rPr>
      </w:pPr>
    </w:p>
    <w:p w14:paraId="1139D492" w14:textId="6087AB0A" w:rsidR="00A02C11" w:rsidRDefault="00A02C11" w:rsidP="005671A2">
      <w:pPr>
        <w:jc w:val="both"/>
        <w:rPr>
          <w:b/>
        </w:rPr>
      </w:pPr>
    </w:p>
    <w:p w14:paraId="729CB223" w14:textId="324AA10E" w:rsidR="00A02C11" w:rsidRDefault="00BF52AF" w:rsidP="005671A2">
      <w:pPr>
        <w:jc w:val="both"/>
        <w:rPr>
          <w:b/>
        </w:rPr>
      </w:pPr>
      <w:r>
        <w:rPr>
          <w:noProof/>
          <w:lang w:val="en-GB" w:eastAsia="en-GB"/>
        </w:rPr>
        <w:drawing>
          <wp:anchor distT="0" distB="0" distL="114300" distR="114300" simplePos="0" relativeHeight="251698176" behindDoc="0" locked="0" layoutInCell="1" allowOverlap="1" wp14:anchorId="1DCE3D0B" wp14:editId="099A45B0">
            <wp:simplePos x="0" y="0"/>
            <wp:positionH relativeFrom="column">
              <wp:posOffset>1368425</wp:posOffset>
            </wp:positionH>
            <wp:positionV relativeFrom="paragraph">
              <wp:posOffset>-118482</wp:posOffset>
            </wp:positionV>
            <wp:extent cx="3554418" cy="4867910"/>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54418" cy="4867910"/>
                    </a:xfrm>
                    <a:prstGeom prst="rect">
                      <a:avLst/>
                    </a:prstGeom>
                  </pic:spPr>
                </pic:pic>
              </a:graphicData>
            </a:graphic>
            <wp14:sizeRelH relativeFrom="margin">
              <wp14:pctWidth>0</wp14:pctWidth>
            </wp14:sizeRelH>
            <wp14:sizeRelV relativeFrom="margin">
              <wp14:pctHeight>0</wp14:pctHeight>
            </wp14:sizeRelV>
          </wp:anchor>
        </w:drawing>
      </w:r>
    </w:p>
    <w:p w14:paraId="006AE566" w14:textId="339A5D20" w:rsidR="00A02C11" w:rsidRDefault="002E0EAD" w:rsidP="005671A2">
      <w:pPr>
        <w:jc w:val="both"/>
        <w:rPr>
          <w:b/>
        </w:rPr>
      </w:pPr>
      <w:r>
        <w:rPr>
          <w:noProof/>
          <w:lang w:val="en-GB" w:eastAsia="en-GB"/>
        </w:rPr>
        <w:drawing>
          <wp:anchor distT="0" distB="0" distL="114300" distR="114300" simplePos="0" relativeHeight="251699200" behindDoc="0" locked="0" layoutInCell="1" allowOverlap="1" wp14:anchorId="40E086D5" wp14:editId="3EC637E7">
            <wp:simplePos x="0" y="0"/>
            <wp:positionH relativeFrom="column">
              <wp:posOffset>4841240</wp:posOffset>
            </wp:positionH>
            <wp:positionV relativeFrom="paragraph">
              <wp:posOffset>2103120</wp:posOffset>
            </wp:positionV>
            <wp:extent cx="362585" cy="1901190"/>
            <wp:effectExtent l="19050" t="19050" r="18415" b="22860"/>
            <wp:wrapNone/>
            <wp:docPr id="21" name="Content Placeholder 4">
              <a:extLst xmlns:a="http://schemas.openxmlformats.org/drawingml/2006/main">
                <a:ext uri="{FF2B5EF4-FFF2-40B4-BE49-F238E27FC236}">
                  <a16:creationId xmlns:a16="http://schemas.microsoft.com/office/drawing/2014/main" id="{456DE10F-1859-474E-88B8-572C74C8771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6" name="Content Placeholder 4">
                      <a:extLst>
                        <a:ext uri="{FF2B5EF4-FFF2-40B4-BE49-F238E27FC236}">
                          <a16:creationId xmlns:a16="http://schemas.microsoft.com/office/drawing/2014/main" id="{456DE10F-1859-474E-88B8-572C74C87719}"/>
                        </a:ext>
                      </a:extLst>
                    </pic:cNvPr>
                    <pic:cNvPicPr>
                      <a:picLocks noGrp="1"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62585" cy="190119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Pr>
          <w:noProof/>
          <w:lang w:val="en-GB" w:eastAsia="en-GB"/>
        </w:rPr>
        <w:drawing>
          <wp:anchor distT="0" distB="0" distL="114300" distR="114300" simplePos="0" relativeHeight="251700224" behindDoc="0" locked="0" layoutInCell="1" allowOverlap="1" wp14:anchorId="4B6F4CCB" wp14:editId="6730309F">
            <wp:simplePos x="0" y="0"/>
            <wp:positionH relativeFrom="column">
              <wp:posOffset>4841240</wp:posOffset>
            </wp:positionH>
            <wp:positionV relativeFrom="paragraph">
              <wp:posOffset>133985</wp:posOffset>
            </wp:positionV>
            <wp:extent cx="357505" cy="1823085"/>
            <wp:effectExtent l="19050" t="19050" r="23495" b="24765"/>
            <wp:wrapNone/>
            <wp:docPr id="22" name="Picture 17">
              <a:extLst xmlns:a="http://schemas.openxmlformats.org/drawingml/2006/main">
                <a:ext uri="{FF2B5EF4-FFF2-40B4-BE49-F238E27FC236}">
                  <a16:creationId xmlns:a16="http://schemas.microsoft.com/office/drawing/2014/main" id="{FB5986B4-D836-4FD4-8EE3-779A942BBD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FB5986B4-D836-4FD4-8EE3-779A942BBD30}"/>
                        </a:ext>
                      </a:extLst>
                    </pic:cNvPr>
                    <pic:cNvPicPr>
                      <a:picLocks noChangeAspect="1"/>
                    </pic:cNvPicPr>
                  </pic:nvPicPr>
                  <pic:blipFill rotWithShape="1">
                    <a:blip r:embed="rId26">
                      <a:extLst>
                        <a:ext uri="{28A0092B-C50C-407E-A947-70E740481C1C}">
                          <a14:useLocalDpi xmlns:a14="http://schemas.microsoft.com/office/drawing/2010/main" val="0"/>
                        </a:ext>
                      </a:extLst>
                    </a:blip>
                    <a:srcRect l="-1" r="2"/>
                    <a:stretch/>
                  </pic:blipFill>
                  <pic:spPr>
                    <a:xfrm>
                      <a:off x="0" y="0"/>
                      <a:ext cx="357505" cy="18230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FEF3720" w14:textId="3F04C0BC" w:rsidR="00A02C11" w:rsidRDefault="00A02C11" w:rsidP="005671A2">
      <w:pPr>
        <w:jc w:val="both"/>
        <w:rPr>
          <w:b/>
        </w:rPr>
      </w:pPr>
    </w:p>
    <w:p w14:paraId="37227B87" w14:textId="018EF7EF" w:rsidR="00A02C11" w:rsidRDefault="00A02C11" w:rsidP="005671A2">
      <w:pPr>
        <w:jc w:val="both"/>
        <w:rPr>
          <w:b/>
        </w:rPr>
      </w:pPr>
    </w:p>
    <w:p w14:paraId="40E9B229" w14:textId="5B0C7848" w:rsidR="00A02C11" w:rsidRDefault="00A02C11" w:rsidP="005671A2">
      <w:pPr>
        <w:jc w:val="both"/>
        <w:rPr>
          <w:b/>
        </w:rPr>
      </w:pPr>
    </w:p>
    <w:p w14:paraId="6064B565" w14:textId="3FEA27DE" w:rsidR="00A02C11" w:rsidRDefault="00A02C11" w:rsidP="005671A2">
      <w:pPr>
        <w:jc w:val="both"/>
        <w:rPr>
          <w:b/>
        </w:rPr>
      </w:pPr>
    </w:p>
    <w:p w14:paraId="128FD01E" w14:textId="24C792CE" w:rsidR="00A02C11" w:rsidRDefault="00A02C11" w:rsidP="005671A2">
      <w:pPr>
        <w:jc w:val="both"/>
        <w:rPr>
          <w:b/>
        </w:rPr>
      </w:pPr>
    </w:p>
    <w:p w14:paraId="322FBC02" w14:textId="757B7AE3" w:rsidR="00A02C11" w:rsidRDefault="00A02C11" w:rsidP="005671A2">
      <w:pPr>
        <w:jc w:val="both"/>
        <w:rPr>
          <w:b/>
        </w:rPr>
      </w:pPr>
    </w:p>
    <w:p w14:paraId="6C4C598A" w14:textId="0E53CC38" w:rsidR="00A02C11" w:rsidRDefault="00A02C11" w:rsidP="005671A2">
      <w:pPr>
        <w:jc w:val="both"/>
        <w:rPr>
          <w:b/>
        </w:rPr>
      </w:pPr>
    </w:p>
    <w:p w14:paraId="4813E18B" w14:textId="02FD249D" w:rsidR="00A02C11" w:rsidRDefault="00A02C11" w:rsidP="005671A2">
      <w:pPr>
        <w:jc w:val="both"/>
        <w:rPr>
          <w:b/>
        </w:rPr>
      </w:pPr>
    </w:p>
    <w:p w14:paraId="3DC0663E" w14:textId="24D758DA" w:rsidR="00A02C11" w:rsidRDefault="00A02C11" w:rsidP="005671A2">
      <w:pPr>
        <w:jc w:val="both"/>
        <w:rPr>
          <w:b/>
        </w:rPr>
      </w:pPr>
    </w:p>
    <w:p w14:paraId="191F1CB6" w14:textId="13C91DDC" w:rsidR="00A02C11" w:rsidRDefault="00A02C11" w:rsidP="005671A2">
      <w:pPr>
        <w:jc w:val="both"/>
        <w:rPr>
          <w:b/>
        </w:rPr>
      </w:pPr>
    </w:p>
    <w:p w14:paraId="599D30D5" w14:textId="20712D0B" w:rsidR="00A02C11" w:rsidRDefault="00A02C11" w:rsidP="005671A2">
      <w:pPr>
        <w:jc w:val="both"/>
        <w:rPr>
          <w:b/>
        </w:rPr>
      </w:pPr>
    </w:p>
    <w:p w14:paraId="7E67367D" w14:textId="14DB13FC" w:rsidR="00A02C11" w:rsidRDefault="00A02C11" w:rsidP="005671A2">
      <w:pPr>
        <w:jc w:val="both"/>
        <w:rPr>
          <w:b/>
        </w:rPr>
      </w:pPr>
    </w:p>
    <w:p w14:paraId="58A254D1" w14:textId="1E82436B" w:rsidR="00A02C11" w:rsidRDefault="00A02C11" w:rsidP="005671A2">
      <w:pPr>
        <w:jc w:val="both"/>
        <w:rPr>
          <w:b/>
        </w:rPr>
      </w:pPr>
    </w:p>
    <w:p w14:paraId="669CB60F" w14:textId="513333A5" w:rsidR="00A02C11" w:rsidRDefault="00A02C11" w:rsidP="005671A2">
      <w:pPr>
        <w:jc w:val="both"/>
        <w:rPr>
          <w:b/>
        </w:rPr>
      </w:pPr>
    </w:p>
    <w:p w14:paraId="25013903" w14:textId="57825360" w:rsidR="00A02C11" w:rsidRDefault="00A02C11" w:rsidP="005671A2">
      <w:pPr>
        <w:jc w:val="both"/>
        <w:rPr>
          <w:b/>
        </w:rPr>
      </w:pPr>
    </w:p>
    <w:p w14:paraId="3AF50095" w14:textId="7515EE80" w:rsidR="00A02C11" w:rsidRDefault="00A02C11" w:rsidP="005671A2">
      <w:pPr>
        <w:jc w:val="both"/>
        <w:rPr>
          <w:b/>
        </w:rPr>
      </w:pPr>
    </w:p>
    <w:p w14:paraId="64241B75" w14:textId="6132AD40" w:rsidR="00A02C11" w:rsidRDefault="00A02C11" w:rsidP="005671A2">
      <w:pPr>
        <w:jc w:val="both"/>
        <w:rPr>
          <w:b/>
        </w:rPr>
      </w:pPr>
    </w:p>
    <w:p w14:paraId="7BE42D83" w14:textId="18EEA061" w:rsidR="00A65FEE" w:rsidRDefault="00A65FEE" w:rsidP="00227999"/>
    <w:p w14:paraId="23EBADE8" w14:textId="6A42BF38" w:rsidR="00936E47" w:rsidRDefault="00936E47" w:rsidP="00A02C11">
      <w:pPr>
        <w:jc w:val="center"/>
      </w:pPr>
    </w:p>
    <w:p w14:paraId="5734AD4E" w14:textId="457D826D" w:rsidR="004C12F7" w:rsidRDefault="004C12F7" w:rsidP="00A02C11">
      <w:pPr>
        <w:jc w:val="center"/>
      </w:pPr>
    </w:p>
    <w:p w14:paraId="1AE97037" w14:textId="58960D7C" w:rsidR="004C12F7" w:rsidRDefault="004C12F7" w:rsidP="00A02C11">
      <w:pPr>
        <w:jc w:val="center"/>
      </w:pPr>
    </w:p>
    <w:p w14:paraId="0882B085" w14:textId="4BFE1A93" w:rsidR="004C12F7" w:rsidRDefault="004C12F7" w:rsidP="00A02C11">
      <w:pPr>
        <w:jc w:val="center"/>
      </w:pPr>
    </w:p>
    <w:p w14:paraId="43494CB2" w14:textId="0B499C59" w:rsidR="004C12F7" w:rsidRDefault="004C12F7" w:rsidP="00A02C11">
      <w:pPr>
        <w:jc w:val="center"/>
      </w:pPr>
    </w:p>
    <w:p w14:paraId="6E10341C" w14:textId="1F262C32" w:rsidR="004C12F7" w:rsidRDefault="004C12F7" w:rsidP="00A02C11">
      <w:pPr>
        <w:jc w:val="center"/>
      </w:pPr>
    </w:p>
    <w:p w14:paraId="7EAC0224" w14:textId="6D5A4D7A" w:rsidR="004C12F7" w:rsidRDefault="004C12F7" w:rsidP="00A02C11">
      <w:pPr>
        <w:jc w:val="center"/>
      </w:pPr>
    </w:p>
    <w:p w14:paraId="27DB158B" w14:textId="5996B928" w:rsidR="004C12F7" w:rsidRDefault="004C12F7" w:rsidP="00A02C11">
      <w:pPr>
        <w:jc w:val="center"/>
      </w:pPr>
    </w:p>
    <w:p w14:paraId="264D81A7" w14:textId="0E3761B7" w:rsidR="00F35FAA" w:rsidRDefault="00F35FAA" w:rsidP="00A02C11">
      <w:pPr>
        <w:jc w:val="center"/>
      </w:pPr>
    </w:p>
    <w:p w14:paraId="1E8DD4AE" w14:textId="58DDFDF9" w:rsidR="00F35FAA" w:rsidRDefault="00F35FAA" w:rsidP="00A02C11">
      <w:pPr>
        <w:jc w:val="center"/>
      </w:pPr>
    </w:p>
    <w:p w14:paraId="1BB0EEE2" w14:textId="36554A3F" w:rsidR="00F35FAA" w:rsidRDefault="00F35FAA" w:rsidP="00A02C11">
      <w:pPr>
        <w:jc w:val="center"/>
      </w:pPr>
    </w:p>
    <w:p w14:paraId="56F7AA9F" w14:textId="77777777" w:rsidR="00F35FAA" w:rsidRDefault="00F35FAA" w:rsidP="00A02C11">
      <w:pPr>
        <w:jc w:val="center"/>
      </w:pPr>
    </w:p>
    <w:p w14:paraId="01E8451C" w14:textId="152D65A1" w:rsidR="004C12F7" w:rsidRDefault="004C12F7" w:rsidP="00D15488"/>
    <w:p w14:paraId="7BFB53B1" w14:textId="73C69526" w:rsidR="001316FF" w:rsidRDefault="001316FF" w:rsidP="00D15488"/>
    <w:p w14:paraId="2454C9B8" w14:textId="63CB5582" w:rsidR="001316FF" w:rsidRDefault="001316FF" w:rsidP="00D15488"/>
    <w:p w14:paraId="0A9C48E0" w14:textId="28A47B63" w:rsidR="001316FF" w:rsidRDefault="001316FF" w:rsidP="00D15488"/>
    <w:p w14:paraId="491E5FC7" w14:textId="2D4D34D4" w:rsidR="001316FF" w:rsidRDefault="001316FF" w:rsidP="00D15488"/>
    <w:p w14:paraId="05F07333" w14:textId="38284283" w:rsidR="001316FF" w:rsidRDefault="001316FF" w:rsidP="00D15488"/>
    <w:p w14:paraId="712F86AC" w14:textId="474E6780" w:rsidR="001316FF" w:rsidRDefault="001316FF" w:rsidP="00D15488"/>
    <w:p w14:paraId="25E56C73" w14:textId="4FEB6364" w:rsidR="001316FF" w:rsidRDefault="001316FF" w:rsidP="00D15488"/>
    <w:p w14:paraId="1CBE493E" w14:textId="14592596" w:rsidR="001316FF" w:rsidRDefault="001316FF" w:rsidP="00D15488"/>
    <w:p w14:paraId="3EA4F3A6" w14:textId="656B6367" w:rsidR="001316FF" w:rsidRDefault="001316FF" w:rsidP="00D15488"/>
    <w:p w14:paraId="54FC3DBC" w14:textId="6BD92EFC" w:rsidR="001316FF" w:rsidRDefault="001316FF" w:rsidP="00D15488"/>
    <w:p w14:paraId="05EC63A6" w14:textId="1B6627A5" w:rsidR="001316FF" w:rsidRDefault="001316FF" w:rsidP="00D15488"/>
    <w:p w14:paraId="157EDEE2" w14:textId="3F393089" w:rsidR="001316FF" w:rsidRDefault="001316FF" w:rsidP="00D15488"/>
    <w:p w14:paraId="1007C699" w14:textId="295DDF1E" w:rsidR="001316FF" w:rsidRDefault="001316FF" w:rsidP="00D15488"/>
    <w:p w14:paraId="4EAD7E6E" w14:textId="70D825D6" w:rsidR="001316FF" w:rsidRDefault="001316FF" w:rsidP="00D15488"/>
    <w:p w14:paraId="2F3087D1" w14:textId="34C5F04C" w:rsidR="001316FF" w:rsidRDefault="001316FF" w:rsidP="00D15488"/>
    <w:p w14:paraId="2006E9C7" w14:textId="444337A8" w:rsidR="001316FF" w:rsidRDefault="001316FF" w:rsidP="00D15488"/>
    <w:p w14:paraId="61BB02FE" w14:textId="77777777" w:rsidR="001316FF" w:rsidRDefault="001316FF" w:rsidP="00D15488"/>
    <w:p w14:paraId="237B7148" w14:textId="21FFC3BF" w:rsidR="00936E47" w:rsidRDefault="002E0EAD" w:rsidP="00A02C11">
      <w:pPr>
        <w:jc w:val="center"/>
      </w:pPr>
      <w:r>
        <w:rPr>
          <w:noProof/>
          <w:lang w:val="en-GB" w:eastAsia="en-GB"/>
        </w:rPr>
        <mc:AlternateContent>
          <mc:Choice Requires="wpg">
            <w:drawing>
              <wp:anchor distT="0" distB="0" distL="114300" distR="114300" simplePos="0" relativeHeight="251709440" behindDoc="0" locked="0" layoutInCell="1" allowOverlap="1" wp14:anchorId="3BE1F700" wp14:editId="571E6A6D">
                <wp:simplePos x="0" y="0"/>
                <wp:positionH relativeFrom="column">
                  <wp:posOffset>923466</wp:posOffset>
                </wp:positionH>
                <wp:positionV relativeFrom="paragraph">
                  <wp:posOffset>-122686</wp:posOffset>
                </wp:positionV>
                <wp:extent cx="3912180" cy="4597028"/>
                <wp:effectExtent l="0" t="0" r="12700" b="0"/>
                <wp:wrapNone/>
                <wp:docPr id="104" name="Group 1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912180" cy="4597028"/>
                          <a:chOff x="390211" y="114304"/>
                          <a:chExt cx="5005907" cy="6221218"/>
                        </a:xfrm>
                      </wpg:grpSpPr>
                      <pic:pic xmlns:pic="http://schemas.openxmlformats.org/drawingml/2006/picture">
                        <pic:nvPicPr>
                          <pic:cNvPr id="105" name="Picture 105"/>
                          <pic:cNvPicPr/>
                        </pic:nvPicPr>
                        <pic:blipFill>
                          <a:blip r:embed="rId27"/>
                          <a:stretch>
                            <a:fillRect/>
                          </a:stretch>
                        </pic:blipFill>
                        <pic:spPr>
                          <a:xfrm>
                            <a:off x="390211" y="114304"/>
                            <a:ext cx="4854826" cy="6221218"/>
                          </a:xfrm>
                          <a:prstGeom prst="rect">
                            <a:avLst/>
                          </a:prstGeom>
                        </pic:spPr>
                      </pic:pic>
                      <pic:pic xmlns:pic="http://schemas.openxmlformats.org/drawingml/2006/picture">
                        <pic:nvPicPr>
                          <pic:cNvPr id="106" name="Picture 106">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5058685" y="570536"/>
                            <a:ext cx="337363" cy="2497225"/>
                          </a:xfrm>
                          <a:prstGeom prst="rect">
                            <a:avLst/>
                          </a:prstGeom>
                          <a:ln>
                            <a:solidFill>
                              <a:schemeClr val="tx1"/>
                            </a:solidFill>
                          </a:ln>
                        </pic:spPr>
                      </pic:pic>
                      <pic:pic xmlns:pic="http://schemas.openxmlformats.org/drawingml/2006/picture">
                        <pic:nvPicPr>
                          <pic:cNvPr id="107" name="Picture 107">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5058343" y="3184090"/>
                            <a:ext cx="337775" cy="2443163"/>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4C3BE42" id="Group 10" o:spid="_x0000_s1026" style="position:absolute;margin-left:72.7pt;margin-top:-9.65pt;width:308.05pt;height:361.95pt;z-index:251709440;mso-width-relative:margin;mso-height-relative:margin" coordorigin="3902,1143" coordsize="50059,62212"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">
                <v:shape id="Picture 105" o:spid="_x0000_s1027" type="#_x0000_t75" style="position:absolute;left:3902;top:1143;width:48548;height:62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">
                  <v:imagedata r:id="rId30" o:title=""/>
                </v:shape>
                <v:shape id="Picture 106" o:spid="_x0000_s1028" type="#_x0000_t75" style="position:absolute;left:50586;top:5705;width:3374;height:249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" stroked="t" strokecolor="black [3213]">
                  <v:imagedata r:id="rId31" o:title=""/>
                  <v:path arrowok="t"/>
                </v:shape>
                <v:shape id="Picture 107" o:spid="_x0000_s1029" type="#_x0000_t75" style="position:absolute;left:50583;top:31840;width:3378;height:24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" stroked="t" strokecolor="black [3213]">
                  <v:imagedata r:id="rId32" o:title=""/>
                  <v:path arrowok="t"/>
                </v:shape>
              </v:group>
            </w:pict>
          </mc:Fallback>
        </mc:AlternateContent>
      </w:r>
    </w:p>
    <w:p w14:paraId="51B59306" w14:textId="4B0B8B93" w:rsidR="00936E47" w:rsidRDefault="00936E47" w:rsidP="00A02C11">
      <w:pPr>
        <w:jc w:val="center"/>
      </w:pPr>
    </w:p>
    <w:p w14:paraId="3DD62C0A" w14:textId="78CDA26A" w:rsidR="00936E47" w:rsidRDefault="00936E47" w:rsidP="00A02C11">
      <w:pPr>
        <w:jc w:val="center"/>
      </w:pPr>
    </w:p>
    <w:p w14:paraId="5C6453D2" w14:textId="32356449" w:rsidR="00936E47" w:rsidRDefault="00936E47" w:rsidP="00A02C11">
      <w:pPr>
        <w:jc w:val="center"/>
      </w:pPr>
    </w:p>
    <w:p w14:paraId="0FF0977A" w14:textId="38FE5AE5" w:rsidR="00936E47" w:rsidRDefault="00936E47" w:rsidP="00A02C11">
      <w:pPr>
        <w:jc w:val="center"/>
      </w:pPr>
    </w:p>
    <w:p w14:paraId="1BEFE449" w14:textId="251E6592" w:rsidR="00936E47" w:rsidRDefault="00936E47" w:rsidP="00A02C11">
      <w:pPr>
        <w:jc w:val="center"/>
      </w:pPr>
    </w:p>
    <w:p w14:paraId="5D158A80" w14:textId="71C139F9" w:rsidR="00936E47" w:rsidRDefault="00936E47" w:rsidP="00A02C11">
      <w:pPr>
        <w:jc w:val="center"/>
      </w:pPr>
    </w:p>
    <w:p w14:paraId="1E6F435E" w14:textId="3536E697" w:rsidR="00936E47" w:rsidRDefault="00936E47" w:rsidP="00A02C11">
      <w:pPr>
        <w:jc w:val="center"/>
      </w:pPr>
    </w:p>
    <w:p w14:paraId="2D783215" w14:textId="702FCE7A" w:rsidR="00936E47" w:rsidRDefault="00936E47" w:rsidP="00A02C11">
      <w:pPr>
        <w:jc w:val="center"/>
      </w:pPr>
    </w:p>
    <w:p w14:paraId="77262DA9" w14:textId="54B684F5" w:rsidR="00936E47" w:rsidRDefault="00936E47" w:rsidP="00A02C11">
      <w:pPr>
        <w:jc w:val="center"/>
      </w:pPr>
    </w:p>
    <w:p w14:paraId="0EB2AB07" w14:textId="79EC5FCF" w:rsidR="00936E47" w:rsidRDefault="00936E47" w:rsidP="00A02C11">
      <w:pPr>
        <w:jc w:val="center"/>
      </w:pPr>
    </w:p>
    <w:p w14:paraId="7757DE1E" w14:textId="37181C3A" w:rsidR="00936E47" w:rsidRDefault="00936E47" w:rsidP="00A02C11">
      <w:pPr>
        <w:jc w:val="center"/>
      </w:pPr>
    </w:p>
    <w:p w14:paraId="00F1160B" w14:textId="77777777" w:rsidR="00936E47" w:rsidRDefault="00936E47" w:rsidP="00A02C11">
      <w:pPr>
        <w:jc w:val="center"/>
      </w:pPr>
    </w:p>
    <w:p w14:paraId="3BE76243" w14:textId="5825439A" w:rsidR="00936E47" w:rsidRDefault="00936E47" w:rsidP="00A02C11">
      <w:pPr>
        <w:jc w:val="center"/>
      </w:pPr>
    </w:p>
    <w:p w14:paraId="36B17C02" w14:textId="249C3416" w:rsidR="00936E47" w:rsidRDefault="00936E47" w:rsidP="00A02C11">
      <w:pPr>
        <w:jc w:val="center"/>
      </w:pPr>
    </w:p>
    <w:p w14:paraId="0C26B0C3" w14:textId="77777777" w:rsidR="00936E47" w:rsidRDefault="00936E47" w:rsidP="00A02C11">
      <w:pPr>
        <w:jc w:val="center"/>
      </w:pPr>
    </w:p>
    <w:p w14:paraId="757696AD" w14:textId="77777777" w:rsidR="001316FF" w:rsidRDefault="001316FF" w:rsidP="008D3184">
      <w:pPr>
        <w:rPr>
          <w:b/>
        </w:rPr>
      </w:pPr>
    </w:p>
    <w:p w14:paraId="6E661879" w14:textId="77777777" w:rsidR="001316FF" w:rsidRDefault="001316FF" w:rsidP="00ED352B">
      <w:pPr>
        <w:jc w:val="center"/>
        <w:rPr>
          <w:b/>
        </w:rPr>
      </w:pPr>
    </w:p>
    <w:p w14:paraId="076C69F5" w14:textId="77777777" w:rsidR="001316FF" w:rsidRDefault="001316FF" w:rsidP="00ED352B">
      <w:pPr>
        <w:jc w:val="center"/>
        <w:rPr>
          <w:b/>
        </w:rPr>
      </w:pPr>
    </w:p>
    <w:p w14:paraId="4C7503A4" w14:textId="77777777" w:rsidR="00853576" w:rsidRDefault="00853576" w:rsidP="00ED352B">
      <w:pPr>
        <w:jc w:val="center"/>
        <w:rPr>
          <w:b/>
        </w:rPr>
      </w:pPr>
    </w:p>
    <w:p w14:paraId="2DD75019" w14:textId="77777777" w:rsidR="00853576" w:rsidRDefault="00853576" w:rsidP="00ED352B">
      <w:pPr>
        <w:jc w:val="center"/>
        <w:rPr>
          <w:b/>
        </w:rPr>
      </w:pPr>
    </w:p>
    <w:p w14:paraId="06BDA743" w14:textId="77777777" w:rsidR="00853576" w:rsidRDefault="00853576" w:rsidP="00ED352B">
      <w:pPr>
        <w:jc w:val="center"/>
        <w:rPr>
          <w:b/>
        </w:rPr>
      </w:pPr>
    </w:p>
    <w:p w14:paraId="3928FD30" w14:textId="77777777" w:rsidR="00853576" w:rsidRDefault="00853576" w:rsidP="00ED352B">
      <w:pPr>
        <w:jc w:val="center"/>
        <w:rPr>
          <w:b/>
        </w:rPr>
      </w:pPr>
    </w:p>
    <w:p w14:paraId="4FA8F41B" w14:textId="77777777" w:rsidR="00853576" w:rsidRDefault="00853576" w:rsidP="00ED352B">
      <w:pPr>
        <w:jc w:val="center"/>
        <w:rPr>
          <w:b/>
        </w:rPr>
      </w:pPr>
    </w:p>
    <w:p w14:paraId="46BEEF38" w14:textId="77777777" w:rsidR="00853576" w:rsidRDefault="00853576" w:rsidP="00ED352B">
      <w:pPr>
        <w:jc w:val="center"/>
        <w:rPr>
          <w:b/>
        </w:rPr>
      </w:pPr>
    </w:p>
    <w:p w14:paraId="2B4A55CF" w14:textId="275362BA" w:rsidR="00ED352B" w:rsidRDefault="00936E47" w:rsidP="002E0EAD">
      <w:pPr>
        <w:jc w:val="center"/>
      </w:pPr>
      <w:r w:rsidRPr="00C25496">
        <w:rPr>
          <w:b/>
        </w:rPr>
        <w:t>Figure 7</w:t>
      </w:r>
      <w:r>
        <w:t xml:space="preserve">:  Sensor </w:t>
      </w:r>
      <w:r w:rsidR="00F35FAA">
        <w:t>responses and</w:t>
      </w:r>
      <w:r w:rsidR="00ED352B">
        <w:t xml:space="preserve"> observed photographs of flow regimes at constant superficial liquid </w:t>
      </w:r>
      <w:r w:rsidR="00F35FAA">
        <w:t>velocity</w:t>
      </w:r>
      <w:r w:rsidR="00ED352B">
        <w:t xml:space="preserve"> (v</w:t>
      </w:r>
      <w:r w:rsidR="00ED352B" w:rsidRPr="00F35FAA">
        <w:rPr>
          <w:vertAlign w:val="subscript"/>
        </w:rPr>
        <w:t>sl</w:t>
      </w:r>
      <w:r w:rsidR="00ED352B">
        <w:t xml:space="preserve">= 0.0360 m/s) and </w:t>
      </w:r>
      <w:r>
        <w:t xml:space="preserve">increasing gas velocities at </w:t>
      </w:r>
      <w:r w:rsidR="00ED352B">
        <w:t xml:space="preserve">(a) </w:t>
      </w:r>
      <w:r w:rsidR="009F69AE">
        <w:t xml:space="preserve">0.005 </w:t>
      </w:r>
      <w:r w:rsidR="00ED352B">
        <w:t xml:space="preserve">m/s (b) </w:t>
      </w:r>
      <w:r w:rsidR="009F69AE">
        <w:t xml:space="preserve">0.0108 </w:t>
      </w:r>
      <w:r w:rsidR="00ED352B">
        <w:t>m/</w:t>
      </w:r>
      <w:r w:rsidR="008755B1">
        <w:t>s (</w:t>
      </w:r>
      <w:r w:rsidR="00ED352B">
        <w:t>c) 0.054 m/</w:t>
      </w:r>
      <w:r w:rsidR="008755B1">
        <w:t>s (</w:t>
      </w:r>
      <w:r w:rsidR="00ED352B">
        <w:t>d) 0.081 m/s (e) 0.108 m/s (f) 0.16</w:t>
      </w:r>
      <w:r w:rsidR="004F679A">
        <w:t>1</w:t>
      </w:r>
      <w:r w:rsidR="00ED352B">
        <w:t xml:space="preserve"> m/s</w:t>
      </w:r>
    </w:p>
    <w:p w14:paraId="0EF3A22F" w14:textId="0CEAEB1C" w:rsidR="00936E47" w:rsidRDefault="00936E47" w:rsidP="002E0EAD">
      <w:pPr>
        <w:jc w:val="center"/>
      </w:pPr>
    </w:p>
    <w:p w14:paraId="44F49A48" w14:textId="7FB982B8" w:rsidR="006347E1" w:rsidRDefault="00D804A6" w:rsidP="000D306F">
      <w:pPr>
        <w:widowControl/>
        <w:overflowPunct/>
        <w:autoSpaceDE/>
        <w:autoSpaceDN/>
        <w:adjustRightInd/>
        <w:spacing w:before="240"/>
        <w:jc w:val="both"/>
        <w:textAlignment w:val="auto"/>
      </w:pPr>
      <w:r>
        <w:t>Observation of the</w:t>
      </w:r>
      <w:r w:rsidR="000D7EE1">
        <w:t xml:space="preserve"> sensor response </w:t>
      </w:r>
      <w:r>
        <w:t>is</w:t>
      </w:r>
      <w:r w:rsidR="000D7EE1">
        <w:t xml:space="preserve"> adequate </w:t>
      </w:r>
      <w:r>
        <w:t xml:space="preserve">for </w:t>
      </w:r>
      <w:r w:rsidR="000D7EE1">
        <w:t xml:space="preserve">identifying flow </w:t>
      </w:r>
      <w:r w:rsidR="00F35FAA">
        <w:t>structures</w:t>
      </w:r>
      <w:r w:rsidR="000D7EE1">
        <w:t xml:space="preserve"> based on the variation in </w:t>
      </w:r>
      <w:r w:rsidR="00F35FAA">
        <w:t>calibrated responses. However</w:t>
      </w:r>
      <w:r w:rsidR="00B20D34">
        <w:t>,</w:t>
      </w:r>
      <w:r w:rsidR="000D7EE1">
        <w:t xml:space="preserve"> further analysis of the sensor response is necessary to aide a </w:t>
      </w:r>
      <w:r w:rsidR="00F35FAA">
        <w:t>real-time</w:t>
      </w:r>
      <w:r w:rsidR="000D7EE1">
        <w:t xml:space="preserve"> identification of flow regimes. In view of this, the consideration of </w:t>
      </w:r>
      <w:r>
        <w:t xml:space="preserve"> a </w:t>
      </w:r>
      <w:r w:rsidR="00B20D34">
        <w:t>flow regime discrimination method</w:t>
      </w:r>
      <w:r w:rsidR="000D7EE1">
        <w:t xml:space="preserve"> was </w:t>
      </w:r>
      <w:r w:rsidR="00F35FAA">
        <w:t>performed</w:t>
      </w:r>
      <w:r w:rsidR="000D7EE1">
        <w:t xml:space="preserve"> using histograms composed of the sensor </w:t>
      </w:r>
      <w:r w:rsidR="00F35FAA">
        <w:t>response</w:t>
      </w:r>
      <w:r w:rsidR="000D7EE1">
        <w:t xml:space="preserve"> and  count</w:t>
      </w:r>
      <w:r w:rsidR="00D04B8B">
        <w:t xml:space="preserve"> percentage</w:t>
      </w:r>
      <w:r w:rsidR="000D7EE1">
        <w:t xml:space="preserve">. The percentage count </w:t>
      </w:r>
      <w:r w:rsidR="00F35FAA">
        <w:t>was</w:t>
      </w:r>
      <w:r w:rsidR="000D7EE1">
        <w:t xml:space="preserve"> computed </w:t>
      </w:r>
      <w:r w:rsidR="00A96DD9">
        <w:t>based on</w:t>
      </w:r>
      <w:r w:rsidR="000D7EE1">
        <w:t xml:space="preserve"> the </w:t>
      </w:r>
      <w:r w:rsidR="00B20D34">
        <w:t xml:space="preserve">total sample count of 29944 captured over a period of 10 seconds for each sensor </w:t>
      </w:r>
      <w:r w:rsidR="00770CEE">
        <w:t>pair. Figure</w:t>
      </w:r>
      <w:r w:rsidR="002F6F7E">
        <w:t xml:space="preserve"> 8 shows a group </w:t>
      </w:r>
      <w:r w:rsidR="000D7EE1">
        <w:t>of histo</w:t>
      </w:r>
      <w:r w:rsidR="00110F09">
        <w:t>grams</w:t>
      </w:r>
      <w:r w:rsidR="002F6F7E">
        <w:t xml:space="preserve">, </w:t>
      </w:r>
      <w:r w:rsidR="00110F09">
        <w:t>derived</w:t>
      </w:r>
      <w:r w:rsidR="002F6F7E">
        <w:t xml:space="preserve"> for the same flow </w:t>
      </w:r>
      <w:r w:rsidR="00A96DD9">
        <w:t>conditions</w:t>
      </w:r>
      <w:r w:rsidR="002F6F7E">
        <w:t xml:space="preserve"> (i.e. v</w:t>
      </w:r>
      <w:r w:rsidR="002F6F7E" w:rsidRPr="002F6F7E">
        <w:rPr>
          <w:vertAlign w:val="subscript"/>
        </w:rPr>
        <w:t xml:space="preserve">sl </w:t>
      </w:r>
      <w:r w:rsidR="002F6F7E">
        <w:t xml:space="preserve">= 0.0361 m/s and varying gas velocities) as described in figure </w:t>
      </w:r>
      <w:r w:rsidR="00A96DD9">
        <w:t>7. Figure</w:t>
      </w:r>
      <w:r w:rsidR="002F6F7E">
        <w:t xml:space="preserve"> 8a,</w:t>
      </w:r>
      <w:r w:rsidR="00B20D34">
        <w:t xml:space="preserve"> presents a </w:t>
      </w:r>
      <w:r w:rsidR="003B4495">
        <w:t xml:space="preserve">typical </w:t>
      </w:r>
      <w:r w:rsidR="00B20D34">
        <w:t>histogram d</w:t>
      </w:r>
      <w:r w:rsidR="0081602C">
        <w:t>erived for the bubble flow</w:t>
      </w:r>
      <w:r w:rsidR="00B20D34">
        <w:t xml:space="preserve"> regime </w:t>
      </w:r>
      <w:r w:rsidR="003B4495">
        <w:t>(at vsg</w:t>
      </w:r>
      <w:r w:rsidR="002F6F7E">
        <w:t xml:space="preserve"> = 0.0051 m/s</w:t>
      </w:r>
      <w:r w:rsidR="004B0460">
        <w:t>)</w:t>
      </w:r>
      <w:r w:rsidR="002F6F7E">
        <w:t xml:space="preserve">. </w:t>
      </w:r>
      <w:r w:rsidR="003B4495">
        <w:t xml:space="preserve">The shape of the </w:t>
      </w:r>
      <w:r w:rsidR="00A96DD9">
        <w:t>histogram</w:t>
      </w:r>
      <w:r w:rsidR="003B4495">
        <w:t xml:space="preserve"> is characterized</w:t>
      </w:r>
      <w:r w:rsidR="0081602C">
        <w:t xml:space="preserve"> by a</w:t>
      </w:r>
      <w:r w:rsidR="00B20D34">
        <w:t xml:space="preserve"> </w:t>
      </w:r>
      <w:r w:rsidR="006347E1">
        <w:t>high count of around 60</w:t>
      </w:r>
      <w:r w:rsidR="00B20D34">
        <w:t xml:space="preserve">% </w:t>
      </w:r>
      <w:r w:rsidR="0081602C">
        <w:t>at</w:t>
      </w:r>
      <w:r w:rsidR="004C12F7">
        <w:t xml:space="preserve"> the </w:t>
      </w:r>
      <w:r w:rsidR="004C12F7" w:rsidRPr="00C67F34">
        <w:rPr>
          <w:i/>
        </w:rPr>
        <w:t>V</w:t>
      </w:r>
      <w:r w:rsidR="004C12F7" w:rsidRPr="00C67F34">
        <w:rPr>
          <w:i/>
          <w:vertAlign w:val="subscript"/>
        </w:rPr>
        <w:t>water</w:t>
      </w:r>
      <w:r w:rsidR="004C12F7" w:rsidRPr="00CC4913">
        <w:rPr>
          <w:vertAlign w:val="subscript"/>
        </w:rPr>
        <w:t xml:space="preserve"> </w:t>
      </w:r>
      <w:r w:rsidR="00B20D34">
        <w:t>response</w:t>
      </w:r>
      <w:r w:rsidR="0081602C">
        <w:t xml:space="preserve"> (representing the single </w:t>
      </w:r>
      <w:r w:rsidR="006347E1">
        <w:t xml:space="preserve">peak). </w:t>
      </w:r>
      <w:r w:rsidR="003B4495">
        <w:t xml:space="preserve">This </w:t>
      </w:r>
      <w:r w:rsidR="00A96DD9">
        <w:t>represents</w:t>
      </w:r>
      <w:r w:rsidR="003B4495">
        <w:t xml:space="preserve"> the presence </w:t>
      </w:r>
      <w:r w:rsidR="00C67F34">
        <w:t>of a</w:t>
      </w:r>
      <w:r w:rsidR="003B4495">
        <w:t xml:space="preserve"> high fraction of liquid in the test </w:t>
      </w:r>
      <w:r w:rsidR="00A96DD9">
        <w:t>section. The</w:t>
      </w:r>
      <w:r w:rsidR="006347E1">
        <w:t xml:space="preserve"> spread of the remaining counts </w:t>
      </w:r>
      <w:r w:rsidR="00D04B8B">
        <w:t>is</w:t>
      </w:r>
      <w:r w:rsidR="006347E1">
        <w:t xml:space="preserve"> attributed to </w:t>
      </w:r>
      <w:r w:rsidR="0081602C">
        <w:t>the</w:t>
      </w:r>
      <w:r w:rsidR="00C67F34">
        <w:t xml:space="preserve"> interfacial scattering of the bubbles rising in the sensing </w:t>
      </w:r>
      <w:r w:rsidR="00A96DD9">
        <w:t>area. A</w:t>
      </w:r>
      <w:r w:rsidR="00C67F34">
        <w:t xml:space="preserve"> 5% count around the </w:t>
      </w:r>
      <w:r w:rsidR="00C67F34" w:rsidRPr="00A40E9E">
        <w:rPr>
          <w:i/>
        </w:rPr>
        <w:t>V</w:t>
      </w:r>
      <w:r w:rsidR="00C67F34" w:rsidRPr="00A40E9E">
        <w:rPr>
          <w:i/>
          <w:vertAlign w:val="subscript"/>
        </w:rPr>
        <w:t>int</w:t>
      </w:r>
      <w:r w:rsidR="00C67F34">
        <w:t xml:space="preserve"> response shows evidence of this scattering caused</w:t>
      </w:r>
      <w:r w:rsidR="00D04B8B">
        <w:t xml:space="preserve"> by</w:t>
      </w:r>
      <w:r w:rsidR="00C67F34">
        <w:t xml:space="preserve"> the presence of ellipsoidal bubbles. The presence of smaller spherical bubbles contribute</w:t>
      </w:r>
      <w:r w:rsidR="00D04B8B">
        <w:t>s</w:t>
      </w:r>
      <w:r w:rsidR="00C67F34">
        <w:t xml:space="preserve"> to scattering leading to counts between the </w:t>
      </w:r>
      <w:r w:rsidR="00C67F34" w:rsidRPr="00A40E9E">
        <w:rPr>
          <w:i/>
        </w:rPr>
        <w:t>V</w:t>
      </w:r>
      <w:r w:rsidR="00C67F34" w:rsidRPr="00A40E9E">
        <w:rPr>
          <w:i/>
          <w:vertAlign w:val="subscript"/>
        </w:rPr>
        <w:t>water</w:t>
      </w:r>
      <w:r w:rsidR="00C67F34">
        <w:t xml:space="preserve"> and </w:t>
      </w:r>
      <w:r w:rsidR="00C67F34" w:rsidRPr="00A40E9E">
        <w:rPr>
          <w:i/>
        </w:rPr>
        <w:t>V</w:t>
      </w:r>
      <w:r w:rsidR="00C67F34" w:rsidRPr="00A40E9E">
        <w:rPr>
          <w:i/>
          <w:vertAlign w:val="subscript"/>
        </w:rPr>
        <w:t>air</w:t>
      </w:r>
      <w:r w:rsidR="00C67F34" w:rsidRPr="00C67F34">
        <w:rPr>
          <w:vertAlign w:val="subscript"/>
        </w:rPr>
        <w:t xml:space="preserve"> </w:t>
      </w:r>
      <w:r w:rsidR="00C67F34">
        <w:t>responses</w:t>
      </w:r>
      <w:r w:rsidR="00A40E9E">
        <w:t xml:space="preserve">. </w:t>
      </w:r>
      <w:r w:rsidR="00D04B8B">
        <w:t>Owing</w:t>
      </w:r>
      <w:r w:rsidR="00A40E9E">
        <w:t xml:space="preserve"> </w:t>
      </w:r>
      <w:r w:rsidR="00AA7FC3">
        <w:t>to the dominance</w:t>
      </w:r>
      <w:r w:rsidR="00A40E9E">
        <w:t xml:space="preserve"> of</w:t>
      </w:r>
      <w:r w:rsidR="00D04B8B">
        <w:t xml:space="preserve"> the</w:t>
      </w:r>
      <w:r w:rsidR="00A40E9E">
        <w:t xml:space="preserve"> scattering effect, there exists a minimal count around the </w:t>
      </w:r>
      <w:r w:rsidR="00A40E9E" w:rsidRPr="00A96DD9">
        <w:rPr>
          <w:i/>
        </w:rPr>
        <w:t>V</w:t>
      </w:r>
      <w:r w:rsidR="00A40E9E" w:rsidRPr="00A40E9E">
        <w:rPr>
          <w:vertAlign w:val="subscript"/>
        </w:rPr>
        <w:t>air</w:t>
      </w:r>
      <w:r w:rsidR="00A40E9E">
        <w:t xml:space="preserve"> </w:t>
      </w:r>
      <w:r w:rsidR="00A96DD9">
        <w:t>response</w:t>
      </w:r>
      <w:r w:rsidR="00A40E9E">
        <w:t xml:space="preserve"> as indicated in figure 8a.</w:t>
      </w:r>
    </w:p>
    <w:p w14:paraId="5F686260" w14:textId="7F2C1A35" w:rsidR="00936E47" w:rsidRDefault="00A40E9E" w:rsidP="00770CEE">
      <w:pPr>
        <w:ind w:firstLine="284"/>
        <w:jc w:val="both"/>
      </w:pPr>
      <w:r>
        <w:t xml:space="preserve">For increasing gas </w:t>
      </w:r>
      <w:r w:rsidR="00BD662A">
        <w:t xml:space="preserve">velocities and constant liquid velocity </w:t>
      </w:r>
      <w:r>
        <w:t>(</w:t>
      </w:r>
      <w:r w:rsidR="00A96DD9">
        <w:t>i.e.</w:t>
      </w:r>
      <w:r>
        <w:t>, higher gas fractions)</w:t>
      </w:r>
      <w:r w:rsidR="00BD662A">
        <w:t xml:space="preserve">, the percentage </w:t>
      </w:r>
      <w:r w:rsidR="00AA7FC3">
        <w:t>of counts</w:t>
      </w:r>
      <w:r w:rsidR="004C12F7">
        <w:t xml:space="preserve"> around the </w:t>
      </w:r>
      <w:r w:rsidR="00C008EB" w:rsidRPr="00C008EB">
        <w:rPr>
          <w:i/>
        </w:rPr>
        <w:t>V</w:t>
      </w:r>
      <w:r w:rsidR="004C12F7" w:rsidRPr="00C008EB">
        <w:rPr>
          <w:i/>
          <w:vertAlign w:val="subscript"/>
        </w:rPr>
        <w:t>air</w:t>
      </w:r>
      <w:r w:rsidR="00BD662A" w:rsidRPr="00C008EB">
        <w:rPr>
          <w:i/>
          <w:vertAlign w:val="subscript"/>
        </w:rPr>
        <w:t xml:space="preserve"> </w:t>
      </w:r>
      <w:r w:rsidR="00A96DD9">
        <w:t>response</w:t>
      </w:r>
      <w:r w:rsidR="004C12F7">
        <w:t xml:space="preserve"> </w:t>
      </w:r>
      <w:r w:rsidR="00BD662A">
        <w:t xml:space="preserve">begins to </w:t>
      </w:r>
      <w:r w:rsidR="00AA7FC3">
        <w:t xml:space="preserve">increase. </w:t>
      </w:r>
      <w:r w:rsidR="00BD662A">
        <w:t xml:space="preserve">This </w:t>
      </w:r>
      <w:r w:rsidR="00D04B8B">
        <w:t>is</w:t>
      </w:r>
      <w:r w:rsidR="00BD662A">
        <w:t xml:space="preserve"> due to the presence of bubbles large enough to create refraction of light at their body </w:t>
      </w:r>
      <w:r w:rsidR="00A96DD9">
        <w:t>lengths. The</w:t>
      </w:r>
      <w:r w:rsidR="00BD662A">
        <w:t xml:space="preserve"> bubble – slug flow transition in figure 8b</w:t>
      </w:r>
      <w:r>
        <w:t xml:space="preserve"> </w:t>
      </w:r>
      <w:r w:rsidR="00BD662A">
        <w:t xml:space="preserve">shows evidence of this increase around the </w:t>
      </w:r>
      <w:r w:rsidR="00AA7FC3" w:rsidRPr="00AA7FC3">
        <w:rPr>
          <w:i/>
        </w:rPr>
        <w:t>V</w:t>
      </w:r>
      <w:r w:rsidR="00AA7FC3" w:rsidRPr="00AA7FC3">
        <w:rPr>
          <w:i/>
          <w:vertAlign w:val="subscript"/>
        </w:rPr>
        <w:t>air</w:t>
      </w:r>
      <w:r w:rsidR="00AA7FC3">
        <w:t xml:space="preserve"> response</w:t>
      </w:r>
      <w:r w:rsidR="00BD662A">
        <w:t xml:space="preserve"> </w:t>
      </w:r>
      <w:r w:rsidR="00AA7FC3">
        <w:t>(at</w:t>
      </w:r>
      <w:r w:rsidR="00BD662A">
        <w:t xml:space="preserve"> v</w:t>
      </w:r>
      <w:r w:rsidR="00BD662A" w:rsidRPr="00BD662A">
        <w:rPr>
          <w:vertAlign w:val="subscript"/>
        </w:rPr>
        <w:t>sg</w:t>
      </w:r>
      <w:r w:rsidR="00BD662A">
        <w:t xml:space="preserve"> = 0.0108 m/</w:t>
      </w:r>
      <w:r w:rsidR="00A96DD9">
        <w:t>s,</w:t>
      </w:r>
      <w:r w:rsidR="00BD662A">
        <w:t xml:space="preserve"> </w:t>
      </w:r>
      <w:r w:rsidR="00AA7FC3">
        <w:t>β = 0.22</w:t>
      </w:r>
      <w:r w:rsidR="00BD662A">
        <w:t>)</w:t>
      </w:r>
      <w:r w:rsidR="00AA7FC3">
        <w:t xml:space="preserve"> compared to figure 8a.</w:t>
      </w:r>
      <w:r w:rsidR="004C12F7">
        <w:t xml:space="preserve"> </w:t>
      </w:r>
      <w:r w:rsidR="00AA7FC3">
        <w:t xml:space="preserve">This transition </w:t>
      </w:r>
      <w:r w:rsidR="00A96DD9">
        <w:t>criteria</w:t>
      </w:r>
      <w:r w:rsidR="00AA7FC3">
        <w:t xml:space="preserve"> agrees with that of </w:t>
      </w:r>
      <w:r w:rsidR="004C12F7" w:rsidRPr="006262B8">
        <w:t>Taite</w:t>
      </w:r>
      <w:r w:rsidR="004C12F7" w:rsidRPr="006262B8">
        <w:rPr>
          <w:i/>
        </w:rPr>
        <w:t xml:space="preserve">l et al, </w:t>
      </w:r>
      <w:r w:rsidR="00AA7FC3">
        <w:rPr>
          <w:i/>
        </w:rPr>
        <w:t>(</w:t>
      </w:r>
      <w:r w:rsidR="004C12F7" w:rsidRPr="006262B8">
        <w:rPr>
          <w:i/>
        </w:rPr>
        <w:t>1975</w:t>
      </w:r>
      <w:r w:rsidR="00A96DD9">
        <w:t>). It</w:t>
      </w:r>
      <w:r w:rsidR="00C008EB">
        <w:t xml:space="preserve"> is interesting to note that the % count around the </w:t>
      </w:r>
      <w:r w:rsidR="00C008EB" w:rsidRPr="00C008EB">
        <w:rPr>
          <w:i/>
        </w:rPr>
        <w:t>V</w:t>
      </w:r>
      <w:r w:rsidR="00C008EB" w:rsidRPr="00C008EB">
        <w:rPr>
          <w:i/>
          <w:vertAlign w:val="subscript"/>
        </w:rPr>
        <w:t>water</w:t>
      </w:r>
      <w:r w:rsidR="00C008EB">
        <w:t xml:space="preserve"> </w:t>
      </w:r>
      <w:r w:rsidR="00C008EB" w:rsidRPr="00C008EB">
        <w:t xml:space="preserve">and </w:t>
      </w:r>
      <w:r w:rsidR="00C008EB" w:rsidRPr="00C008EB">
        <w:rPr>
          <w:i/>
        </w:rPr>
        <w:t>V</w:t>
      </w:r>
      <w:r w:rsidR="00C008EB" w:rsidRPr="00C008EB">
        <w:rPr>
          <w:i/>
          <w:vertAlign w:val="subscript"/>
        </w:rPr>
        <w:t>int</w:t>
      </w:r>
      <w:r w:rsidR="00C008EB" w:rsidRPr="00C008EB">
        <w:rPr>
          <w:vertAlign w:val="subscript"/>
        </w:rPr>
        <w:t xml:space="preserve"> </w:t>
      </w:r>
      <w:r w:rsidR="00C008EB">
        <w:t>responses remain</w:t>
      </w:r>
      <w:r w:rsidR="00A305F6">
        <w:t xml:space="preserve">s similar </w:t>
      </w:r>
      <w:r w:rsidR="00C008EB">
        <w:t xml:space="preserve"> </w:t>
      </w:r>
      <w:r w:rsidR="00A305F6">
        <w:t>to</w:t>
      </w:r>
      <w:r w:rsidR="00C008EB">
        <w:t xml:space="preserve"> the of bubble flow </w:t>
      </w:r>
      <w:r w:rsidR="00DE526F">
        <w:t>histo</w:t>
      </w:r>
      <w:r w:rsidR="00C008EB">
        <w:t>gram in figure 8</w:t>
      </w:r>
      <w:r w:rsidR="00A96DD9">
        <w:t>a. This</w:t>
      </w:r>
      <w:r w:rsidR="00C008EB">
        <w:t xml:space="preserve"> </w:t>
      </w:r>
      <w:r w:rsidR="00A305F6">
        <w:t>is</w:t>
      </w:r>
      <w:r w:rsidR="00C008EB">
        <w:t xml:space="preserve"> due</w:t>
      </w:r>
      <w:r w:rsidR="00A305F6">
        <w:t xml:space="preserve"> to</w:t>
      </w:r>
      <w:r w:rsidR="00C008EB">
        <w:t xml:space="preserve"> the presence of a continuous liquid </w:t>
      </w:r>
      <w:r w:rsidR="00A96DD9">
        <w:t>and ellipsoidal</w:t>
      </w:r>
      <w:r w:rsidR="00C008EB">
        <w:t xml:space="preserve"> </w:t>
      </w:r>
      <w:r w:rsidR="008755B1">
        <w:t>bubbles still</w:t>
      </w:r>
      <w:r w:rsidR="00C008EB">
        <w:t xml:space="preserve"> trailing the growing bubble caps</w:t>
      </w:r>
      <w:r w:rsidR="00A305F6">
        <w:t>.</w:t>
      </w:r>
      <w:r w:rsidR="00770CEE">
        <w:t xml:space="preserve"> </w:t>
      </w:r>
      <w:r w:rsidR="00C008EB">
        <w:t>Further increase in gas velo</w:t>
      </w:r>
      <w:r w:rsidR="00626737">
        <w:t>cit</w:t>
      </w:r>
      <w:r w:rsidR="00672A4D">
        <w:t>y</w:t>
      </w:r>
      <w:r w:rsidR="00C008EB">
        <w:t xml:space="preserve"> </w:t>
      </w:r>
      <w:r w:rsidR="00672A4D">
        <w:t>above</w:t>
      </w:r>
      <w:r w:rsidR="00C008EB">
        <w:t xml:space="preserve"> the bubble – slug transition, le</w:t>
      </w:r>
      <w:r w:rsidR="00672A4D">
        <w:t>ads</w:t>
      </w:r>
      <w:r w:rsidR="00C008EB">
        <w:t xml:space="preserve"> to significant increase around the % count of the </w:t>
      </w:r>
      <w:r w:rsidR="00C008EB" w:rsidRPr="00C008EB">
        <w:rPr>
          <w:i/>
        </w:rPr>
        <w:t>V</w:t>
      </w:r>
      <w:r w:rsidR="00C008EB" w:rsidRPr="00C008EB">
        <w:rPr>
          <w:i/>
          <w:vertAlign w:val="subscript"/>
        </w:rPr>
        <w:t xml:space="preserve">air </w:t>
      </w:r>
      <w:r w:rsidR="00626737">
        <w:t>response and a corresponding decrease in the</w:t>
      </w:r>
      <w:r w:rsidR="00C57C68">
        <w:t xml:space="preserve"> %</w:t>
      </w:r>
      <w:r w:rsidR="00626737">
        <w:t xml:space="preserve"> count </w:t>
      </w:r>
      <w:r w:rsidR="00672A4D">
        <w:t>at</w:t>
      </w:r>
      <w:r w:rsidR="00626737">
        <w:t xml:space="preserve"> </w:t>
      </w:r>
      <w:r w:rsidR="00626737" w:rsidRPr="007D5337">
        <w:rPr>
          <w:i/>
        </w:rPr>
        <w:t>V</w:t>
      </w:r>
      <w:r w:rsidR="00626737" w:rsidRPr="007D5337">
        <w:rPr>
          <w:i/>
          <w:vertAlign w:val="subscript"/>
        </w:rPr>
        <w:t>water</w:t>
      </w:r>
      <w:r w:rsidR="00626737">
        <w:t xml:space="preserve"> due to the presence growing Taylor </w:t>
      </w:r>
      <w:r w:rsidR="00EA468B">
        <w:t>bubbles. This</w:t>
      </w:r>
      <w:r w:rsidR="00626737">
        <w:t xml:space="preserve"> development of two local peaks on</w:t>
      </w:r>
      <w:r w:rsidR="00672A4D">
        <w:t xml:space="preserve"> the</w:t>
      </w:r>
      <w:r w:rsidR="00626737">
        <w:t xml:space="preserve"> histogram </w:t>
      </w:r>
      <w:r w:rsidR="00672A4D">
        <w:t>infers</w:t>
      </w:r>
      <w:r w:rsidR="00626737">
        <w:t xml:space="preserve"> a develop</w:t>
      </w:r>
      <w:r w:rsidR="00672A4D">
        <w:t>ing</w:t>
      </w:r>
      <w:r w:rsidR="00626737">
        <w:t xml:space="preserve"> slug flow regime as shown in figures 8c, 8d and 8e.</w:t>
      </w:r>
      <w:r w:rsidR="00672A4D">
        <w:t xml:space="preserve"> </w:t>
      </w:r>
      <w:r w:rsidR="00626737">
        <w:t>A threshold of 10</w:t>
      </w:r>
      <w:r w:rsidR="008D09BA">
        <w:t xml:space="preserve"> </w:t>
      </w:r>
      <w:r w:rsidR="00626737">
        <w:t xml:space="preserve">% count around the </w:t>
      </w:r>
      <w:r w:rsidR="00626737" w:rsidRPr="007D5337">
        <w:rPr>
          <w:i/>
        </w:rPr>
        <w:t>V</w:t>
      </w:r>
      <w:r w:rsidR="00626737" w:rsidRPr="007D5337">
        <w:rPr>
          <w:i/>
          <w:vertAlign w:val="subscript"/>
        </w:rPr>
        <w:t>air</w:t>
      </w:r>
      <w:r w:rsidR="00626737">
        <w:t xml:space="preserve"> response was chosen </w:t>
      </w:r>
      <w:r w:rsidR="00DE526F">
        <w:t xml:space="preserve">for a </w:t>
      </w:r>
      <w:r w:rsidR="00672A4D">
        <w:t>fully</w:t>
      </w:r>
      <w:r w:rsidR="00EA468B">
        <w:t>-developed</w:t>
      </w:r>
      <w:r w:rsidR="00626737">
        <w:t xml:space="preserve"> slug flow regime</w:t>
      </w:r>
      <w:r w:rsidR="00C57C68">
        <w:t xml:space="preserve"> over all flow </w:t>
      </w:r>
      <w:r w:rsidR="00EA468B">
        <w:t>conditions</w:t>
      </w:r>
      <w:r w:rsidR="00C57C68">
        <w:t xml:space="preserve"> run</w:t>
      </w:r>
      <w:r w:rsidR="00626737">
        <w:t>. Figure 8c presents a typical 10</w:t>
      </w:r>
      <w:r w:rsidR="00672A4D">
        <w:t xml:space="preserve"> </w:t>
      </w:r>
      <w:r w:rsidR="00626737">
        <w:t xml:space="preserve">% </w:t>
      </w:r>
      <w:r w:rsidR="008D09BA">
        <w:t xml:space="preserve">criteria around the </w:t>
      </w:r>
      <w:r w:rsidR="008D09BA" w:rsidRPr="007D5337">
        <w:rPr>
          <w:i/>
        </w:rPr>
        <w:t>V</w:t>
      </w:r>
      <w:r w:rsidR="008D09BA" w:rsidRPr="007D5337">
        <w:rPr>
          <w:i/>
          <w:vertAlign w:val="subscript"/>
        </w:rPr>
        <w:t>air</w:t>
      </w:r>
      <w:r w:rsidR="00DE526F">
        <w:t xml:space="preserve"> </w:t>
      </w:r>
      <w:r w:rsidR="00EA468B">
        <w:t>response</w:t>
      </w:r>
      <w:r w:rsidR="008D09BA">
        <w:t xml:space="preserve">, represented by the presence of Taylor bubbles. A reduction in the </w:t>
      </w:r>
      <w:r w:rsidR="008D09BA" w:rsidRPr="007D5337">
        <w:rPr>
          <w:i/>
        </w:rPr>
        <w:t>V</w:t>
      </w:r>
      <w:r w:rsidR="008D09BA" w:rsidRPr="007D5337">
        <w:rPr>
          <w:i/>
          <w:vertAlign w:val="subscript"/>
        </w:rPr>
        <w:t>water</w:t>
      </w:r>
      <w:r w:rsidR="008D09BA" w:rsidRPr="008D09BA">
        <w:rPr>
          <w:vertAlign w:val="subscript"/>
        </w:rPr>
        <w:t xml:space="preserve"> </w:t>
      </w:r>
      <w:r w:rsidR="008D09BA">
        <w:t>response also indicates a reduction in</w:t>
      </w:r>
      <w:r w:rsidR="00831993">
        <w:t xml:space="preserve"> the</w:t>
      </w:r>
      <w:r w:rsidR="008D09BA">
        <w:t xml:space="preserve"> fraction of liquid slug in the test </w:t>
      </w:r>
      <w:r w:rsidR="00625688">
        <w:t xml:space="preserve">section. </w:t>
      </w:r>
      <w:r w:rsidR="00DE526F">
        <w:t>F</w:t>
      </w:r>
      <w:r w:rsidR="008D09BA">
        <w:t xml:space="preserve">urther </w:t>
      </w:r>
      <w:r w:rsidR="00DE526F">
        <w:t xml:space="preserve">reductions in </w:t>
      </w:r>
      <w:r w:rsidR="00DE526F" w:rsidRPr="007D5337">
        <w:rPr>
          <w:i/>
        </w:rPr>
        <w:t>V</w:t>
      </w:r>
      <w:r w:rsidR="00DE526F" w:rsidRPr="007D5337">
        <w:rPr>
          <w:i/>
          <w:vertAlign w:val="subscript"/>
        </w:rPr>
        <w:t>water</w:t>
      </w:r>
      <w:r w:rsidR="00DE526F">
        <w:t xml:space="preserve"> and increases in </w:t>
      </w:r>
      <w:r w:rsidR="007D5337" w:rsidRPr="007D5337">
        <w:rPr>
          <w:i/>
        </w:rPr>
        <w:t>V</w:t>
      </w:r>
      <w:r w:rsidR="007D5337" w:rsidRPr="007D5337">
        <w:rPr>
          <w:i/>
          <w:vertAlign w:val="subscript"/>
        </w:rPr>
        <w:t>air</w:t>
      </w:r>
      <w:r w:rsidR="007D5337" w:rsidRPr="00DE526F">
        <w:rPr>
          <w:vertAlign w:val="subscript"/>
        </w:rPr>
        <w:t xml:space="preserve"> </w:t>
      </w:r>
      <w:r w:rsidR="007D5337">
        <w:t>can</w:t>
      </w:r>
      <w:r w:rsidR="008D09BA">
        <w:t xml:space="preserve"> be observed as gas fractions increase </w:t>
      </w:r>
      <w:r w:rsidR="00C57C68">
        <w:t>in</w:t>
      </w:r>
      <w:r w:rsidR="008D09BA">
        <w:t xml:space="preserve"> figure 8d and 8e</w:t>
      </w:r>
      <w:r w:rsidR="00DE526F">
        <w:t>.</w:t>
      </w:r>
      <w:r w:rsidR="008D09BA">
        <w:t xml:space="preserve"> </w:t>
      </w:r>
      <w:r w:rsidR="00831993">
        <w:t>The</w:t>
      </w:r>
      <w:r w:rsidR="007D5337">
        <w:t xml:space="preserve"> transition from the slug flow to churn flow is expected to occur when a minimal % count of </w:t>
      </w:r>
      <w:r w:rsidR="007D5337" w:rsidRPr="007D5337">
        <w:rPr>
          <w:i/>
        </w:rPr>
        <w:t>V</w:t>
      </w:r>
      <w:r w:rsidR="007D5337" w:rsidRPr="007D5337">
        <w:rPr>
          <w:i/>
          <w:vertAlign w:val="subscript"/>
        </w:rPr>
        <w:t>water</w:t>
      </w:r>
      <w:r w:rsidR="007D5337">
        <w:t xml:space="preserve"> exists, hence indicating the absence of a continuous liquid phase</w:t>
      </w:r>
      <w:r w:rsidR="00C57C68">
        <w:t xml:space="preserve"> or rather an </w:t>
      </w:r>
      <w:r w:rsidR="00CE13D6">
        <w:t>unstable liquid</w:t>
      </w:r>
      <w:r w:rsidR="00C57C68">
        <w:t xml:space="preserve"> film forming at the walls of the test </w:t>
      </w:r>
      <w:r w:rsidR="00EA468B">
        <w:t>section. Figure</w:t>
      </w:r>
      <w:r w:rsidR="007D5337">
        <w:t xml:space="preserve"> 8f shows the shift from right to left </w:t>
      </w:r>
      <w:r w:rsidR="00C57C68">
        <w:t xml:space="preserve">of the distribution </w:t>
      </w:r>
      <w:r w:rsidR="007D5337">
        <w:t xml:space="preserve">due to significant counts between the </w:t>
      </w:r>
      <w:r w:rsidR="007D5337" w:rsidRPr="00C57C68">
        <w:rPr>
          <w:i/>
        </w:rPr>
        <w:t>V</w:t>
      </w:r>
      <w:r w:rsidR="007D5337" w:rsidRPr="00C57C68">
        <w:rPr>
          <w:i/>
          <w:vertAlign w:val="subscript"/>
        </w:rPr>
        <w:t>air</w:t>
      </w:r>
      <w:r w:rsidR="007D5337">
        <w:t xml:space="preserve"> and </w:t>
      </w:r>
      <w:r w:rsidR="007D5337" w:rsidRPr="00C57C68">
        <w:rPr>
          <w:i/>
        </w:rPr>
        <w:t>V</w:t>
      </w:r>
      <w:r w:rsidR="007D5337" w:rsidRPr="00C57C68">
        <w:rPr>
          <w:i/>
          <w:vertAlign w:val="subscript"/>
        </w:rPr>
        <w:t>int</w:t>
      </w:r>
      <w:r w:rsidR="007D5337">
        <w:t xml:space="preserve"> </w:t>
      </w:r>
      <w:r w:rsidR="00831993">
        <w:t>r</w:t>
      </w:r>
      <w:r w:rsidR="00EA468B">
        <w:t>e</w:t>
      </w:r>
      <w:r w:rsidR="00831993">
        <w:t>s</w:t>
      </w:r>
      <w:r w:rsidR="00EA468B">
        <w:t>ponses. This</w:t>
      </w:r>
      <w:r w:rsidR="00CE13D6">
        <w:t xml:space="preserve"> </w:t>
      </w:r>
      <w:r w:rsidR="00831993">
        <w:t>is</w:t>
      </w:r>
      <w:r w:rsidR="00CE13D6">
        <w:t xml:space="preserve"> expected due to the collapse of elongated slugs and variations in gas liquid interface. </w:t>
      </w:r>
      <w:r w:rsidR="00DE526F">
        <w:t xml:space="preserve">The </w:t>
      </w:r>
      <w:r w:rsidR="004C12F7">
        <w:t xml:space="preserve">transient nature of the signal </w:t>
      </w:r>
      <w:r w:rsidR="003B4495">
        <w:t>distribution</w:t>
      </w:r>
      <w:r w:rsidR="00CE13D6">
        <w:t xml:space="preserve"> </w:t>
      </w:r>
      <w:r w:rsidR="00831993">
        <w:t>and</w:t>
      </w:r>
      <w:r w:rsidR="00CE13D6">
        <w:t xml:space="preserve"> computed histograms reflects</w:t>
      </w:r>
      <w:r w:rsidR="00DE526F">
        <w:t xml:space="preserve"> the changes that occur in the test section </w:t>
      </w:r>
      <w:r w:rsidR="004C12F7">
        <w:t xml:space="preserve">for all flow conditions considered </w:t>
      </w:r>
      <w:r w:rsidR="00831993">
        <w:t xml:space="preserve">proving </w:t>
      </w:r>
      <w:r w:rsidR="004C12F7">
        <w:t xml:space="preserve">to be an adequate statistical tool </w:t>
      </w:r>
      <w:r w:rsidR="00831993">
        <w:t xml:space="preserve">for </w:t>
      </w:r>
      <w:r w:rsidR="004C12F7">
        <w:t xml:space="preserve"> identifying flow regimes</w:t>
      </w:r>
      <w:r w:rsidR="00831993">
        <w:t>.</w:t>
      </w:r>
    </w:p>
    <w:p w14:paraId="1CE897E8" w14:textId="77777777" w:rsidR="00550F6F" w:rsidRDefault="00550F6F" w:rsidP="00C25496">
      <w:pPr>
        <w:jc w:val="center"/>
      </w:pPr>
    </w:p>
    <w:p w14:paraId="1B5AE73C" w14:textId="77777777" w:rsidR="00A366AE" w:rsidRDefault="00255CD8" w:rsidP="00A366AE">
      <w:r>
        <w:rPr>
          <w:noProof/>
        </w:rPr>
        <w:lastRenderedPageBreak/>
        <w:object w:dxaOrig="1440" w:dyaOrig="1440" w14:anchorId="791B6CF8">
          <v:shape id="_x0000_s1035" type="#_x0000_t75" style="position:absolute;margin-left:75pt;margin-top:.2pt;width:354pt;height:286.5pt;z-index:251707392;mso-position-horizontal:absolute;mso-position-horizontal-relative:text;mso-position-vertical-relative:text">
            <v:imagedata r:id="rId33" o:title=""/>
            <w10:wrap type="square" side="right"/>
          </v:shape>
          <o:OLEObject Type="Embed" ProgID="Origin50.Graph" ShapeID="_x0000_s1035" DrawAspect="Content" ObjectID="_1622897677" r:id="rId34"/>
        </w:object>
      </w:r>
    </w:p>
    <w:p w14:paraId="1E284D10" w14:textId="77777777" w:rsidR="00A366AE" w:rsidRDefault="00A366AE" w:rsidP="00A366AE"/>
    <w:p w14:paraId="13118128" w14:textId="77777777" w:rsidR="00A366AE" w:rsidRDefault="00A366AE" w:rsidP="00A366AE"/>
    <w:p w14:paraId="5AFA1480" w14:textId="77777777" w:rsidR="00A366AE" w:rsidRDefault="00A366AE" w:rsidP="00A366AE"/>
    <w:p w14:paraId="354C11C6" w14:textId="77777777" w:rsidR="00A366AE" w:rsidRDefault="00A366AE" w:rsidP="00A366AE"/>
    <w:p w14:paraId="78AF8C19" w14:textId="77777777" w:rsidR="00A366AE" w:rsidRDefault="00A366AE" w:rsidP="00A366AE"/>
    <w:p w14:paraId="3CC9507E" w14:textId="77777777" w:rsidR="00A366AE" w:rsidRDefault="00A366AE" w:rsidP="00A366AE"/>
    <w:p w14:paraId="32D2A299" w14:textId="77777777" w:rsidR="00A366AE" w:rsidRDefault="00A366AE" w:rsidP="00A366AE"/>
    <w:p w14:paraId="0CF505AB" w14:textId="77777777" w:rsidR="00A366AE" w:rsidRDefault="00A366AE" w:rsidP="00A366AE"/>
    <w:p w14:paraId="76F1F68A" w14:textId="77777777" w:rsidR="00A366AE" w:rsidRDefault="00A366AE" w:rsidP="00A366AE"/>
    <w:p w14:paraId="079107AE" w14:textId="77777777" w:rsidR="00A366AE" w:rsidRDefault="00A366AE" w:rsidP="00A366AE"/>
    <w:p w14:paraId="782BA1C4" w14:textId="77777777" w:rsidR="00A366AE" w:rsidRDefault="00A366AE" w:rsidP="00A366AE"/>
    <w:p w14:paraId="72EA3140" w14:textId="77777777" w:rsidR="00A366AE" w:rsidRDefault="00A366AE" w:rsidP="00A366AE"/>
    <w:p w14:paraId="7CB91D3A" w14:textId="77777777" w:rsidR="00A366AE" w:rsidRDefault="00A366AE" w:rsidP="00A366AE"/>
    <w:p w14:paraId="61C0A6A0" w14:textId="77777777" w:rsidR="00A366AE" w:rsidRDefault="00A366AE" w:rsidP="00A366AE"/>
    <w:p w14:paraId="45FC5826" w14:textId="77777777" w:rsidR="00A366AE" w:rsidRDefault="00A366AE" w:rsidP="00A366AE"/>
    <w:p w14:paraId="1AA87697" w14:textId="77777777" w:rsidR="00A366AE" w:rsidRDefault="00A366AE" w:rsidP="00A366AE"/>
    <w:p w14:paraId="0CC9B88E" w14:textId="77777777" w:rsidR="00A366AE" w:rsidRDefault="00A366AE" w:rsidP="00A366AE"/>
    <w:p w14:paraId="40D19F43" w14:textId="77777777" w:rsidR="00A366AE" w:rsidRDefault="00A366AE" w:rsidP="00A366AE"/>
    <w:p w14:paraId="1E18F9B3" w14:textId="77777777" w:rsidR="00A366AE" w:rsidRDefault="00A366AE" w:rsidP="00A366AE"/>
    <w:p w14:paraId="2FDE8961" w14:textId="77777777" w:rsidR="00A366AE" w:rsidRDefault="00A366AE" w:rsidP="00A366AE"/>
    <w:p w14:paraId="49CE4969" w14:textId="3F30028C" w:rsidR="00221D80" w:rsidRDefault="00221D80" w:rsidP="00A366AE">
      <w:r w:rsidRPr="00AA08D7">
        <w:rPr>
          <w:b/>
        </w:rPr>
        <w:t>Figure</w:t>
      </w:r>
      <w:r w:rsidR="002E0525" w:rsidRPr="00AA08D7">
        <w:rPr>
          <w:b/>
        </w:rPr>
        <w:t xml:space="preserve"> </w:t>
      </w:r>
      <w:r w:rsidR="00C25496">
        <w:rPr>
          <w:b/>
        </w:rPr>
        <w:t>8</w:t>
      </w:r>
      <w:r w:rsidR="006262B8" w:rsidRPr="00AA08D7">
        <w:rPr>
          <w:b/>
        </w:rPr>
        <w:t>:</w:t>
      </w:r>
      <w:r>
        <w:t xml:space="preserve"> </w:t>
      </w:r>
      <w:r w:rsidR="00ED352B">
        <w:t>S</w:t>
      </w:r>
      <w:r w:rsidR="00E93AE7">
        <w:t xml:space="preserve">ensor derived histograms inferring the </w:t>
      </w:r>
      <w:r w:rsidR="00BF225E">
        <w:t xml:space="preserve">development </w:t>
      </w:r>
      <w:r w:rsidR="00EA468B">
        <w:t>of flow</w:t>
      </w:r>
      <w:r w:rsidR="00E93AE7">
        <w:t xml:space="preserve"> </w:t>
      </w:r>
      <w:r w:rsidR="008755B1">
        <w:t>regimes at</w:t>
      </w:r>
      <w:r w:rsidR="00E93AE7">
        <w:t xml:space="preserve"> </w:t>
      </w:r>
      <w:r w:rsidR="00421F45">
        <w:t>constant v</w:t>
      </w:r>
      <w:r w:rsidR="00421F45" w:rsidRPr="00E93AE7">
        <w:rPr>
          <w:vertAlign w:val="subscript"/>
        </w:rPr>
        <w:t>sl</w:t>
      </w:r>
      <w:r w:rsidR="00421F45">
        <w:t xml:space="preserve"> = 0.</w:t>
      </w:r>
      <w:r w:rsidR="00ED7B65">
        <w:t>036</w:t>
      </w:r>
      <w:r w:rsidR="00B36ACF">
        <w:t xml:space="preserve">1 </w:t>
      </w:r>
      <w:r w:rsidR="006262B8">
        <w:t>m/s</w:t>
      </w:r>
      <w:r>
        <w:t xml:space="preserve"> </w:t>
      </w:r>
      <w:r w:rsidR="00E93AE7">
        <w:t xml:space="preserve">for increasing gas fractions </w:t>
      </w:r>
      <w:r w:rsidR="00B36ACF">
        <w:t xml:space="preserve">at </w:t>
      </w:r>
      <w:r w:rsidR="008755B1">
        <w:t>v</w:t>
      </w:r>
      <w:r w:rsidR="008755B1" w:rsidRPr="00E93AE7">
        <w:rPr>
          <w:vertAlign w:val="subscript"/>
        </w:rPr>
        <w:t>sg</w:t>
      </w:r>
      <w:r w:rsidR="008755B1">
        <w:t xml:space="preserve"> (</w:t>
      </w:r>
      <w:r w:rsidR="00E93AE7">
        <w:t>a)</w:t>
      </w:r>
      <w:r w:rsidR="003B4495">
        <w:t xml:space="preserve"> </w:t>
      </w:r>
      <w:r w:rsidR="00CA3189">
        <w:t>0.0051</w:t>
      </w:r>
      <w:r w:rsidR="00E93AE7">
        <w:t xml:space="preserve"> m/s (b) </w:t>
      </w:r>
      <w:r w:rsidR="00CA3189">
        <w:t xml:space="preserve">0.0108 </w:t>
      </w:r>
      <w:r w:rsidR="00E93AE7">
        <w:t>m/</w:t>
      </w:r>
      <w:r w:rsidR="008755B1">
        <w:t>s (</w:t>
      </w:r>
      <w:r w:rsidR="00E93AE7">
        <w:t>c) 0.054</w:t>
      </w:r>
      <w:r w:rsidR="00174B39">
        <w:t>1</w:t>
      </w:r>
      <w:r w:rsidR="00E93AE7">
        <w:t xml:space="preserve"> m/</w:t>
      </w:r>
      <w:r w:rsidR="008755B1">
        <w:t>s (</w:t>
      </w:r>
      <w:r w:rsidR="00E93AE7">
        <w:t>d) 0.081 m/s (e</w:t>
      </w:r>
      <w:r w:rsidR="00B36ACF">
        <w:t>)</w:t>
      </w:r>
      <w:r w:rsidR="00E93AE7">
        <w:t xml:space="preserve"> </w:t>
      </w:r>
      <w:r w:rsidR="00B36ACF">
        <w:t>0.108</w:t>
      </w:r>
      <w:r w:rsidR="00174B39">
        <w:t>1</w:t>
      </w:r>
      <w:r w:rsidR="00B36ACF">
        <w:t xml:space="preserve"> m/s </w:t>
      </w:r>
      <w:r w:rsidR="00390803">
        <w:t xml:space="preserve">(f) </w:t>
      </w:r>
      <w:r w:rsidR="00E93AE7">
        <w:t>0.16 m/s</w:t>
      </w:r>
    </w:p>
    <w:p w14:paraId="168402FB" w14:textId="2B567162" w:rsidR="00C57C68" w:rsidRDefault="00C57C68" w:rsidP="00390803"/>
    <w:p w14:paraId="2E48916C" w14:textId="30FFA764" w:rsidR="000D306F" w:rsidRDefault="000D306F" w:rsidP="00390803"/>
    <w:p w14:paraId="5AC561EC" w14:textId="614A7638" w:rsidR="000D306F" w:rsidRDefault="000D306F" w:rsidP="00390803"/>
    <w:p w14:paraId="00A63A3C" w14:textId="0414B4E4" w:rsidR="000D306F" w:rsidRDefault="000D306F" w:rsidP="00390803"/>
    <w:p w14:paraId="296C3EEF" w14:textId="38B72D53" w:rsidR="000D306F" w:rsidRDefault="000D306F" w:rsidP="00390803"/>
    <w:p w14:paraId="6652A32D" w14:textId="77777777" w:rsidR="000D306F" w:rsidRDefault="000D306F" w:rsidP="00390803"/>
    <w:p w14:paraId="7FED84EC" w14:textId="08B248F7" w:rsidR="006F73FC" w:rsidRPr="00ED1E66" w:rsidRDefault="00C25496" w:rsidP="00ED1E66">
      <w:pPr>
        <w:pStyle w:val="Heading3"/>
      </w:pPr>
      <w:r>
        <w:t xml:space="preserve">Flow regime effects on average response </w:t>
      </w:r>
    </w:p>
    <w:p w14:paraId="3F278150" w14:textId="1EBADFB2" w:rsidR="003D5CE4" w:rsidRPr="00FC70DD" w:rsidRDefault="00F46727" w:rsidP="00FC70DD">
      <w:pPr>
        <w:jc w:val="both"/>
      </w:pPr>
      <w:r>
        <w:t>The relationship between the average sensor respons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obs</m:t>
                </m:r>
              </m:sub>
            </m:sSub>
          </m:e>
        </m:acc>
      </m:oMath>
      <w:r>
        <w:t xml:space="preserve">) for each sensor pair and increasing gas fraction over varied superficial liquid velocities </w:t>
      </w:r>
      <w:r w:rsidR="00A126FE">
        <w:t>is</w:t>
      </w:r>
      <w:r>
        <w:t xml:space="preserve"> </w:t>
      </w:r>
      <w:r w:rsidR="00853576">
        <w:t>presented</w:t>
      </w:r>
      <w:r>
        <w:t xml:space="preserve">. </w:t>
      </w:r>
      <w:r w:rsidR="00EA468B">
        <w:t>Figure 9</w:t>
      </w:r>
      <w:r w:rsidR="002E0525">
        <w:t xml:space="preserve"> shows</w:t>
      </w:r>
      <w:r>
        <w:t xml:space="preserve"> that for increasing gas fractions, there </w:t>
      </w:r>
      <w:r w:rsidR="00A126FE">
        <w:t>is</w:t>
      </w:r>
      <w:r>
        <w:t xml:space="preserve"> a relative decrease in </w:t>
      </w:r>
      <w:r w:rsidR="00B40863">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obs</m:t>
                </m:r>
              </m:sub>
            </m:sSub>
          </m:e>
        </m:acc>
      </m:oMath>
      <w:r w:rsidR="00B40863">
        <w:t>)</w:t>
      </w:r>
      <w:r>
        <w:t xml:space="preserve">. </w:t>
      </w:r>
      <w:r w:rsidR="00B40863">
        <w:t xml:space="preserve">This decrease </w:t>
      </w:r>
      <w:r w:rsidR="00A126FE">
        <w:t>is</w:t>
      </w:r>
      <w:r w:rsidR="00B40863">
        <w:t xml:space="preserve"> again</w:t>
      </w:r>
      <w:r>
        <w:t xml:space="preserve"> due to</w:t>
      </w:r>
      <w:r w:rsidR="00A126FE">
        <w:t xml:space="preserve"> the increased </w:t>
      </w:r>
      <w:r>
        <w:t xml:space="preserve"> scattering and refraction of </w:t>
      </w:r>
      <w:r w:rsidR="00A126FE">
        <w:t xml:space="preserve">the </w:t>
      </w:r>
      <w:r>
        <w:t>emitted light</w:t>
      </w:r>
      <w:r w:rsidR="009D157A">
        <w:t xml:space="preserve"> </w:t>
      </w:r>
      <w:r w:rsidR="00A126FE">
        <w:t xml:space="preserve"> with increasing gas fractions</w:t>
      </w:r>
      <w:r>
        <w:t>. More</w:t>
      </w:r>
      <w:r w:rsidR="009D157A">
        <w:t xml:space="preserve">over, flow regime boundaries </w:t>
      </w:r>
      <w:r w:rsidR="00A126FE">
        <w:t>are</w:t>
      </w:r>
      <w:r>
        <w:t xml:space="preserve"> defined for the range of response</w:t>
      </w:r>
      <w:r w:rsidR="009D157A">
        <w:t>s</w:t>
      </w:r>
      <w:r>
        <w:t xml:space="preserve"> from each senso</w:t>
      </w:r>
      <w:r w:rsidR="00ED1E66">
        <w:t>r pair</w:t>
      </w:r>
      <w:r w:rsidR="000F38BA">
        <w:t xml:space="preserve"> based on the results of observed flow </w:t>
      </w:r>
      <w:r w:rsidR="00A126FE">
        <w:t>from the histograms (figure 8)</w:t>
      </w:r>
      <w:r w:rsidR="009D157A">
        <w:t xml:space="preserve">. </w:t>
      </w:r>
      <w:r w:rsidR="00ED0CF8">
        <w:t>In figure 9, the</w:t>
      </w:r>
      <w:r w:rsidR="001F05A0">
        <w:t xml:space="preserve"> flow regime boundar</w:t>
      </w:r>
      <w:r w:rsidR="00ED0CF8">
        <w:t>ies are presented as bounding dash boxes</w:t>
      </w:r>
      <w:r w:rsidR="001F05A0">
        <w:t xml:space="preserve"> with transitions occur</w:t>
      </w:r>
      <w:r w:rsidR="00A126FE">
        <w:t>ring</w:t>
      </w:r>
      <w:r w:rsidR="009D157A">
        <w:t xml:space="preserve"> </w:t>
      </w:r>
      <w:r w:rsidR="00ED0CF8">
        <w:t>at the meeting</w:t>
      </w:r>
      <w:r w:rsidR="009D157A">
        <w:t xml:space="preserve"> </w:t>
      </w:r>
      <w:r w:rsidR="00EA468B">
        <w:t>points</w:t>
      </w:r>
      <w:r w:rsidR="009D157A">
        <w:t xml:space="preserve"> </w:t>
      </w:r>
      <w:r w:rsidR="00ED0CF8">
        <w:t>of</w:t>
      </w:r>
      <w:r w:rsidR="00A126FE">
        <w:t xml:space="preserve"> each</w:t>
      </w:r>
      <w:r w:rsidR="00ED0CF8">
        <w:t xml:space="preserve"> bound. </w:t>
      </w:r>
      <w:r w:rsidR="001F05A0">
        <w:t xml:space="preserve">It is worth stressing that the bubble – slug flow transition was </w:t>
      </w:r>
      <w:r w:rsidR="00A126FE">
        <w:t>observed</w:t>
      </w:r>
      <w:r w:rsidR="001F05A0">
        <w:t xml:space="preserve"> to be gradual and hence is presented in figure 9 as a bounded region.</w:t>
      </w:r>
      <w:r>
        <w:t xml:space="preserve"> </w:t>
      </w:r>
      <w:r w:rsidR="001F05A0">
        <w:t>The slug – churn transition occurred</w:t>
      </w:r>
      <w:r w:rsidR="005D4625">
        <w:t xml:space="preserve"> relatively</w:t>
      </w:r>
      <w:r w:rsidR="001F05A0">
        <w:t xml:space="preserve"> abruptly in the present investigations, though further investigation</w:t>
      </w:r>
      <w:r w:rsidR="005D4625">
        <w:t xml:space="preserve"> may</w:t>
      </w:r>
      <w:r w:rsidR="001F05A0">
        <w:t xml:space="preserve"> define </w:t>
      </w:r>
      <w:r w:rsidR="005D4625">
        <w:t xml:space="preserve">this transition region. </w:t>
      </w:r>
      <w:r w:rsidR="00EA468B">
        <w:t>Overall,</w:t>
      </w:r>
      <w:r w:rsidR="001F05A0">
        <w:t xml:space="preserve"> based on the current flow </w:t>
      </w:r>
      <w:r w:rsidR="00EA468B">
        <w:t>conditions, results</w:t>
      </w:r>
      <w:r>
        <w:t xml:space="preserve"> infer a desirable sensor sensitivity to detect any preva</w:t>
      </w:r>
      <w:r w:rsidR="000F38BA">
        <w:t>iling flow regime</w:t>
      </w:r>
      <w:r>
        <w:t xml:space="preserve">. </w:t>
      </w:r>
      <w:r w:rsidR="00EA468B">
        <w:t>Therefore,</w:t>
      </w:r>
      <w:r w:rsidR="001F05A0">
        <w:t xml:space="preserve"> a</w:t>
      </w:r>
      <w:r>
        <w:t xml:space="preserve"> calibrated sensor flow map</w:t>
      </w:r>
      <w:r w:rsidR="00BE09DB">
        <w:t xml:space="preserve"> </w:t>
      </w:r>
      <w:r w:rsidR="009D157A">
        <w:t>coupled</w:t>
      </w:r>
      <w:r w:rsidR="00ED1E66">
        <w:t xml:space="preserve"> with the count</w:t>
      </w:r>
      <w:r w:rsidR="00BE09DB">
        <w:t xml:space="preserve"> percentage</w:t>
      </w:r>
      <w:r w:rsidR="00ED1E66">
        <w:t xml:space="preserve"> information</w:t>
      </w:r>
      <w:r w:rsidR="00BE09DB" w:rsidRPr="00BE09DB">
        <w:t xml:space="preserve"> </w:t>
      </w:r>
      <w:r w:rsidR="00BE09DB">
        <w:t>can be developed</w:t>
      </w:r>
      <w:r w:rsidR="00ED1E66">
        <w:t xml:space="preserve"> to fully identify the flow regimes in the pipe</w:t>
      </w:r>
      <w:r w:rsidR="00BE09DB">
        <w:t xml:space="preserve"> in real time</w:t>
      </w:r>
      <w:r>
        <w:t>.</w:t>
      </w:r>
      <w:r w:rsidR="00ED1E66">
        <w:t xml:space="preserve"> </w:t>
      </w:r>
    </w:p>
    <w:p w14:paraId="24767CDB" w14:textId="02246697" w:rsidR="003D5CE4" w:rsidRDefault="009D157A" w:rsidP="00853576">
      <w:pPr>
        <w:jc w:val="center"/>
        <w:rPr>
          <w:b/>
        </w:rPr>
      </w:pPr>
      <w:r>
        <w:object w:dxaOrig="8914" w:dyaOrig="6253" w14:anchorId="3453126F">
          <v:shape id="_x0000_i1027" type="#_x0000_t75" style="width:363pt;height:255pt" o:ole="">
            <v:imagedata r:id="rId35" o:title=""/>
          </v:shape>
          <o:OLEObject Type="Embed" ProgID="Origin50.Graph" ShapeID="_x0000_i1027" DrawAspect="Content" ObjectID="_1622897671" r:id="rId36"/>
        </w:object>
      </w:r>
    </w:p>
    <w:p w14:paraId="70A0A87C" w14:textId="66950BC3" w:rsidR="003D5CE4" w:rsidRDefault="00E3719C" w:rsidP="006122C7">
      <w:pPr>
        <w:jc w:val="center"/>
      </w:pPr>
      <w:r>
        <w:rPr>
          <w:b/>
        </w:rPr>
        <w:t>Figure</w:t>
      </w:r>
      <w:r w:rsidR="00CA19F5">
        <w:rPr>
          <w:b/>
        </w:rPr>
        <w:t xml:space="preserve"> 9</w:t>
      </w:r>
      <w:r w:rsidR="00D87AA6">
        <w:rPr>
          <w:b/>
        </w:rPr>
        <w:t xml:space="preserve"> </w:t>
      </w:r>
      <w:r>
        <w:rPr>
          <w:b/>
        </w:rPr>
        <w:t xml:space="preserve">: </w:t>
      </w:r>
      <w:r w:rsidRPr="00A206B3">
        <w:t xml:space="preserve">The Effect of increasing gas fraction on the </w:t>
      </w:r>
      <w:r w:rsidR="00B40863" w:rsidRPr="00A206B3">
        <w:t xml:space="preserve">average </w:t>
      </w:r>
      <w:r w:rsidRPr="00A206B3">
        <w:t xml:space="preserve">sensor </w:t>
      </w:r>
      <w:r w:rsidR="00EA468B" w:rsidRPr="00A206B3">
        <w:t>response</w:t>
      </w:r>
      <w:r w:rsidR="00D90492" w:rsidRPr="00A206B3">
        <w:t xml:space="preserve"> </w:t>
      </w:r>
      <w:r w:rsidR="00EE43B9">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obs</m:t>
                </m:r>
              </m:sub>
            </m:sSub>
          </m:e>
        </m:acc>
      </m:oMath>
      <w:r w:rsidR="00EE43B9">
        <w:t xml:space="preserve">) </w:t>
      </w:r>
      <w:r w:rsidR="00D90492" w:rsidRPr="00A206B3">
        <w:t>at v</w:t>
      </w:r>
      <w:r w:rsidR="00D90492" w:rsidRPr="00EE43B9">
        <w:rPr>
          <w:vertAlign w:val="subscript"/>
        </w:rPr>
        <w:t>sl</w:t>
      </w:r>
      <w:r w:rsidR="00D90492" w:rsidRPr="00A206B3">
        <w:t xml:space="preserve"> </w:t>
      </w:r>
      <w:r w:rsidR="00D87AA6">
        <w:t>=</w:t>
      </w:r>
      <w:r w:rsidR="00D90492" w:rsidRPr="00A206B3">
        <w:t xml:space="preserve"> 0.0361 m/s</w:t>
      </w:r>
      <w:r w:rsidR="00D87AA6">
        <w:t xml:space="preserve">, </w:t>
      </w:r>
      <w:r w:rsidR="00D90492" w:rsidRPr="00A206B3">
        <w:t xml:space="preserve"> </w:t>
      </w:r>
      <w:r w:rsidR="00A206B3">
        <w:t xml:space="preserve"> </w:t>
      </w:r>
      <w:r w:rsidR="00D90492" w:rsidRPr="00A206B3">
        <w:t xml:space="preserve">0.0541 m/s </w:t>
      </w:r>
      <w:r w:rsidR="00D87AA6">
        <w:t xml:space="preserve">, </w:t>
      </w:r>
      <w:r w:rsidR="00D90492" w:rsidRPr="00A206B3">
        <w:t>0.0722 m/s</w:t>
      </w:r>
      <w:r w:rsidR="00D87AA6">
        <w:t>,</w:t>
      </w:r>
      <w:r w:rsidR="00D90492" w:rsidRPr="00A206B3">
        <w:t xml:space="preserve"> 0.0902 m/s</w:t>
      </w:r>
      <w:r w:rsidR="00D87AA6">
        <w:t>,</w:t>
      </w:r>
      <w:r w:rsidR="00D90492" w:rsidRPr="00A206B3">
        <w:t xml:space="preserve"> 0.108 m/</w:t>
      </w:r>
      <w:r w:rsidR="00D90492">
        <w:t>s</w:t>
      </w:r>
    </w:p>
    <w:p w14:paraId="19B73819" w14:textId="77777777" w:rsidR="00337889" w:rsidRDefault="00337889" w:rsidP="00A167A3"/>
    <w:p w14:paraId="5C5D0F44" w14:textId="1F996DE6" w:rsidR="00DA2B9C" w:rsidRDefault="008C6F83" w:rsidP="00DA2B9C">
      <w:pPr>
        <w:pStyle w:val="Heading3"/>
      </w:pPr>
      <w:r>
        <w:t xml:space="preserve">Instantaneous phase fraction </w:t>
      </w:r>
    </w:p>
    <w:p w14:paraId="1A76E040" w14:textId="77777777" w:rsidR="00AC0BE2" w:rsidRDefault="00D549F6" w:rsidP="0089486C">
      <w:pPr>
        <w:jc w:val="both"/>
      </w:pPr>
      <w:r>
        <w:t>In order to assess the validity of the proposed phase fraction model</w:t>
      </w:r>
      <w:r w:rsidR="0089486C">
        <w:t>s presented as</w:t>
      </w:r>
      <w:r>
        <w:t xml:space="preserve">  equation 10 and 11, instantaneous void fraction</w:t>
      </w:r>
      <w:r w:rsidR="0089486C">
        <w:t>s</w:t>
      </w:r>
      <w:r>
        <w:t xml:space="preserve"> due to the presence of bubbles was computed over the temporal sensor response. </w:t>
      </w:r>
      <w:r w:rsidR="000D7056">
        <w:t xml:space="preserve">Figure 10 </w:t>
      </w:r>
      <w:r>
        <w:t>presen</w:t>
      </w:r>
      <w:r w:rsidR="000D7056">
        <w:t>t</w:t>
      </w:r>
      <w:r w:rsidR="00C615E6">
        <w:t>s</w:t>
      </w:r>
      <w:r>
        <w:t xml:space="preserve"> the void fraction results computed from the proposed bubble flow model (equation 10)</w:t>
      </w:r>
      <w:r w:rsidR="00C615E6">
        <w:t xml:space="preserve"> (</w:t>
      </w:r>
      <w:r w:rsidR="00853576">
        <w:t>LHS</w:t>
      </w:r>
      <w:r w:rsidR="00C615E6">
        <w:t>)</w:t>
      </w:r>
      <w:r w:rsidR="0089486C">
        <w:t xml:space="preserve"> with a </w:t>
      </w:r>
      <w:r w:rsidR="000D7056">
        <w:t xml:space="preserve">corresponding photograph </w:t>
      </w:r>
      <w:r w:rsidR="00C615E6">
        <w:t>(</w:t>
      </w:r>
      <w:r w:rsidR="00853576">
        <w:t>RHS</w:t>
      </w:r>
      <w:r w:rsidR="00C615E6">
        <w:t>)</w:t>
      </w:r>
      <w:r>
        <w:t>. Over the time interval considered (</w:t>
      </w:r>
      <w:r w:rsidR="000D7056">
        <w:t xml:space="preserve"> </w:t>
      </w:r>
      <w:r>
        <w:t>2</w:t>
      </w:r>
      <w:r w:rsidR="00113CBB">
        <w:t xml:space="preserve"> </w:t>
      </w:r>
      <w:r>
        <w:t xml:space="preserve">s- 3.5 s). The lowest </w:t>
      </w:r>
      <w:r w:rsidRPr="00113CBB">
        <w:rPr>
          <w:i/>
        </w:rPr>
        <w:t>V</w:t>
      </w:r>
      <w:r w:rsidRPr="00113CBB">
        <w:rPr>
          <w:i/>
          <w:vertAlign w:val="subscript"/>
        </w:rPr>
        <w:t>obs</w:t>
      </w:r>
      <w:r>
        <w:t xml:space="preserve"> response</w:t>
      </w:r>
      <w:r w:rsidR="00113CBB">
        <w:t xml:space="preserve"> (close to the </w:t>
      </w:r>
      <w:r w:rsidR="00113CBB" w:rsidRPr="00853576">
        <w:rPr>
          <w:i/>
        </w:rPr>
        <w:t>V</w:t>
      </w:r>
      <w:r w:rsidR="00113CBB" w:rsidRPr="00853576">
        <w:rPr>
          <w:i/>
          <w:vertAlign w:val="subscript"/>
        </w:rPr>
        <w:t>int</w:t>
      </w:r>
      <w:r w:rsidR="00113CBB">
        <w:t xml:space="preserve"> response)</w:t>
      </w:r>
      <w:r>
        <w:t xml:space="preserve"> at 2.7 seconds indicates the presence of an ellipsoidal bubble</w:t>
      </w:r>
      <w:r w:rsidR="00014706">
        <w:t xml:space="preserve"> </w:t>
      </w:r>
      <w:r w:rsidR="00F6587F">
        <w:t xml:space="preserve">of </w:t>
      </w:r>
      <w:r w:rsidR="00606D67">
        <w:t xml:space="preserve">size </w:t>
      </w:r>
      <w:r w:rsidR="00F6587F">
        <w:t xml:space="preserve">approaching the </w:t>
      </w:r>
      <w:r w:rsidR="00014706">
        <w:t>pipe diameter</w:t>
      </w:r>
      <w:r w:rsidR="00113CBB">
        <w:t xml:space="preserve">. This </w:t>
      </w:r>
      <w:r w:rsidR="00014706">
        <w:t xml:space="preserve"> </w:t>
      </w:r>
      <w:r w:rsidR="00113CBB">
        <w:t>leads to</w:t>
      </w:r>
      <w:r w:rsidR="00606D67">
        <w:t xml:space="preserve"> the</w:t>
      </w:r>
      <w:r w:rsidR="00014706">
        <w:t xml:space="preserve"> large</w:t>
      </w:r>
      <w:r w:rsidR="00113CBB">
        <w:t>st</w:t>
      </w:r>
      <w:r w:rsidR="00014706">
        <w:t xml:space="preserve"> scattering of </w:t>
      </w:r>
      <w:r w:rsidR="00113CBB">
        <w:t>light;</w:t>
      </w:r>
      <w:r w:rsidR="000D7056">
        <w:t xml:space="preserve"> corresponding to a void fraction</w:t>
      </w:r>
      <w:r w:rsidR="00113CBB">
        <w:t xml:space="preserve"> </w:t>
      </w:r>
      <w:r w:rsidR="00014706">
        <w:t xml:space="preserve"> </w:t>
      </w:r>
      <w:r w:rsidR="00113CBB">
        <w:t xml:space="preserve">close to one. Moreover, the presence of smaller bubbles with corresponding levels of scattering far less than the </w:t>
      </w:r>
      <w:r w:rsidR="00113CBB" w:rsidRPr="00113CBB">
        <w:rPr>
          <w:i/>
        </w:rPr>
        <w:t>V</w:t>
      </w:r>
      <w:r w:rsidR="00113CBB" w:rsidRPr="00113CBB">
        <w:rPr>
          <w:i/>
          <w:vertAlign w:val="subscript"/>
        </w:rPr>
        <w:t>in</w:t>
      </w:r>
      <w:r w:rsidR="00113CBB" w:rsidRPr="00113CBB">
        <w:rPr>
          <w:vertAlign w:val="subscript"/>
        </w:rPr>
        <w:t>t</w:t>
      </w:r>
      <w:r w:rsidR="00113CBB">
        <w:t xml:space="preserve"> response </w:t>
      </w:r>
      <w:r w:rsidR="00606D67">
        <w:t>are</w:t>
      </w:r>
      <w:r w:rsidR="00113CBB">
        <w:t xml:space="preserve"> directly proportional  to the computed void fraction using the bubble model.</w:t>
      </w:r>
    </w:p>
    <w:p w14:paraId="6FE47159" w14:textId="77777777" w:rsidR="00AC0BE2" w:rsidRDefault="00AC0BE2" w:rsidP="0089486C">
      <w:pPr>
        <w:jc w:val="both"/>
      </w:pPr>
    </w:p>
    <w:p w14:paraId="2B54C68F" w14:textId="77777777" w:rsidR="00AC0BE2" w:rsidRDefault="00AC0BE2" w:rsidP="0089486C">
      <w:pPr>
        <w:jc w:val="both"/>
      </w:pPr>
    </w:p>
    <w:p w14:paraId="5143019E" w14:textId="0B4AEB97" w:rsidR="00AC0BE2" w:rsidRDefault="00AC0BE2" w:rsidP="0089486C">
      <w:pPr>
        <w:jc w:val="both"/>
      </w:pPr>
    </w:p>
    <w:p w14:paraId="543CA518" w14:textId="77777777" w:rsidR="000D306F" w:rsidRDefault="000D306F" w:rsidP="0089486C">
      <w:pPr>
        <w:jc w:val="both"/>
      </w:pPr>
    </w:p>
    <w:p w14:paraId="4A28DF85" w14:textId="14927299" w:rsidR="00853576" w:rsidRDefault="00853576" w:rsidP="0089486C">
      <w:pPr>
        <w:jc w:val="both"/>
      </w:pPr>
      <w:r>
        <w:rPr>
          <w:noProof/>
          <w:lang w:val="en-GB" w:eastAsia="en-GB"/>
        </w:rPr>
        <mc:AlternateContent>
          <mc:Choice Requires="wpg">
            <w:drawing>
              <wp:anchor distT="0" distB="0" distL="114300" distR="114300" simplePos="0" relativeHeight="251711488" behindDoc="0" locked="0" layoutInCell="1" allowOverlap="1" wp14:anchorId="1F1B629E" wp14:editId="1573CFCC">
                <wp:simplePos x="0" y="0"/>
                <wp:positionH relativeFrom="column">
                  <wp:posOffset>400050</wp:posOffset>
                </wp:positionH>
                <wp:positionV relativeFrom="paragraph">
                  <wp:posOffset>-50165</wp:posOffset>
                </wp:positionV>
                <wp:extent cx="5551805" cy="3779520"/>
                <wp:effectExtent l="0" t="0" r="10795" b="0"/>
                <wp:wrapNone/>
                <wp:docPr id="14"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51805" cy="3779520"/>
                          <a:chOff x="112725" y="1"/>
                          <a:chExt cx="6587484" cy="4342786"/>
                        </a:xfrm>
                      </wpg:grpSpPr>
                      <pic:pic xmlns:pic="http://schemas.openxmlformats.org/drawingml/2006/picture">
                        <pic:nvPicPr>
                          <pic:cNvPr id="15"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112725" y="1"/>
                            <a:ext cx="6185502" cy="4342786"/>
                          </a:xfrm>
                          <a:prstGeom prst="rect">
                            <a:avLst/>
                          </a:prstGeom>
                          <a:noFill/>
                        </pic:spPr>
                      </pic:pic>
                      <pic:pic xmlns:pic="http://schemas.openxmlformats.org/drawingml/2006/picture">
                        <pic:nvPicPr>
                          <pic:cNvPr id="23" name="Picture 23">
                            <a:extLst/>
                          </pic:cNvPr>
                          <pic:cNvPicPr>
                            <a:picLocks noChangeAspect="1"/>
                          </pic:cNvPicPr>
                        </pic:nvPicPr>
                        <pic:blipFill rotWithShape="1">
                          <a:blip r:embed="rId38">
                            <a:extLst>
                              <a:ext uri="{28A0092B-C50C-407E-A947-70E740481C1C}">
                                <a14:useLocalDpi xmlns:a14="http://schemas.microsoft.com/office/drawing/2010/main" val="0"/>
                              </a:ext>
                            </a:extLst>
                          </a:blip>
                          <a:srcRect r="-5076" b="27391"/>
                          <a:stretch/>
                        </pic:blipFill>
                        <pic:spPr>
                          <a:xfrm>
                            <a:off x="5904379" y="368742"/>
                            <a:ext cx="393855" cy="3286124"/>
                          </a:xfrm>
                          <a:prstGeom prst="rect">
                            <a:avLst/>
                          </a:prstGeom>
                          <a:ln>
                            <a:solidFill>
                              <a:schemeClr val="tx1"/>
                            </a:solidFill>
                          </a:ln>
                        </pic:spPr>
                      </pic:pic>
                      <pic:pic xmlns:pic="http://schemas.openxmlformats.org/drawingml/2006/picture">
                        <pic:nvPicPr>
                          <pic:cNvPr id="24" name="Picture 24">
                            <a:extLst/>
                          </pic:cNvPr>
                          <pic:cNvPicPr>
                            <a:picLocks noChangeAspect="1"/>
                          </pic:cNvPicPr>
                        </pic:nvPicPr>
                        <pic:blipFill rotWithShape="1">
                          <a:blip r:embed="rId39">
                            <a:extLst>
                              <a:ext uri="{28A0092B-C50C-407E-A947-70E740481C1C}">
                                <a14:useLocalDpi xmlns:a14="http://schemas.microsoft.com/office/drawing/2010/main" val="0"/>
                              </a:ext>
                            </a:extLst>
                          </a:blip>
                          <a:srcRect l="12374" t="3544" r="29598" b="56456"/>
                          <a:stretch/>
                        </pic:blipFill>
                        <pic:spPr>
                          <a:xfrm>
                            <a:off x="6298236" y="368741"/>
                            <a:ext cx="401973" cy="3286125"/>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3EB0C3" id="Group 8" o:spid="_x0000_s1026" style="position:absolute;margin-left:31.5pt;margin-top:-3.95pt;width:437.15pt;height:297.6pt;z-index:251711488;mso-width-relative:margin;mso-height-relative:margin" coordorigin="1127" coordsize="65874,43427" o:gfxdata="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PD94cGFja2V0IGVuZD0ndyc/Pv/bAEMAAQEBAQEBAQEBAQEBAQEBAQEBAQEBAQEBAQEB&#10;AQEBAQEBAQEBAgIBAQIBAQECAgICAgICAgIBAgICAgICAgICAv/bAEMBAQEBAQEBAQEBAQIBAQEC&#10;AgICAgICAgICAgICAgICAgICAgICAgICAgICAgICAgICAgICAgICAgICAgICAgICAv/AABEICPUB&#10;D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">
                <v:shape id="Picture 15" o:spid="_x0000_s1027" type="#_x0000_t75" style="position:absolute;left:1127;width:61855;height:43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">
                  <v:imagedata r:id="rId40" o:title=""/>
                </v:shape>
                <v:shape id="Picture 23" o:spid="_x0000_s1028" type="#_x0000_t75" style="position:absolute;left:59043;top:3687;width:3939;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" stroked="t" strokecolor="black [3213]">
                  <v:imagedata r:id="rId41" o:title="" cropbottom="17951f" cropright="-3327f"/>
                  <v:path arrowok="t"/>
                </v:shape>
                <v:shape id="Picture 24" o:spid="_x0000_s1029" type="#_x0000_t75" style="position:absolute;left:62982;top:3687;width:4020;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" stroked="t" strokecolor="black [3213]">
                  <v:imagedata r:id="rId42" o:title="" croptop="2323f" cropbottom="36999f" cropleft="8109f" cropright="19397f"/>
                  <v:path arrowok="t"/>
                </v:shape>
              </v:group>
            </w:pict>
          </mc:Fallback>
        </mc:AlternateContent>
      </w:r>
    </w:p>
    <w:p w14:paraId="1893CC30" w14:textId="53A49142" w:rsidR="00267CCD" w:rsidRDefault="00267CCD" w:rsidP="00EE1281"/>
    <w:p w14:paraId="04980F49" w14:textId="0BA52A50" w:rsidR="00267CCD" w:rsidRDefault="00267CCD" w:rsidP="008043DD">
      <w:pPr>
        <w:jc w:val="center"/>
      </w:pPr>
    </w:p>
    <w:p w14:paraId="03BA0E97" w14:textId="1DDAC35D" w:rsidR="00267CCD" w:rsidRDefault="00267CCD" w:rsidP="008043DD">
      <w:pPr>
        <w:jc w:val="center"/>
      </w:pPr>
    </w:p>
    <w:p w14:paraId="7008D99A" w14:textId="4DD8E4A7" w:rsidR="00267CCD" w:rsidRDefault="00267CCD" w:rsidP="008043DD">
      <w:pPr>
        <w:jc w:val="center"/>
      </w:pPr>
    </w:p>
    <w:p w14:paraId="3578C924" w14:textId="75C94D21" w:rsidR="00267CCD" w:rsidRDefault="00267CCD" w:rsidP="008043DD">
      <w:pPr>
        <w:jc w:val="center"/>
      </w:pPr>
    </w:p>
    <w:p w14:paraId="46A0F023" w14:textId="27294004" w:rsidR="00267CCD" w:rsidRDefault="00267CCD" w:rsidP="008043DD">
      <w:pPr>
        <w:jc w:val="center"/>
      </w:pPr>
    </w:p>
    <w:p w14:paraId="74898FFF" w14:textId="5C6632D4" w:rsidR="00267CCD" w:rsidRDefault="00267CCD" w:rsidP="008043DD">
      <w:pPr>
        <w:jc w:val="center"/>
      </w:pPr>
    </w:p>
    <w:p w14:paraId="57B8DF55" w14:textId="6A5CA46E" w:rsidR="00267CCD" w:rsidRDefault="00267CCD" w:rsidP="008043DD">
      <w:pPr>
        <w:jc w:val="center"/>
      </w:pPr>
    </w:p>
    <w:p w14:paraId="7F1D0705" w14:textId="17A33CB6" w:rsidR="00267CCD" w:rsidRDefault="00267CCD" w:rsidP="008043DD">
      <w:pPr>
        <w:jc w:val="center"/>
      </w:pPr>
    </w:p>
    <w:p w14:paraId="6C5CC930" w14:textId="3E9F23AF" w:rsidR="00267CCD" w:rsidRDefault="00267CCD" w:rsidP="008043DD">
      <w:pPr>
        <w:jc w:val="center"/>
      </w:pPr>
    </w:p>
    <w:p w14:paraId="7A28C41E" w14:textId="08F8A10C" w:rsidR="00267CCD" w:rsidRDefault="00267CCD" w:rsidP="008043DD">
      <w:pPr>
        <w:jc w:val="center"/>
      </w:pPr>
    </w:p>
    <w:p w14:paraId="4546FD6F" w14:textId="77777777" w:rsidR="00267CCD" w:rsidRDefault="00267CCD" w:rsidP="008043DD">
      <w:pPr>
        <w:jc w:val="center"/>
      </w:pPr>
    </w:p>
    <w:p w14:paraId="18D8184C" w14:textId="3DB5B495" w:rsidR="008376E8" w:rsidRDefault="008376E8" w:rsidP="008376E8"/>
    <w:p w14:paraId="7EDD7CAF" w14:textId="12054D7F" w:rsidR="00267CCD" w:rsidRDefault="00267CCD" w:rsidP="008376E8"/>
    <w:p w14:paraId="707AC7CB" w14:textId="314F9B9A" w:rsidR="00267CCD" w:rsidRDefault="00267CCD" w:rsidP="008376E8"/>
    <w:p w14:paraId="5611294D" w14:textId="6B6A5E50" w:rsidR="00267CCD" w:rsidRDefault="00267CCD" w:rsidP="008376E8"/>
    <w:p w14:paraId="6AB1201E" w14:textId="2829FEE2" w:rsidR="00267CCD" w:rsidRDefault="00267CCD" w:rsidP="008376E8"/>
    <w:p w14:paraId="6E23F1BA" w14:textId="73FD4D4D" w:rsidR="00267CCD" w:rsidRDefault="00267CCD" w:rsidP="008376E8"/>
    <w:p w14:paraId="578B6FFE" w14:textId="1B544834" w:rsidR="00267CCD" w:rsidRDefault="00267CCD" w:rsidP="008376E8"/>
    <w:p w14:paraId="0B62C012" w14:textId="666F2976" w:rsidR="00267CCD" w:rsidRDefault="00267CCD" w:rsidP="008376E8"/>
    <w:p w14:paraId="78DF9932" w14:textId="2CA2E6E4" w:rsidR="008376E8" w:rsidRDefault="007C7269" w:rsidP="00EE1281">
      <w:pPr>
        <w:jc w:val="center"/>
      </w:pPr>
      <w:r w:rsidRPr="00113CBB">
        <w:rPr>
          <w:b/>
        </w:rPr>
        <w:t>Figure 10</w:t>
      </w:r>
      <w:r w:rsidR="003C7C36">
        <w:t xml:space="preserve"> </w:t>
      </w:r>
      <w:r>
        <w:t xml:space="preserve">: </w:t>
      </w:r>
      <w:r w:rsidR="00113CBB">
        <w:t>Comparison of the sensor response with  instantaneous void fraction  of bubbles computed using the proposed bubble flow model</w:t>
      </w:r>
    </w:p>
    <w:p w14:paraId="6CF54B26" w14:textId="77777777" w:rsidR="008376E8" w:rsidRDefault="008376E8" w:rsidP="000E4C7C">
      <w:pPr>
        <w:jc w:val="both"/>
      </w:pPr>
    </w:p>
    <w:p w14:paraId="6D432719" w14:textId="379A006D" w:rsidR="00E87A5C" w:rsidRDefault="00EA468B" w:rsidP="000E4C7C">
      <w:pPr>
        <w:jc w:val="both"/>
      </w:pPr>
      <w:r>
        <w:t>Figure 1</w:t>
      </w:r>
      <w:r w:rsidR="00113CBB">
        <w:t>1</w:t>
      </w:r>
      <w:r w:rsidR="00827719">
        <w:t xml:space="preserve"> (a) and </w:t>
      </w:r>
      <w:r w:rsidR="009C7367">
        <w:t>11 (b)</w:t>
      </w:r>
      <w:r w:rsidR="00115E1D">
        <w:t xml:space="preserve"> show </w:t>
      </w:r>
      <w:r w:rsidR="00EE1281">
        <w:t>the</w:t>
      </w:r>
      <w:r w:rsidR="004F2751">
        <w:t xml:space="preserve"> </w:t>
      </w:r>
      <w:r>
        <w:t>instantaneous</w:t>
      </w:r>
      <w:r w:rsidR="00893962">
        <w:t xml:space="preserve"> void fraction</w:t>
      </w:r>
      <w:r w:rsidR="004F2751">
        <w:t xml:space="preserve"> </w:t>
      </w:r>
      <w:r w:rsidR="00EE1281">
        <w:t xml:space="preserve">α </w:t>
      </w:r>
      <w:r w:rsidR="00EE1281" w:rsidRPr="00893962">
        <w:rPr>
          <w:vertAlign w:val="subscript"/>
        </w:rPr>
        <w:t>sensor</w:t>
      </w:r>
      <w:r w:rsidR="00EE1281">
        <w:t xml:space="preserve"> </w:t>
      </w:r>
      <w:r w:rsidR="004F2751">
        <w:t>calculated by the</w:t>
      </w:r>
      <w:r w:rsidR="00115E1D">
        <w:t xml:space="preserve"> linear slug model</w:t>
      </w:r>
      <w:r w:rsidR="004F2751">
        <w:t xml:space="preserve"> (equation</w:t>
      </w:r>
      <w:r w:rsidR="00052E4C">
        <w:t xml:space="preserve"> </w:t>
      </w:r>
      <w:r w:rsidR="006125D0">
        <w:t>11)</w:t>
      </w:r>
      <w:r w:rsidR="004F2751">
        <w:t xml:space="preserve"> </w:t>
      </w:r>
      <w:r w:rsidR="00893962">
        <w:t>, corresponding with the sensor response of Taylor bubbles of 5.5 cm and 23 cm respectively.</w:t>
      </w:r>
      <w:r>
        <w:t xml:space="preserve"> The</w:t>
      </w:r>
      <w:r w:rsidR="00115E1D">
        <w:t xml:space="preserve"> predicted liquid fraction of </w:t>
      </w:r>
      <w:r w:rsidR="00734644">
        <w:t>zero</w:t>
      </w:r>
      <w:r w:rsidR="00115E1D">
        <w:t xml:space="preserve"> in the presence of the liquid slugs </w:t>
      </w:r>
      <w:r w:rsidR="00AC0BE2">
        <w:t>is</w:t>
      </w:r>
      <w:r w:rsidR="00115E1D">
        <w:t xml:space="preserve"> accurate for the time </w:t>
      </w:r>
      <w:r>
        <w:t>trace</w:t>
      </w:r>
      <w:r w:rsidR="00893962">
        <w:t>s in both cases</w:t>
      </w:r>
      <w:r>
        <w:t>. The</w:t>
      </w:r>
      <w:r w:rsidR="00115E1D">
        <w:t xml:space="preserve"> </w:t>
      </w:r>
      <w:r>
        <w:t>mid-section</w:t>
      </w:r>
      <w:r w:rsidR="00115E1D">
        <w:t xml:space="preserve"> of the Taylor bubble is also </w:t>
      </w:r>
      <w:r>
        <w:t>accurately</w:t>
      </w:r>
      <w:r w:rsidR="00115E1D">
        <w:t xml:space="preserve"> predicted to be </w:t>
      </w:r>
      <w:r w:rsidR="006125D0">
        <w:t xml:space="preserve">have a fraction </w:t>
      </w:r>
      <w:r w:rsidR="00115E1D">
        <w:t xml:space="preserve">around </w:t>
      </w:r>
      <w:r w:rsidR="00893962">
        <w:t>one</w:t>
      </w:r>
      <w:r>
        <w:t>. However</w:t>
      </w:r>
      <w:r w:rsidR="00115E1D">
        <w:t>, the model</w:t>
      </w:r>
      <w:r w:rsidR="00E87A5C">
        <w:t xml:space="preserve"> </w:t>
      </w:r>
      <w:r w:rsidR="006125D0">
        <w:t xml:space="preserve">shows a </w:t>
      </w:r>
      <w:r w:rsidR="007B1CA0">
        <w:t>limitation</w:t>
      </w:r>
      <w:r w:rsidR="00E87A5C">
        <w:t xml:space="preserve"> in calculating the fractions at the air </w:t>
      </w:r>
      <w:r w:rsidR="006125D0">
        <w:t xml:space="preserve">-water interface </w:t>
      </w:r>
      <w:r w:rsidR="00C369D6">
        <w:t xml:space="preserve">located </w:t>
      </w:r>
      <w:r w:rsidR="006125D0">
        <w:t xml:space="preserve">at the nose and tails of the </w:t>
      </w:r>
      <w:r>
        <w:t>bubble. This</w:t>
      </w:r>
      <w:r w:rsidR="00C369D6">
        <w:t xml:space="preserve"> le</w:t>
      </w:r>
      <w:r w:rsidR="00893962">
        <w:t>a</w:t>
      </w:r>
      <w:r w:rsidR="00C369D6">
        <w:t>d</w:t>
      </w:r>
      <w:r w:rsidR="00893962">
        <w:t>s</w:t>
      </w:r>
      <w:r w:rsidR="00C369D6">
        <w:t xml:space="preserve"> to the </w:t>
      </w:r>
      <w:r w:rsidR="006125D0">
        <w:t xml:space="preserve">prediction </w:t>
      </w:r>
      <w:r>
        <w:t>of unrealistic</w:t>
      </w:r>
      <w:r w:rsidR="00C369D6">
        <w:t xml:space="preserve"> void fractions above </w:t>
      </w:r>
      <w:r w:rsidR="00893962">
        <w:t>one</w:t>
      </w:r>
      <w:r w:rsidR="0067194C">
        <w:t>. Therefore,</w:t>
      </w:r>
      <w:r w:rsidR="00C369D6">
        <w:t xml:space="preserve"> the model tends to </w:t>
      </w:r>
      <w:r w:rsidR="0067194C">
        <w:t>overestimate the</w:t>
      </w:r>
      <w:r w:rsidR="00C369D6">
        <w:t xml:space="preserve"> void fraction. O</w:t>
      </w:r>
      <w:r w:rsidR="004B7092">
        <w:t xml:space="preserve">ther </w:t>
      </w:r>
      <w:r w:rsidR="0067194C">
        <w:t>investigators</w:t>
      </w:r>
      <w:r w:rsidR="00C369D6">
        <w:t xml:space="preserve"> have </w:t>
      </w:r>
      <w:r w:rsidR="000E4C7C">
        <w:t>considered binary</w:t>
      </w:r>
      <w:r w:rsidR="00C369D6">
        <w:t xml:space="preserve"> filtering</w:t>
      </w:r>
      <w:r w:rsidR="004B7092">
        <w:t xml:space="preserve"> to eliminate the interfacial </w:t>
      </w:r>
      <w:r w:rsidR="0067194C">
        <w:t>responses</w:t>
      </w:r>
      <w:r w:rsidR="004B7092">
        <w:t>.</w:t>
      </w:r>
      <w:r w:rsidR="0067194C">
        <w:t xml:space="preserve"> However</w:t>
      </w:r>
      <w:r w:rsidR="009D1021">
        <w:t>, this method would ten</w:t>
      </w:r>
      <w:r w:rsidR="00DF606A">
        <w:t>d</w:t>
      </w:r>
      <w:r w:rsidR="009D1021">
        <w:t xml:space="preserve"> to eliminate other flow </w:t>
      </w:r>
      <w:r w:rsidR="0067194C">
        <w:t>structure</w:t>
      </w:r>
      <w:r w:rsidR="009D1021">
        <w:t xml:space="preserve"> effects on the sensor response</w:t>
      </w:r>
      <w:r w:rsidR="000E4C7C">
        <w:t>.</w:t>
      </w:r>
      <w:r w:rsidR="00CD2BD4">
        <w:t xml:space="preserve"> </w:t>
      </w:r>
      <w:r w:rsidR="00893962">
        <w:t>A correction to the slug flow model is hence proposed to eliminate this interfacial effect around the bubble no</w:t>
      </w:r>
      <w:r w:rsidR="0074464C">
        <w:t>s</w:t>
      </w:r>
      <w:r w:rsidR="00893962">
        <w:t>e and tail.</w:t>
      </w:r>
    </w:p>
    <w:p w14:paraId="4E3B5FF4" w14:textId="17C8CD7E" w:rsidR="00196029" w:rsidRDefault="00196029" w:rsidP="00196029">
      <w:pPr>
        <w:jc w:val="center"/>
      </w:pPr>
    </w:p>
    <w:p w14:paraId="443FD4B4" w14:textId="0C3B0A3A" w:rsidR="00E87A5C" w:rsidRDefault="00E87A5C" w:rsidP="00E87A5C">
      <w:pPr>
        <w:jc w:val="center"/>
      </w:pPr>
    </w:p>
    <w:p w14:paraId="3DD56879" w14:textId="274CD3B3" w:rsidR="00827719" w:rsidRDefault="00827719" w:rsidP="008D6B49">
      <w:pPr>
        <w:jc w:val="center"/>
      </w:pPr>
    </w:p>
    <w:p w14:paraId="41FC6FA9" w14:textId="77777777" w:rsidR="00827719" w:rsidRDefault="00827719" w:rsidP="008D6B49">
      <w:pPr>
        <w:jc w:val="center"/>
      </w:pPr>
    </w:p>
    <w:p w14:paraId="1F586006" w14:textId="0FCAAE75" w:rsidR="00827719" w:rsidRDefault="00827719" w:rsidP="008D6B49">
      <w:pPr>
        <w:jc w:val="center"/>
      </w:pPr>
    </w:p>
    <w:p w14:paraId="6D937E7D" w14:textId="4E688642" w:rsidR="0089486C" w:rsidRDefault="0089486C" w:rsidP="008D6B49">
      <w:pPr>
        <w:jc w:val="center"/>
      </w:pPr>
    </w:p>
    <w:p w14:paraId="1AF36DC4" w14:textId="07C6BF3D" w:rsidR="0089486C" w:rsidRDefault="0089486C" w:rsidP="008D6B49">
      <w:pPr>
        <w:jc w:val="center"/>
      </w:pPr>
    </w:p>
    <w:p w14:paraId="6EA34220" w14:textId="082CC3F5" w:rsidR="0089486C" w:rsidRDefault="0089486C" w:rsidP="008D6B49">
      <w:pPr>
        <w:jc w:val="center"/>
      </w:pPr>
    </w:p>
    <w:p w14:paraId="38664B12" w14:textId="475ACCCD" w:rsidR="0089486C" w:rsidRDefault="0089486C" w:rsidP="008D6B49">
      <w:pPr>
        <w:jc w:val="center"/>
      </w:pPr>
    </w:p>
    <w:p w14:paraId="6C6BA678" w14:textId="093A5A7C" w:rsidR="00893962" w:rsidRDefault="00893962" w:rsidP="00AC0BE2"/>
    <w:p w14:paraId="1EAE0D68" w14:textId="35966E20" w:rsidR="00AC0BE2" w:rsidRDefault="00AC0BE2" w:rsidP="00AC0BE2"/>
    <w:p w14:paraId="670B8462" w14:textId="77777777" w:rsidR="000D306F" w:rsidRDefault="000D306F" w:rsidP="00AC0BE2"/>
    <w:p w14:paraId="73AD6A87" w14:textId="5EDCC350" w:rsidR="00AC0BE2" w:rsidRDefault="00AC0BE2" w:rsidP="00AC0BE2"/>
    <w:p w14:paraId="563DC115" w14:textId="1A25277C" w:rsidR="00AC0BE2" w:rsidRDefault="00AC0BE2" w:rsidP="00AC0BE2"/>
    <w:p w14:paraId="0265ED00" w14:textId="12A1E06B" w:rsidR="00893962" w:rsidRDefault="00893962" w:rsidP="008D6B49">
      <w:pPr>
        <w:jc w:val="center"/>
      </w:pPr>
    </w:p>
    <w:p w14:paraId="672B306D" w14:textId="77777777" w:rsidR="00AC0BE2" w:rsidRDefault="00AC0BE2" w:rsidP="008D6B49">
      <w:pPr>
        <w:jc w:val="center"/>
      </w:pPr>
    </w:p>
    <w:p w14:paraId="440F4FDC" w14:textId="07445BF0" w:rsidR="00893962" w:rsidRDefault="00853576" w:rsidP="008D6B49">
      <w:pPr>
        <w:jc w:val="center"/>
      </w:pPr>
      <w:r>
        <w:rPr>
          <w:noProof/>
          <w:lang w:val="en-GB" w:eastAsia="en-GB"/>
        </w:rPr>
        <mc:AlternateContent>
          <mc:Choice Requires="wpg">
            <w:drawing>
              <wp:anchor distT="0" distB="0" distL="114300" distR="114300" simplePos="0" relativeHeight="251702272" behindDoc="0" locked="0" layoutInCell="1" allowOverlap="1" wp14:anchorId="17EC491C" wp14:editId="23D752B4">
                <wp:simplePos x="0" y="0"/>
                <wp:positionH relativeFrom="column">
                  <wp:posOffset>127746</wp:posOffset>
                </wp:positionH>
                <wp:positionV relativeFrom="paragraph">
                  <wp:posOffset>29928</wp:posOffset>
                </wp:positionV>
                <wp:extent cx="6191250" cy="6762750"/>
                <wp:effectExtent l="0" t="0" r="19050" b="0"/>
                <wp:wrapNone/>
                <wp:docPr id="95"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191250" cy="6762750"/>
                          <a:chOff x="0" y="-95697"/>
                          <a:chExt cx="6322522" cy="6903847"/>
                        </a:xfrm>
                      </wpg:grpSpPr>
                      <wpg:grpSp>
                        <wpg:cNvPr id="96" name="Group 96">
                          <a:extLst/>
                        </wpg:cNvPr>
                        <wpg:cNvGrpSpPr/>
                        <wpg:grpSpPr>
                          <a:xfrm>
                            <a:off x="0" y="-95697"/>
                            <a:ext cx="6094100" cy="6903847"/>
                            <a:chOff x="0" y="-95697"/>
                            <a:chExt cx="6094100" cy="6903847"/>
                          </a:xfrm>
                        </wpg:grpSpPr>
                        <pic:pic xmlns:pic="http://schemas.openxmlformats.org/drawingml/2006/picture">
                          <pic:nvPicPr>
                            <pic:cNvPr id="97" name="Picture 97"/>
                            <pic:cNvPicPr>
                              <a:picLocks noChangeAspect="1" noChangeArrowheads="1"/>
                            </pic:cNvPicPr>
                          </pic:nvPicPr>
                          <pic:blipFill>
                            <a:blip r:embed="rId43"/>
                            <a:srcRect/>
                            <a:stretch>
                              <a:fillRect/>
                            </a:stretch>
                          </pic:blipFill>
                          <pic:spPr bwMode="auto">
                            <a:xfrm>
                              <a:off x="130835" y="3256244"/>
                              <a:ext cx="5963265" cy="3551906"/>
                            </a:xfrm>
                            <a:prstGeom prst="rect">
                              <a:avLst/>
                            </a:prstGeom>
                            <a:noFill/>
                          </pic:spPr>
                        </pic:pic>
                        <pic:pic xmlns:pic="http://schemas.openxmlformats.org/drawingml/2006/picture">
                          <pic:nvPicPr>
                            <pic:cNvPr id="98" name="Picture 98"/>
                            <pic:cNvPicPr/>
                          </pic:nvPicPr>
                          <pic:blipFill>
                            <a:blip r:embed="rId44"/>
                            <a:stretch>
                              <a:fillRect/>
                            </a:stretch>
                          </pic:blipFill>
                          <pic:spPr>
                            <a:xfrm>
                              <a:off x="0" y="-95697"/>
                              <a:ext cx="6094100" cy="3467203"/>
                            </a:xfrm>
                            <a:prstGeom prst="rect">
                              <a:avLst/>
                            </a:prstGeom>
                          </pic:spPr>
                        </pic:pic>
                      </wpg:grpSp>
                      <pic:pic xmlns:pic="http://schemas.openxmlformats.org/drawingml/2006/picture">
                        <pic:nvPicPr>
                          <pic:cNvPr id="99" name="Picture 99">
                            <a:extLst/>
                          </pic:cNvPr>
                          <pic:cNvPicPr>
                            <a:picLocks noChangeAspect="1"/>
                          </pic:cNvPicPr>
                        </pic:nvPicPr>
                        <pic:blipFill rotWithShape="1">
                          <a:blip r:embed="rId45">
                            <a:extLst>
                              <a:ext uri="{28A0092B-C50C-407E-A947-70E740481C1C}">
                                <a14:useLocalDpi xmlns:a14="http://schemas.microsoft.com/office/drawing/2010/main" val="0"/>
                              </a:ext>
                            </a:extLst>
                          </a:blip>
                          <a:srcRect l="-1" r="-1" b="23771"/>
                          <a:stretch/>
                        </pic:blipFill>
                        <pic:spPr>
                          <a:xfrm>
                            <a:off x="5640162" y="3802629"/>
                            <a:ext cx="285750" cy="2477283"/>
                          </a:xfrm>
                          <a:prstGeom prst="rect">
                            <a:avLst/>
                          </a:prstGeom>
                          <a:ln>
                            <a:solidFill>
                              <a:schemeClr val="tx1"/>
                            </a:solidFill>
                          </a:ln>
                        </pic:spPr>
                      </pic:pic>
                      <pic:pic xmlns:pic="http://schemas.openxmlformats.org/drawingml/2006/picture">
                        <pic:nvPicPr>
                          <pic:cNvPr id="100" name="Picture 100">
                            <a:extLst/>
                          </pic:cNvPr>
                          <pic:cNvPicPr>
                            <a:picLocks noChangeAspect="1"/>
                          </pic:cNvPicPr>
                        </pic:nvPicPr>
                        <pic:blipFill rotWithShape="1">
                          <a:blip r:embed="rId39">
                            <a:extLst>
                              <a:ext uri="{28A0092B-C50C-407E-A947-70E740481C1C}">
                                <a14:useLocalDpi xmlns:a14="http://schemas.microsoft.com/office/drawing/2010/main" val="0"/>
                              </a:ext>
                            </a:extLst>
                          </a:blip>
                          <a:srcRect l="15746" r="23541" b="20252"/>
                          <a:stretch/>
                        </pic:blipFill>
                        <pic:spPr>
                          <a:xfrm>
                            <a:off x="5944012" y="3802628"/>
                            <a:ext cx="372787" cy="2477284"/>
                          </a:xfrm>
                          <a:prstGeom prst="rect">
                            <a:avLst/>
                          </a:prstGeom>
                          <a:ln>
                            <a:solidFill>
                              <a:schemeClr val="tx1"/>
                            </a:solidFill>
                          </a:ln>
                        </pic:spPr>
                      </pic:pic>
                      <pic:pic xmlns:pic="http://schemas.openxmlformats.org/drawingml/2006/picture">
                        <pic:nvPicPr>
                          <pic:cNvPr id="101" name="Picture 101">
                            <a:extLst/>
                          </pic:cNvPr>
                          <pic:cNvPicPr>
                            <a:picLocks noChangeAspect="1"/>
                          </pic:cNvPicPr>
                        </pic:nvPicPr>
                        <pic:blipFill rotWithShape="1">
                          <a:blip r:embed="rId46">
                            <a:extLst>
                              <a:ext uri="{28A0092B-C50C-407E-A947-70E740481C1C}">
                                <a14:useLocalDpi xmlns:a14="http://schemas.microsoft.com/office/drawing/2010/main" val="0"/>
                              </a:ext>
                            </a:extLst>
                          </a:blip>
                          <a:srcRect r="66639"/>
                          <a:stretch/>
                        </pic:blipFill>
                        <pic:spPr>
                          <a:xfrm>
                            <a:off x="5674104" y="401217"/>
                            <a:ext cx="305179" cy="2416734"/>
                          </a:xfrm>
                          <a:prstGeom prst="rect">
                            <a:avLst/>
                          </a:prstGeom>
                          <a:ln>
                            <a:solidFill>
                              <a:schemeClr val="tx1"/>
                            </a:solidFill>
                          </a:ln>
                        </pic:spPr>
                      </pic:pic>
                      <pic:pic xmlns:pic="http://schemas.openxmlformats.org/drawingml/2006/picture">
                        <pic:nvPicPr>
                          <pic:cNvPr id="102" name="Picture 102">
                            <a:extLst/>
                          </pic:cNvPr>
                          <pic:cNvPicPr>
                            <a:picLocks noChangeAspect="1"/>
                          </pic:cNvPicPr>
                        </pic:nvPicPr>
                        <pic:blipFill rotWithShape="1">
                          <a:blip r:embed="rId39">
                            <a:extLst>
                              <a:ext uri="{28A0092B-C50C-407E-A947-70E740481C1C}">
                                <a14:useLocalDpi xmlns:a14="http://schemas.microsoft.com/office/drawing/2010/main" val="0"/>
                              </a:ext>
                            </a:extLst>
                          </a:blip>
                          <a:srcRect l="12374" t="3544" r="29598" b="56456"/>
                          <a:stretch/>
                        </pic:blipFill>
                        <pic:spPr>
                          <a:xfrm>
                            <a:off x="6015475" y="401173"/>
                            <a:ext cx="307047" cy="2431311"/>
                          </a:xfrm>
                          <a:prstGeom prst="rect">
                            <a:avLst/>
                          </a:prstGeom>
                          <a:ln>
                            <a:solidFill>
                              <a:schemeClr val="tx1"/>
                            </a:solidFill>
                          </a:ln>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57E5E17" id="Group 31" o:spid="_x0000_s1026" style="position:absolute;margin-left:10.05pt;margin-top:2.35pt;width:487.5pt;height:532.5pt;z-index:251702272;mso-width-relative:margin;mso-height-relative:margin" coordorigin=",-956" coordsize="63225,69038" o:gfxdata="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">
                <v:group id="Group 96" o:spid="_x0000_s1027" style="position:absolute;top:-956;width:60941;height:69037" coordorigin=",-956" coordsize="60941,69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Picture 97" o:spid="_x0000_s1028" type="#_x0000_t75" style="position:absolute;left:1308;top:32562;width:59633;height:3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">
                    <v:imagedata r:id="rId47" o:title=""/>
                  </v:shape>
                  <v:shape id="Picture 98" o:spid="_x0000_s1029" type="#_x0000_t75" style="position:absolute;top:-956;width:60941;height:34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">
                    <v:imagedata r:id="rId48" o:title=""/>
                  </v:shape>
                </v:group>
                <v:shape id="Picture 99" o:spid="_x0000_s1030" type="#_x0000_t75" style="position:absolute;left:56401;top:38026;width:2858;height:24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" stroked="t" strokecolor="black [3213]">
                  <v:imagedata r:id="rId49" o:title="" cropbottom="15579f" cropleft="-1f" cropright="-1f"/>
                  <v:path arrowok="t"/>
                </v:shape>
                <v:shape id="Picture 100" o:spid="_x0000_s1031" type="#_x0000_t75" style="position:absolute;left:59440;top:38026;width:3727;height:24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" stroked="t" strokecolor="black [3213]">
                  <v:imagedata r:id="rId42" o:title="" cropbottom="13272f" cropleft="10319f" cropright="15428f"/>
                  <v:path arrowok="t"/>
                </v:shape>
                <v:shape id="Picture 101" o:spid="_x0000_s1032" type="#_x0000_t75" style="position:absolute;left:56741;top:4012;width:3051;height:24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" stroked="t" strokecolor="black [3213]">
                  <v:imagedata r:id="rId50" o:title="" cropright="43673f"/>
                  <v:path arrowok="t"/>
                </v:shape>
                <v:shape id="Picture 102" o:spid="_x0000_s1033" type="#_x0000_t75" style="position:absolute;left:60154;top:4011;width:3071;height:24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" stroked="t" strokecolor="black [3213]">
                  <v:imagedata r:id="rId42" o:title="" croptop="2323f" cropbottom="36999f" cropleft="8109f" cropright="19397f"/>
                  <v:path arrowok="t"/>
                </v:shape>
              </v:group>
            </w:pict>
          </mc:Fallback>
        </mc:AlternateContent>
      </w:r>
    </w:p>
    <w:p w14:paraId="0F674E23" w14:textId="4A21103D" w:rsidR="00B37A50" w:rsidRDefault="00B37A50" w:rsidP="008D6B49">
      <w:pPr>
        <w:jc w:val="center"/>
      </w:pPr>
    </w:p>
    <w:p w14:paraId="3BFE4A70" w14:textId="376F5780" w:rsidR="00026B29" w:rsidRDefault="00026B29" w:rsidP="008D6B49">
      <w:pPr>
        <w:jc w:val="center"/>
      </w:pPr>
    </w:p>
    <w:p w14:paraId="67AE270D" w14:textId="568D56B6" w:rsidR="00026B29" w:rsidRDefault="00026B29" w:rsidP="008D6B49">
      <w:pPr>
        <w:jc w:val="center"/>
      </w:pPr>
    </w:p>
    <w:p w14:paraId="36C4F04D" w14:textId="77777777" w:rsidR="00026B29" w:rsidRDefault="00026B29" w:rsidP="008D6B49">
      <w:pPr>
        <w:jc w:val="center"/>
      </w:pPr>
    </w:p>
    <w:p w14:paraId="084AFB93" w14:textId="77777777" w:rsidR="00026B29" w:rsidRDefault="00026B29" w:rsidP="008D6B49">
      <w:pPr>
        <w:jc w:val="center"/>
      </w:pPr>
    </w:p>
    <w:p w14:paraId="40629C40" w14:textId="77777777" w:rsidR="00026B29" w:rsidRDefault="00026B29" w:rsidP="008D6B49">
      <w:pPr>
        <w:jc w:val="center"/>
      </w:pPr>
    </w:p>
    <w:p w14:paraId="029C0F4E" w14:textId="77777777" w:rsidR="00026B29" w:rsidRDefault="00026B29" w:rsidP="008D6B49">
      <w:pPr>
        <w:jc w:val="center"/>
      </w:pPr>
    </w:p>
    <w:p w14:paraId="0332BF53" w14:textId="77777777" w:rsidR="00026B29" w:rsidRDefault="00026B29" w:rsidP="008D6B49">
      <w:pPr>
        <w:jc w:val="center"/>
      </w:pPr>
    </w:p>
    <w:p w14:paraId="26C9FD64" w14:textId="77777777" w:rsidR="00026B29" w:rsidRDefault="00026B29" w:rsidP="008D6B49">
      <w:pPr>
        <w:jc w:val="center"/>
      </w:pPr>
    </w:p>
    <w:p w14:paraId="6C8E4F37" w14:textId="77777777" w:rsidR="00026B29" w:rsidRDefault="00026B29" w:rsidP="008D6B49">
      <w:pPr>
        <w:jc w:val="center"/>
      </w:pPr>
    </w:p>
    <w:p w14:paraId="529BF173" w14:textId="77777777" w:rsidR="00026B29" w:rsidRDefault="00026B29" w:rsidP="008D6B49">
      <w:pPr>
        <w:jc w:val="center"/>
      </w:pPr>
    </w:p>
    <w:p w14:paraId="385C7B45" w14:textId="77777777" w:rsidR="00026B29" w:rsidRDefault="00026B29" w:rsidP="008D6B49">
      <w:pPr>
        <w:jc w:val="center"/>
      </w:pPr>
    </w:p>
    <w:p w14:paraId="2F16853E" w14:textId="77777777" w:rsidR="00026B29" w:rsidRDefault="00026B29" w:rsidP="008D6B49">
      <w:pPr>
        <w:jc w:val="center"/>
      </w:pPr>
    </w:p>
    <w:p w14:paraId="0ABA17DF" w14:textId="77777777" w:rsidR="00026B29" w:rsidRDefault="00026B29" w:rsidP="008D6B49">
      <w:pPr>
        <w:jc w:val="center"/>
      </w:pPr>
    </w:p>
    <w:p w14:paraId="4D73CAAC" w14:textId="77777777" w:rsidR="00026B29" w:rsidRDefault="00026B29" w:rsidP="008D6B49">
      <w:pPr>
        <w:jc w:val="center"/>
      </w:pPr>
    </w:p>
    <w:p w14:paraId="390EF7BE" w14:textId="77777777" w:rsidR="00026B29" w:rsidRDefault="00026B29" w:rsidP="008D6B49">
      <w:pPr>
        <w:jc w:val="center"/>
      </w:pPr>
    </w:p>
    <w:p w14:paraId="3D9467AA" w14:textId="77777777" w:rsidR="00026B29" w:rsidRDefault="00026B29" w:rsidP="008D6B49">
      <w:pPr>
        <w:jc w:val="center"/>
      </w:pPr>
    </w:p>
    <w:p w14:paraId="2ECCC97F" w14:textId="77777777" w:rsidR="00026B29" w:rsidRDefault="00026B29" w:rsidP="008D6B49">
      <w:pPr>
        <w:jc w:val="center"/>
      </w:pPr>
    </w:p>
    <w:p w14:paraId="17C351D7" w14:textId="77777777" w:rsidR="00026B29" w:rsidRDefault="00026B29" w:rsidP="008D6B49">
      <w:pPr>
        <w:jc w:val="center"/>
      </w:pPr>
    </w:p>
    <w:p w14:paraId="70306148" w14:textId="77777777" w:rsidR="00026B29" w:rsidRDefault="00026B29" w:rsidP="008D6B49">
      <w:pPr>
        <w:jc w:val="center"/>
      </w:pPr>
    </w:p>
    <w:p w14:paraId="2D3865F8" w14:textId="078FCDBE" w:rsidR="00026B29" w:rsidRDefault="00026B29" w:rsidP="00026B29">
      <w:pPr>
        <w:spacing w:before="240"/>
        <w:jc w:val="center"/>
      </w:pPr>
      <w:r>
        <w:t>(a)</w:t>
      </w:r>
    </w:p>
    <w:p w14:paraId="63CC12DA" w14:textId="77777777" w:rsidR="00026B29" w:rsidRDefault="00026B29" w:rsidP="008D6B49">
      <w:pPr>
        <w:jc w:val="center"/>
      </w:pPr>
    </w:p>
    <w:p w14:paraId="33A506B8" w14:textId="77777777" w:rsidR="00026B29" w:rsidRDefault="00026B29" w:rsidP="008D6B49">
      <w:pPr>
        <w:jc w:val="center"/>
      </w:pPr>
    </w:p>
    <w:p w14:paraId="558D555B" w14:textId="77777777" w:rsidR="00026B29" w:rsidRDefault="00026B29" w:rsidP="008D6B49">
      <w:pPr>
        <w:jc w:val="center"/>
      </w:pPr>
    </w:p>
    <w:p w14:paraId="53701563" w14:textId="77777777" w:rsidR="00026B29" w:rsidRDefault="00026B29" w:rsidP="008D6B49">
      <w:pPr>
        <w:jc w:val="center"/>
      </w:pPr>
    </w:p>
    <w:p w14:paraId="7DE69E4E" w14:textId="77777777" w:rsidR="00026B29" w:rsidRDefault="00026B29" w:rsidP="008D6B49">
      <w:pPr>
        <w:jc w:val="center"/>
      </w:pPr>
    </w:p>
    <w:p w14:paraId="1CE01339" w14:textId="77777777" w:rsidR="00026B29" w:rsidRDefault="00026B29" w:rsidP="008D6B49">
      <w:pPr>
        <w:jc w:val="center"/>
      </w:pPr>
    </w:p>
    <w:p w14:paraId="627650E8" w14:textId="77777777" w:rsidR="00026B29" w:rsidRDefault="00026B29" w:rsidP="008D6B49">
      <w:pPr>
        <w:jc w:val="center"/>
      </w:pPr>
    </w:p>
    <w:p w14:paraId="64F78ABC" w14:textId="77777777" w:rsidR="00026B29" w:rsidRDefault="00026B29" w:rsidP="008D6B49">
      <w:pPr>
        <w:jc w:val="center"/>
      </w:pPr>
    </w:p>
    <w:p w14:paraId="0E0C0D87" w14:textId="77777777" w:rsidR="00026B29" w:rsidRDefault="00026B29" w:rsidP="008D6B49">
      <w:pPr>
        <w:jc w:val="center"/>
      </w:pPr>
    </w:p>
    <w:p w14:paraId="7946AD50" w14:textId="77777777" w:rsidR="00026B29" w:rsidRDefault="00026B29" w:rsidP="008D6B49">
      <w:pPr>
        <w:jc w:val="center"/>
      </w:pPr>
    </w:p>
    <w:p w14:paraId="217CC5A0" w14:textId="77777777" w:rsidR="00026B29" w:rsidRDefault="00026B29" w:rsidP="008D6B49">
      <w:pPr>
        <w:jc w:val="center"/>
      </w:pPr>
    </w:p>
    <w:p w14:paraId="4F3B6CB5" w14:textId="77777777" w:rsidR="00026B29" w:rsidRDefault="00026B29" w:rsidP="008D6B49">
      <w:pPr>
        <w:jc w:val="center"/>
      </w:pPr>
    </w:p>
    <w:p w14:paraId="11D1A513" w14:textId="77777777" w:rsidR="00026B29" w:rsidRDefault="00026B29" w:rsidP="008D6B49">
      <w:pPr>
        <w:jc w:val="center"/>
      </w:pPr>
    </w:p>
    <w:p w14:paraId="1C317837" w14:textId="77777777" w:rsidR="00026B29" w:rsidRDefault="00026B29" w:rsidP="008D6B49">
      <w:pPr>
        <w:jc w:val="center"/>
      </w:pPr>
    </w:p>
    <w:p w14:paraId="56E2F68F" w14:textId="77777777" w:rsidR="00026B29" w:rsidRDefault="00026B29" w:rsidP="008D6B49">
      <w:pPr>
        <w:jc w:val="center"/>
      </w:pPr>
    </w:p>
    <w:p w14:paraId="5FAF1FE8" w14:textId="237C2CE2" w:rsidR="00026B29" w:rsidRDefault="00026B29" w:rsidP="008D6B49">
      <w:pPr>
        <w:jc w:val="center"/>
      </w:pPr>
      <w:r>
        <w:t>(b)</w:t>
      </w:r>
    </w:p>
    <w:p w14:paraId="19790553" w14:textId="77777777" w:rsidR="00026B29" w:rsidRDefault="00026B29" w:rsidP="008D6B49">
      <w:pPr>
        <w:jc w:val="center"/>
      </w:pPr>
    </w:p>
    <w:p w14:paraId="6EB7C79C" w14:textId="66A59104" w:rsidR="00026B29" w:rsidRDefault="00026B29" w:rsidP="00026B29">
      <w:pPr>
        <w:jc w:val="center"/>
      </w:pPr>
      <w:r>
        <w:t>Figure 1</w:t>
      </w:r>
      <w:r w:rsidR="007C7269">
        <w:t>1</w:t>
      </w:r>
      <w:r>
        <w:t xml:space="preserve">: </w:t>
      </w:r>
      <w:r w:rsidR="009C7367">
        <w:t xml:space="preserve">Comparison of sensor response and  corresponding photograph  with computed instantaneous  void fractions for a </w:t>
      </w:r>
      <w:r>
        <w:t xml:space="preserve"> (a) 5.5 mm Taylor bubble </w:t>
      </w:r>
      <w:r w:rsidR="009C7367">
        <w:t xml:space="preserve"> and ,</w:t>
      </w:r>
      <w:r>
        <w:t xml:space="preserve">(b) </w:t>
      </w:r>
      <w:r w:rsidR="00113CBB">
        <w:t>23 mm Taylor bubble</w:t>
      </w:r>
    </w:p>
    <w:p w14:paraId="5175856E" w14:textId="4FD07C3D" w:rsidR="00A36E5C" w:rsidRDefault="00A36E5C" w:rsidP="00A36E5C">
      <w:pPr>
        <w:jc w:val="center"/>
      </w:pPr>
    </w:p>
    <w:p w14:paraId="1DBE0FA4" w14:textId="50898A5D" w:rsidR="00A36E5C" w:rsidRDefault="00A36E5C" w:rsidP="00985483"/>
    <w:p w14:paraId="29C9128A" w14:textId="1028ADC9" w:rsidR="00930B68" w:rsidRDefault="00930B68" w:rsidP="00691936">
      <w:pPr>
        <w:rPr>
          <w:b/>
        </w:rPr>
      </w:pPr>
    </w:p>
    <w:p w14:paraId="039FBFBB" w14:textId="228B15E5" w:rsidR="00EE1281" w:rsidRDefault="00EE1281" w:rsidP="00691936">
      <w:pPr>
        <w:rPr>
          <w:b/>
        </w:rPr>
      </w:pPr>
    </w:p>
    <w:p w14:paraId="4CD3A511" w14:textId="6E7063D3" w:rsidR="00EE1281" w:rsidRDefault="00EE1281" w:rsidP="00691936">
      <w:pPr>
        <w:rPr>
          <w:b/>
        </w:rPr>
      </w:pPr>
    </w:p>
    <w:p w14:paraId="68B29002" w14:textId="77777777" w:rsidR="00EE1281" w:rsidRDefault="00EE1281" w:rsidP="00691936">
      <w:pPr>
        <w:rPr>
          <w:b/>
        </w:rPr>
      </w:pPr>
    </w:p>
    <w:p w14:paraId="347230A4" w14:textId="77777777" w:rsidR="00853576" w:rsidRDefault="00853576" w:rsidP="00691936"/>
    <w:p w14:paraId="4D019153" w14:textId="77777777" w:rsidR="00853576" w:rsidRDefault="00853576" w:rsidP="00691936"/>
    <w:p w14:paraId="4518D9D0" w14:textId="5B758F2C" w:rsidR="00A660E1" w:rsidRDefault="00893962" w:rsidP="00691936">
      <w:r>
        <w:t>Based on the results from figure 11 (a) and 11(b), the observed sensor responses</w:t>
      </w:r>
      <w:r w:rsidR="0074464C" w:rsidRPr="0074464C">
        <w:t xml:space="preserve"> </w:t>
      </w:r>
      <w:r w:rsidR="0074464C" w:rsidRPr="008D3184">
        <w:rPr>
          <w:i/>
        </w:rPr>
        <w:t>V</w:t>
      </w:r>
      <w:r w:rsidR="0074464C" w:rsidRPr="008D3184">
        <w:rPr>
          <w:i/>
          <w:vertAlign w:val="subscript"/>
        </w:rPr>
        <w:t>obs</w:t>
      </w:r>
      <w:r>
        <w:t xml:space="preserve"> </w:t>
      </w:r>
      <w:r w:rsidR="00971AC4">
        <w:t>which</w:t>
      </w:r>
      <w:r w:rsidR="0074464C">
        <w:t xml:space="preserve"> are </w:t>
      </w:r>
      <w:r w:rsidR="0083621C">
        <w:t xml:space="preserve">less than the </w:t>
      </w:r>
      <w:r>
        <w:t xml:space="preserve"> </w:t>
      </w:r>
      <w:r w:rsidRPr="004B3201">
        <w:rPr>
          <w:i/>
        </w:rPr>
        <w:t>V</w:t>
      </w:r>
      <w:r w:rsidRPr="004B3201">
        <w:rPr>
          <w:i/>
          <w:vertAlign w:val="subscript"/>
        </w:rPr>
        <w:t>air</w:t>
      </w:r>
      <w:r>
        <w:t xml:space="preserve"> </w:t>
      </w:r>
      <w:r w:rsidR="0074464C">
        <w:t xml:space="preserve"> response </w:t>
      </w:r>
      <w:r>
        <w:t>leads to the</w:t>
      </w:r>
      <w:r w:rsidR="0083621C">
        <w:t xml:space="preserve"> invalid computation of  the α</w:t>
      </w:r>
      <w:r w:rsidR="0083621C" w:rsidRPr="0083621C">
        <w:rPr>
          <w:vertAlign w:val="subscript"/>
        </w:rPr>
        <w:t>sensor</w:t>
      </w:r>
      <w:r w:rsidR="0083621C">
        <w:t xml:space="preserve"> at each point in time. </w:t>
      </w:r>
      <w:r w:rsidR="0074464C">
        <w:t>Th</w:t>
      </w:r>
      <w:r w:rsidR="00971AC4">
        <w:t>ese</w:t>
      </w:r>
      <w:r w:rsidR="0074464C">
        <w:t xml:space="preserve"> invalid result</w:t>
      </w:r>
      <w:r w:rsidR="00971AC4">
        <w:t>s</w:t>
      </w:r>
      <w:r w:rsidR="0083621C">
        <w:t xml:space="preserve"> become increasingly </w:t>
      </w:r>
      <w:r w:rsidR="0074464C">
        <w:t>severe</w:t>
      </w:r>
      <w:r w:rsidR="00A660E1">
        <w:t xml:space="preserve"> up </w:t>
      </w:r>
      <w:r w:rsidR="0083621C">
        <w:t xml:space="preserve">as </w:t>
      </w:r>
      <w:r w:rsidR="0074464C" w:rsidRPr="00971AC4">
        <w:rPr>
          <w:i/>
        </w:rPr>
        <w:t>V</w:t>
      </w:r>
      <w:r w:rsidR="0074464C" w:rsidRPr="00971AC4">
        <w:rPr>
          <w:i/>
          <w:vertAlign w:val="subscript"/>
        </w:rPr>
        <w:t>obs</w:t>
      </w:r>
      <w:r w:rsidR="0074464C">
        <w:t xml:space="preserve"> approaches the </w:t>
      </w:r>
      <w:r w:rsidR="0074464C" w:rsidRPr="00971AC4">
        <w:rPr>
          <w:i/>
        </w:rPr>
        <w:t>V</w:t>
      </w:r>
      <w:r w:rsidR="0074464C" w:rsidRPr="00971AC4">
        <w:rPr>
          <w:i/>
          <w:vertAlign w:val="subscript"/>
        </w:rPr>
        <w:t>int</w:t>
      </w:r>
      <w:r w:rsidR="0074464C">
        <w:t xml:space="preserve"> response</w:t>
      </w:r>
      <w:r w:rsidR="00A72482">
        <w:t>. A typical example</w:t>
      </w:r>
      <w:r w:rsidR="00A660E1">
        <w:t xml:space="preserve"> is  found in figure 11 (a)</w:t>
      </w:r>
      <w:r w:rsidR="00A72482">
        <w:t xml:space="preserve"> </w:t>
      </w:r>
      <w:r w:rsidR="00A660E1">
        <w:t>where the   α</w:t>
      </w:r>
      <w:r w:rsidR="00A660E1" w:rsidRPr="00A660E1">
        <w:rPr>
          <w:vertAlign w:val="subscript"/>
        </w:rPr>
        <w:t>sensor</w:t>
      </w:r>
      <w:r w:rsidR="00A660E1">
        <w:t xml:space="preserve">  is equal to 2.3. This represents more than 200 % deviation from the expected void fraction of zero. </w:t>
      </w:r>
      <w:r w:rsidR="00A72482">
        <w:t xml:space="preserve"> </w:t>
      </w:r>
      <w:r w:rsidR="0074464C">
        <w:t>Therefore</w:t>
      </w:r>
      <w:r w:rsidR="00A660E1">
        <w:t xml:space="preserve">, </w:t>
      </w:r>
      <w:r w:rsidR="0074464C">
        <w:t>a correction</w:t>
      </w:r>
      <w:r w:rsidR="008D3184">
        <w:t xml:space="preserve"> factor</w:t>
      </w:r>
      <w:r w:rsidR="00A33C86">
        <w:t xml:space="preserve"> (CF)</w:t>
      </w:r>
      <w:r w:rsidR="002E0EAD">
        <w:t xml:space="preserve"> is</w:t>
      </w:r>
      <w:r w:rsidR="0074464C">
        <w:t xml:space="preserve"> </w:t>
      </w:r>
      <w:r w:rsidR="00971AC4">
        <w:t>applied to modify</w:t>
      </w:r>
      <w:r w:rsidR="0074464C">
        <w:t xml:space="preserve"> the void fraction</w:t>
      </w:r>
      <w:r w:rsidR="00A33C86">
        <w:t xml:space="preserve"> model</w:t>
      </w:r>
      <w:r w:rsidR="00971AC4">
        <w:t xml:space="preserve"> for responses </w:t>
      </w:r>
      <w:r w:rsidR="00971AC4" w:rsidRPr="00971AC4">
        <w:rPr>
          <w:i/>
        </w:rPr>
        <w:t>V</w:t>
      </w:r>
      <w:r w:rsidR="00971AC4" w:rsidRPr="00971AC4">
        <w:rPr>
          <w:i/>
          <w:vertAlign w:val="subscript"/>
        </w:rPr>
        <w:t>obs</w:t>
      </w:r>
      <w:r w:rsidR="0074464C" w:rsidRPr="00971AC4">
        <w:rPr>
          <w:i/>
          <w:vertAlign w:val="subscript"/>
        </w:rPr>
        <w:t xml:space="preserve"> </w:t>
      </w:r>
      <w:r w:rsidR="0074464C">
        <w:t xml:space="preserve">between the </w:t>
      </w:r>
      <w:r w:rsidR="0074464C" w:rsidRPr="004B3201">
        <w:rPr>
          <w:i/>
        </w:rPr>
        <w:t>V</w:t>
      </w:r>
      <w:r w:rsidR="0074464C" w:rsidRPr="004B3201">
        <w:rPr>
          <w:i/>
          <w:vertAlign w:val="subscript"/>
        </w:rPr>
        <w:t>ai</w:t>
      </w:r>
      <w:r w:rsidR="0074464C" w:rsidRPr="0074464C">
        <w:rPr>
          <w:vertAlign w:val="subscript"/>
        </w:rPr>
        <w:t>r</w:t>
      </w:r>
      <w:r w:rsidR="0074464C">
        <w:t xml:space="preserve"> and </w:t>
      </w:r>
      <w:r w:rsidR="0074464C" w:rsidRPr="004B3201">
        <w:rPr>
          <w:i/>
        </w:rPr>
        <w:t>V</w:t>
      </w:r>
      <w:r w:rsidR="0074464C" w:rsidRPr="004B3201">
        <w:rPr>
          <w:i/>
          <w:vertAlign w:val="subscript"/>
        </w:rPr>
        <w:t>int</w:t>
      </w:r>
      <w:r w:rsidR="0074464C">
        <w:t xml:space="preserve"> using equation </w:t>
      </w:r>
      <w:r w:rsidR="00971AC4">
        <w:t>19</w:t>
      </w:r>
      <w:r w:rsidR="00A660E1">
        <w:t xml:space="preserve"> :</w:t>
      </w:r>
    </w:p>
    <w:p w14:paraId="591BF639" w14:textId="20C1CC24" w:rsidR="0074464C" w:rsidRDefault="0074464C" w:rsidP="00691936"/>
    <w:p w14:paraId="45C135FA" w14:textId="77777777" w:rsidR="0074464C" w:rsidRDefault="0074464C" w:rsidP="0069193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74464C" w:rsidRPr="008650FB" w14:paraId="092F1DDA" w14:textId="77777777" w:rsidTr="003076B6">
        <w:trPr>
          <w:trHeight w:val="2"/>
        </w:trPr>
        <w:tc>
          <w:tcPr>
            <w:tcW w:w="377" w:type="dxa"/>
          </w:tcPr>
          <w:p w14:paraId="2BEF04F8" w14:textId="77777777" w:rsidR="0074464C" w:rsidRPr="008650FB" w:rsidRDefault="0074464C" w:rsidP="003076B6">
            <w:pPr>
              <w:spacing w:line="360" w:lineRule="auto"/>
              <w:jc w:val="both"/>
              <w:rPr>
                <w:rFonts w:eastAsia="Calibri"/>
                <w:color w:val="000000"/>
                <w:szCs w:val="24"/>
              </w:rPr>
            </w:pPr>
          </w:p>
        </w:tc>
        <w:tc>
          <w:tcPr>
            <w:tcW w:w="8151" w:type="dxa"/>
            <w:vAlign w:val="center"/>
            <w:hideMark/>
          </w:tcPr>
          <w:p w14:paraId="0B9E6727" w14:textId="72D3FB1C" w:rsidR="0074464C" w:rsidRPr="00D43284" w:rsidRDefault="00255CD8" w:rsidP="003076B6">
            <w:pPr>
              <w:jc w:val="both"/>
              <w:rPr>
                <w:bCs/>
                <w:iCs/>
                <w:color w:val="000000" w:themeColor="text1"/>
                <w:kern w:val="24"/>
                <w:sz w:val="20"/>
                <w:lang w:val="en-GB"/>
              </w:rPr>
            </w:pPr>
            <m:oMathPara>
              <m:oMath>
                <m:sSub>
                  <m:sSubPr>
                    <m:ctrlPr>
                      <w:rPr>
                        <w:rFonts w:ascii="Cambria Math" w:eastAsiaTheme="minorEastAsia" w:hAnsi="Cambria Math" w:cstheme="minorBidi"/>
                        <w:bCs/>
                        <w:i/>
                        <w:iCs/>
                        <w:color w:val="000000" w:themeColor="text1"/>
                        <w:kern w:val="24"/>
                        <w:sz w:val="20"/>
                        <w:lang w:val="en-GB"/>
                      </w:rPr>
                    </m:ctrlPr>
                  </m:sSubPr>
                  <m:e>
                    <m:r>
                      <w:rPr>
                        <w:rFonts w:ascii="Cambria Math" w:eastAsia="Cambria Math" w:hAnsi="Cambria Math" w:cstheme="minorBidi"/>
                        <w:color w:val="000000" w:themeColor="text1"/>
                        <w:kern w:val="24"/>
                        <w:sz w:val="20"/>
                        <w:lang w:val="en-GB"/>
                      </w:rPr>
                      <m:t>CF</m:t>
                    </m:r>
                  </m:e>
                  <m:sub>
                    <m:r>
                      <w:rPr>
                        <w:rFonts w:ascii="Cambria Math" w:eastAsiaTheme="minorEastAsia" w:hAnsi="Cambria Math" w:cstheme="minorBidi"/>
                        <w:color w:val="000000" w:themeColor="text1"/>
                        <w:kern w:val="24"/>
                        <w:sz w:val="20"/>
                        <w:lang w:val="en-GB"/>
                      </w:rPr>
                      <m:t xml:space="preserve"> </m:t>
                    </m:r>
                  </m:sub>
                </m:sSub>
                <m:r>
                  <w:rPr>
                    <w:rFonts w:ascii="Cambria Math" w:eastAsiaTheme="minorEastAsia" w:hAnsi="Cambria Math" w:cstheme="minorBidi"/>
                    <w:color w:val="000000" w:themeColor="text1"/>
                    <w:kern w:val="24"/>
                    <w:sz w:val="20"/>
                    <w:lang w:val="en-GB"/>
                  </w:rPr>
                  <m:t>=</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sSub>
                          <m:sSubPr>
                            <m:ctrlPr>
                              <w:rPr>
                                <w:rFonts w:ascii="Cambria Math" w:eastAsiaTheme="minorEastAsia" w:hAnsi="Cambria Math" w:cstheme="minorBidi"/>
                                <w:i/>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den>
                    </m:f>
                    <m:r>
                      <w:rPr>
                        <w:rFonts w:ascii="Cambria Math" w:eastAsiaTheme="minorEastAsia" w:hAnsi="Cambria Math" w:cstheme="minorBidi"/>
                        <w:color w:val="000000" w:themeColor="text1"/>
                        <w:kern w:val="24"/>
                        <w:sz w:val="20"/>
                        <w:lang w:val="en-GB"/>
                      </w:rPr>
                      <m:t xml:space="preserve">  </m:t>
                    </m:r>
                  </m:e>
                </m:d>
              </m:oMath>
            </m:oMathPara>
          </w:p>
          <w:p w14:paraId="56E7FA77" w14:textId="77777777" w:rsidR="0074464C" w:rsidRPr="008650FB" w:rsidRDefault="0074464C" w:rsidP="003076B6">
            <w:pPr>
              <w:spacing w:line="360" w:lineRule="auto"/>
              <w:jc w:val="center"/>
              <w:rPr>
                <w:rFonts w:eastAsia="Calibri"/>
                <w:color w:val="000000"/>
                <w:szCs w:val="24"/>
              </w:rPr>
            </w:pPr>
          </w:p>
        </w:tc>
        <w:tc>
          <w:tcPr>
            <w:tcW w:w="498" w:type="dxa"/>
            <w:vAlign w:val="center"/>
            <w:hideMark/>
          </w:tcPr>
          <w:p w14:paraId="1C808305" w14:textId="7C04805C" w:rsidR="0074464C" w:rsidRPr="008650FB" w:rsidRDefault="0074464C" w:rsidP="003076B6">
            <w:pPr>
              <w:spacing w:line="360" w:lineRule="auto"/>
              <w:rPr>
                <w:rFonts w:eastAsia="Calibri"/>
                <w:color w:val="000000"/>
                <w:szCs w:val="24"/>
              </w:rPr>
            </w:pPr>
            <w:r w:rsidRPr="008650FB">
              <w:rPr>
                <w:rFonts w:eastAsia="Calibri"/>
                <w:color w:val="000000"/>
                <w:szCs w:val="24"/>
              </w:rPr>
              <w:t>(</w:t>
            </w:r>
            <w:r>
              <w:rPr>
                <w:rFonts w:eastAsia="Calibri"/>
                <w:color w:val="000000"/>
                <w:szCs w:val="24"/>
              </w:rPr>
              <w:t>19</w:t>
            </w:r>
            <w:r w:rsidRPr="008650FB">
              <w:rPr>
                <w:rFonts w:eastAsia="Calibri"/>
                <w:color w:val="000000"/>
                <w:szCs w:val="24"/>
              </w:rPr>
              <w:t>)</w:t>
            </w:r>
          </w:p>
        </w:tc>
      </w:tr>
    </w:tbl>
    <w:p w14:paraId="6CCED524" w14:textId="77777777" w:rsidR="0074464C" w:rsidRPr="0083621C" w:rsidRDefault="0074464C" w:rsidP="00691936"/>
    <w:p w14:paraId="436F2514" w14:textId="56FCCE1F" w:rsidR="00A33C86" w:rsidRDefault="00A33C86" w:rsidP="00691936">
      <w:r>
        <w:t xml:space="preserve">Hence the corrected </w:t>
      </w:r>
      <w:r w:rsidR="008A37E7">
        <w:t xml:space="preserve">instantaneous </w:t>
      </w:r>
      <w:r>
        <w:t xml:space="preserve">slug </w:t>
      </w:r>
      <w:r w:rsidR="004B3201">
        <w:t>void fraction</w:t>
      </w:r>
      <w:r>
        <w:t xml:space="preserve"> in equation 20  is derived by multiplying equation </w:t>
      </w:r>
      <w:r>
        <w:lastRenderedPageBreak/>
        <w:t>11, by the correction factor from equation 19.</w:t>
      </w:r>
    </w:p>
    <w:p w14:paraId="680203EF" w14:textId="3D2D5B80" w:rsidR="00A33C86" w:rsidRDefault="00A33C86" w:rsidP="00691936"/>
    <w:p w14:paraId="101C22BB" w14:textId="226D229F" w:rsidR="006E378F" w:rsidRDefault="006E378F" w:rsidP="0069193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151"/>
        <w:gridCol w:w="616"/>
      </w:tblGrid>
      <w:tr w:rsidR="006E378F" w:rsidRPr="008650FB" w14:paraId="03409CDC" w14:textId="77777777" w:rsidTr="003076B6">
        <w:trPr>
          <w:trHeight w:val="2"/>
        </w:trPr>
        <w:tc>
          <w:tcPr>
            <w:tcW w:w="377" w:type="dxa"/>
          </w:tcPr>
          <w:p w14:paraId="5EFA471E" w14:textId="77777777" w:rsidR="006E378F" w:rsidRPr="008650FB" w:rsidRDefault="006E378F" w:rsidP="003076B6">
            <w:pPr>
              <w:spacing w:line="360" w:lineRule="auto"/>
              <w:jc w:val="both"/>
              <w:rPr>
                <w:rFonts w:eastAsia="Calibri"/>
                <w:color w:val="000000"/>
                <w:szCs w:val="24"/>
              </w:rPr>
            </w:pPr>
            <w:bookmarkStart w:id="6" w:name="_Hlk6332416"/>
          </w:p>
        </w:tc>
        <w:tc>
          <w:tcPr>
            <w:tcW w:w="8151" w:type="dxa"/>
            <w:vAlign w:val="center"/>
            <w:hideMark/>
          </w:tcPr>
          <w:p w14:paraId="244FC2A8" w14:textId="2E3F9DB5" w:rsidR="008A37E7" w:rsidRPr="009B1759" w:rsidRDefault="00255CD8" w:rsidP="008A37E7">
            <w:pPr>
              <w:jc w:val="both"/>
              <w:rPr>
                <w:rFonts w:eastAsia="Calibri"/>
                <w:bCs/>
                <w:iCs/>
                <w:color w:val="000000" w:themeColor="text1"/>
                <w:kern w:val="24"/>
                <w:sz w:val="20"/>
                <w:lang w:val="en-GB"/>
              </w:rPr>
            </w:pPr>
            <m:oMathPara>
              <m:oMath>
                <m:sSub>
                  <m:sSubPr>
                    <m:ctrlPr>
                      <w:rPr>
                        <w:rFonts w:ascii="Cambria Math" w:eastAsiaTheme="minorEastAsia" w:hAnsi="Cambria Math" w:cstheme="minorBidi"/>
                        <w:bCs/>
                        <w:i/>
                        <w:iCs/>
                        <w:color w:val="000000" w:themeColor="text1"/>
                        <w:kern w:val="24"/>
                        <w:sz w:val="20"/>
                        <w:lang w:val="en-GB"/>
                      </w:rPr>
                    </m:ctrlPr>
                  </m:sSubPr>
                  <m:e>
                    <m:r>
                      <w:rPr>
                        <w:rFonts w:ascii="Cambria Math" w:eastAsia="Cambria Math" w:hAnsi="Cambria Math" w:cstheme="minorBidi"/>
                        <w:color w:val="000000" w:themeColor="text1"/>
                        <w:kern w:val="24"/>
                        <w:sz w:val="20"/>
                        <w:lang w:val="en-GB"/>
                      </w:rPr>
                      <m:t>α</m:t>
                    </m:r>
                  </m:e>
                  <m:sub>
                    <m:r>
                      <w:rPr>
                        <w:rFonts w:ascii="Cambria Math" w:eastAsiaTheme="minorEastAsia" w:hAnsi="Cambria Math" w:cstheme="minorBidi"/>
                        <w:color w:val="000000" w:themeColor="text1"/>
                        <w:kern w:val="24"/>
                        <w:sz w:val="20"/>
                        <w:lang w:val="en-GB"/>
                      </w:rPr>
                      <m:t xml:space="preserve">sensor </m:t>
                    </m:r>
                  </m:sub>
                </m:sSub>
                <m:r>
                  <w:rPr>
                    <w:rFonts w:ascii="Cambria Math" w:eastAsiaTheme="minorEastAsia" w:hAnsi="Cambria Math" w:cstheme="minorBidi"/>
                    <w:color w:val="000000" w:themeColor="text1"/>
                    <w:kern w:val="24"/>
                    <w:sz w:val="20"/>
                    <w:lang w:val="en-GB"/>
                  </w:rPr>
                  <m:t>=</m:t>
                </m:r>
                <m:d>
                  <m:dPr>
                    <m:begChr m:val="["/>
                    <m:endChr m:val="]"/>
                    <m:ctrlPr>
                      <w:rPr>
                        <w:rFonts w:ascii="Cambria Math" w:eastAsiaTheme="minorEastAsia" w:hAnsi="Cambria Math" w:cstheme="minorBidi"/>
                        <w:i/>
                        <w:color w:val="000000" w:themeColor="text1"/>
                        <w:kern w:val="24"/>
                        <w:sz w:val="20"/>
                        <w:lang w:val="en-GB"/>
                      </w:rPr>
                    </m:ctrlPr>
                  </m:dPr>
                  <m:e>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r>
                          <w:rPr>
                            <w:rFonts w:ascii="Cambria Math" w:eastAsiaTheme="minorEastAsia" w:hAnsi="Cambria Math" w:cstheme="minorBidi"/>
                            <w:color w:val="000000" w:themeColor="text1"/>
                            <w:kern w:val="24"/>
                            <w:sz w:val="20"/>
                            <w:lang w:val="en-GB"/>
                          </w:rPr>
                          <m:t xml:space="preserve"> </m:t>
                        </m:r>
                        <m:f>
                          <m:fPr>
                            <m:ctrlPr>
                              <w:rPr>
                                <w:rFonts w:ascii="Cambria Math" w:eastAsiaTheme="minorEastAsia" w:hAnsi="Cambria Math" w:cstheme="minorBidi"/>
                                <w:bCs/>
                                <w:i/>
                                <w:iCs/>
                                <w:color w:val="000000" w:themeColor="text1"/>
                                <w:kern w:val="24"/>
                                <w:sz w:val="20"/>
                                <w:lang w:val="en-GB"/>
                              </w:rPr>
                            </m:ctrlPr>
                          </m:fPr>
                          <m:num>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den>
                        </m:f>
                        <m:r>
                          <w:rPr>
                            <w:rFonts w:ascii="Cambria Math" w:eastAsiaTheme="minorEastAsia" w:hAnsi="Cambria Math" w:cstheme="minorBidi"/>
                            <w:color w:val="000000" w:themeColor="text1"/>
                            <w:kern w:val="24"/>
                            <w:sz w:val="20"/>
                            <w:lang w:val="en-GB"/>
                          </w:rPr>
                          <m:t xml:space="preserve"> </m:t>
                        </m:r>
                      </m:e>
                    </m:d>
                  </m:e>
                </m:d>
                <m:r>
                  <w:rPr>
                    <w:rFonts w:ascii="Cambria Math" w:eastAsiaTheme="minorEastAsia" w:hAnsi="Cambria Math" w:cstheme="minorBidi"/>
                    <w:color w:val="000000" w:themeColor="text1"/>
                    <w:kern w:val="24"/>
                    <w:sz w:val="20"/>
                    <w:lang w:val="en-GB"/>
                  </w:rPr>
                  <m:t>.</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den>
                    </m:f>
                    <m:r>
                      <w:rPr>
                        <w:rFonts w:ascii="Cambria Math" w:eastAsiaTheme="minorEastAsia" w:hAnsi="Cambria Math" w:cstheme="minorBidi"/>
                        <w:color w:val="000000" w:themeColor="text1"/>
                        <w:kern w:val="24"/>
                        <w:sz w:val="20"/>
                        <w:lang w:val="en-GB"/>
                      </w:rPr>
                      <m:t xml:space="preserve">  </m:t>
                    </m:r>
                  </m:e>
                </m:d>
                <m:r>
                  <w:rPr>
                    <w:rFonts w:ascii="Cambria Math" w:eastAsiaTheme="minorEastAsia" w:hAnsi="Cambria Math" w:cstheme="minorBidi"/>
                    <w:color w:val="000000" w:themeColor="text1"/>
                    <w:kern w:val="24"/>
                    <w:sz w:val="20"/>
                    <w:lang w:val="en-GB"/>
                  </w:rPr>
                  <m:t xml:space="preserve">, for  </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r>
                  <w:rPr>
                    <w:rFonts w:ascii="Cambria Math" w:eastAsiaTheme="minorEastAsia" w:hAnsi="Cambria Math" w:cstheme="minorBidi"/>
                    <w:color w:val="000000" w:themeColor="text1"/>
                    <w:kern w:val="24"/>
                    <w:sz w:val="20"/>
                    <w:lang w:val="en-GB"/>
                  </w:rPr>
                  <m:t>&l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oMath>
            </m:oMathPara>
          </w:p>
          <w:p w14:paraId="42873DD0" w14:textId="0DE34E9F" w:rsidR="006E378F" w:rsidRPr="00D43284" w:rsidRDefault="006E378F" w:rsidP="003076B6">
            <w:pPr>
              <w:jc w:val="both"/>
              <w:rPr>
                <w:bCs/>
                <w:iCs/>
                <w:color w:val="000000" w:themeColor="text1"/>
                <w:kern w:val="24"/>
                <w:sz w:val="20"/>
                <w:lang w:val="en-GB"/>
              </w:rPr>
            </w:pPr>
          </w:p>
          <w:p w14:paraId="595B2E53" w14:textId="77777777" w:rsidR="006E378F" w:rsidRPr="008650FB" w:rsidRDefault="006E378F" w:rsidP="003076B6">
            <w:pPr>
              <w:spacing w:line="360" w:lineRule="auto"/>
              <w:jc w:val="center"/>
              <w:rPr>
                <w:rFonts w:eastAsia="Calibri"/>
                <w:color w:val="000000"/>
                <w:szCs w:val="24"/>
              </w:rPr>
            </w:pPr>
          </w:p>
        </w:tc>
        <w:tc>
          <w:tcPr>
            <w:tcW w:w="498" w:type="dxa"/>
            <w:vAlign w:val="center"/>
            <w:hideMark/>
          </w:tcPr>
          <w:p w14:paraId="1A0D1739" w14:textId="59010B2B" w:rsidR="006E378F" w:rsidRPr="008650FB" w:rsidRDefault="006E378F" w:rsidP="003076B6">
            <w:pPr>
              <w:spacing w:line="360" w:lineRule="auto"/>
              <w:rPr>
                <w:rFonts w:eastAsia="Calibri"/>
                <w:color w:val="000000"/>
                <w:szCs w:val="24"/>
              </w:rPr>
            </w:pPr>
            <w:r w:rsidRPr="008650FB">
              <w:rPr>
                <w:rFonts w:eastAsia="Calibri"/>
                <w:color w:val="000000"/>
                <w:szCs w:val="24"/>
              </w:rPr>
              <w:t>(</w:t>
            </w:r>
            <w:r>
              <w:rPr>
                <w:rFonts w:eastAsia="Calibri"/>
                <w:color w:val="000000"/>
                <w:szCs w:val="24"/>
              </w:rPr>
              <w:t>20</w:t>
            </w:r>
            <w:r w:rsidRPr="008650FB">
              <w:rPr>
                <w:rFonts w:eastAsia="Calibri"/>
                <w:color w:val="000000"/>
                <w:szCs w:val="24"/>
              </w:rPr>
              <w:t>)</w:t>
            </w:r>
          </w:p>
        </w:tc>
      </w:tr>
      <w:bookmarkEnd w:id="6"/>
    </w:tbl>
    <w:p w14:paraId="4FD5FA90" w14:textId="77777777" w:rsidR="006E378F" w:rsidRDefault="006E378F" w:rsidP="00691936"/>
    <w:p w14:paraId="023F37A5" w14:textId="74094529" w:rsidR="00971AC4" w:rsidRDefault="008A37E7" w:rsidP="00C963C3">
      <w:pPr>
        <w:ind w:firstLine="284"/>
        <w:jc w:val="both"/>
      </w:pPr>
      <w:r>
        <w:t xml:space="preserve">Figure 12 (a) and 12 (b) show results of the corrected void fraction for </w:t>
      </w:r>
      <w:r w:rsidR="005E5DD7">
        <w:t xml:space="preserve">the same </w:t>
      </w:r>
      <w:r>
        <w:t>Taylor bubbles as described in figure 11. The elimination  of interfacial effects is evident at 4.4 s</w:t>
      </w:r>
      <w:r w:rsidR="009B7B01">
        <w:t xml:space="preserve"> and 4.8 s in </w:t>
      </w:r>
      <w:r>
        <w:t xml:space="preserve">  figure 12 (a) and 2.0 s</w:t>
      </w:r>
      <w:r w:rsidR="00A55DF4">
        <w:t xml:space="preserve"> and 3.7s in</w:t>
      </w:r>
      <w:r>
        <w:t xml:space="preserve"> figure 12(b) ,</w:t>
      </w:r>
      <w:r w:rsidR="00A55DF4">
        <w:t xml:space="preserve">where  </w:t>
      </w:r>
      <w:r>
        <w:t>α</w:t>
      </w:r>
      <w:r w:rsidRPr="008A37E7">
        <w:rPr>
          <w:vertAlign w:val="subscript"/>
        </w:rPr>
        <w:t xml:space="preserve">sensor </w:t>
      </w:r>
      <w:r>
        <w:t xml:space="preserve">is computed as zero at the </w:t>
      </w:r>
      <w:r w:rsidRPr="00A55DF4">
        <w:rPr>
          <w:i/>
        </w:rPr>
        <w:t>V</w:t>
      </w:r>
      <w:r w:rsidRPr="00A55DF4">
        <w:rPr>
          <w:i/>
          <w:vertAlign w:val="subscript"/>
        </w:rPr>
        <w:t>int</w:t>
      </w:r>
      <w:r w:rsidRPr="00A55DF4">
        <w:rPr>
          <w:vertAlign w:val="subscript"/>
        </w:rPr>
        <w:t xml:space="preserve"> </w:t>
      </w:r>
      <w:r w:rsidR="00A55DF4">
        <w:t xml:space="preserve">response. Following  </w:t>
      </w:r>
      <w:r w:rsidR="00195F6E">
        <w:t xml:space="preserve">the </w:t>
      </w:r>
      <w:r w:rsidR="00A55DF4">
        <w:t xml:space="preserve"> results </w:t>
      </w:r>
      <w:r w:rsidR="00195F6E">
        <w:t xml:space="preserve">presented, </w:t>
      </w:r>
      <w:r w:rsidR="00A55DF4">
        <w:t>the corrected model make</w:t>
      </w:r>
      <w:r w:rsidR="00FC26F8">
        <w:t>s</w:t>
      </w:r>
      <w:r w:rsidR="00A55DF4">
        <w:t xml:space="preserve"> </w:t>
      </w:r>
      <w:r w:rsidR="005E5DD7">
        <w:t>valid</w:t>
      </w:r>
      <w:r w:rsidR="00A55DF4">
        <w:t xml:space="preserve"> computations of the phase fraction over time averaged </w:t>
      </w:r>
      <w:r w:rsidR="005E5DD7">
        <w:t>conditions. However, an error occurs at the nose and tail of each bubble when the CF is applied, due the fall and rise times that</w:t>
      </w:r>
      <w:r w:rsidR="00935750">
        <w:t xml:space="preserve"> cause</w:t>
      </w:r>
      <w:r w:rsidR="005E5DD7">
        <w:t xml:space="preserve"> a transition from </w:t>
      </w:r>
      <w:proofErr w:type="spellStart"/>
      <w:r w:rsidR="005E5DD7" w:rsidRPr="005E5DD7">
        <w:rPr>
          <w:i/>
        </w:rPr>
        <w:t>V</w:t>
      </w:r>
      <w:r w:rsidR="005E5DD7" w:rsidRPr="005E5DD7">
        <w:rPr>
          <w:i/>
          <w:vertAlign w:val="subscript"/>
        </w:rPr>
        <w:t>water</w:t>
      </w:r>
      <w:proofErr w:type="spellEnd"/>
      <w:r w:rsidR="005E5DD7" w:rsidRPr="005E5DD7">
        <w:rPr>
          <w:i/>
        </w:rPr>
        <w:t xml:space="preserve"> </w:t>
      </w:r>
      <w:r w:rsidR="005E5DD7">
        <w:t xml:space="preserve">to </w:t>
      </w:r>
      <w:proofErr w:type="spellStart"/>
      <w:r w:rsidR="005E5DD7" w:rsidRPr="005E5DD7">
        <w:rPr>
          <w:i/>
        </w:rPr>
        <w:t>V</w:t>
      </w:r>
      <w:r w:rsidR="005E5DD7" w:rsidRPr="005E5DD7">
        <w:rPr>
          <w:i/>
          <w:vertAlign w:val="subscript"/>
        </w:rPr>
        <w:t>int</w:t>
      </w:r>
      <w:proofErr w:type="spellEnd"/>
      <w:r w:rsidR="005E5DD7" w:rsidRPr="005E5DD7">
        <w:rPr>
          <w:i/>
        </w:rPr>
        <w:t xml:space="preserve"> </w:t>
      </w:r>
      <w:r w:rsidR="005E5DD7">
        <w:t xml:space="preserve"> at the nose and vice versa at the tail of each bubble.</w:t>
      </w:r>
    </w:p>
    <w:p w14:paraId="43BED7D3" w14:textId="4C496B30" w:rsidR="00971AC4" w:rsidRDefault="00935750" w:rsidP="00691936">
      <w:r>
        <w:rPr>
          <w:noProof/>
          <w:lang w:val="en-GB" w:eastAsia="en-GB"/>
        </w:rPr>
        <w:drawing>
          <wp:anchor distT="0" distB="0" distL="114300" distR="114300" simplePos="0" relativeHeight="251705344" behindDoc="0" locked="0" layoutInCell="1" allowOverlap="1" wp14:anchorId="550A6DB2" wp14:editId="330EAA2A">
            <wp:simplePos x="0" y="0"/>
            <wp:positionH relativeFrom="column">
              <wp:posOffset>668112</wp:posOffset>
            </wp:positionH>
            <wp:positionV relativeFrom="paragraph">
              <wp:posOffset>123780</wp:posOffset>
            </wp:positionV>
            <wp:extent cx="5009642" cy="3146961"/>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51"/>
                    <a:stretch>
                      <a:fillRect/>
                    </a:stretch>
                  </pic:blipFill>
                  <pic:spPr>
                    <a:xfrm>
                      <a:off x="0" y="0"/>
                      <a:ext cx="5009642" cy="3146961"/>
                    </a:xfrm>
                    <a:prstGeom prst="rect">
                      <a:avLst/>
                    </a:prstGeom>
                  </pic:spPr>
                </pic:pic>
              </a:graphicData>
            </a:graphic>
            <wp14:sizeRelH relativeFrom="margin">
              <wp14:pctWidth>0</wp14:pctWidth>
            </wp14:sizeRelH>
            <wp14:sizeRelV relativeFrom="margin">
              <wp14:pctHeight>0</wp14:pctHeight>
            </wp14:sizeRelV>
          </wp:anchor>
        </w:drawing>
      </w:r>
    </w:p>
    <w:p w14:paraId="13C5ADA5" w14:textId="245D629D" w:rsidR="00971AC4" w:rsidRDefault="00971AC4" w:rsidP="00691936"/>
    <w:p w14:paraId="1A306491" w14:textId="463076C6" w:rsidR="008376E8" w:rsidRDefault="008376E8" w:rsidP="00691936"/>
    <w:p w14:paraId="63FB0A51" w14:textId="6004A574" w:rsidR="004C5777" w:rsidRDefault="004C5777" w:rsidP="004B1CED">
      <w:pPr>
        <w:jc w:val="center"/>
      </w:pPr>
    </w:p>
    <w:p w14:paraId="7A6009E2" w14:textId="516812F8" w:rsidR="004C5777" w:rsidRDefault="004C5777" w:rsidP="00691936"/>
    <w:p w14:paraId="20AC9547" w14:textId="41B30F4C" w:rsidR="004C5777" w:rsidRDefault="004C5777" w:rsidP="00691936"/>
    <w:p w14:paraId="0D5EB3A3" w14:textId="77777777" w:rsidR="00026B29" w:rsidRDefault="00026B29" w:rsidP="00691936"/>
    <w:p w14:paraId="7C307C01" w14:textId="6B122ED1" w:rsidR="008376E8" w:rsidRDefault="008376E8" w:rsidP="00691936"/>
    <w:p w14:paraId="67A1B8FE" w14:textId="77777777" w:rsidR="00B545E3" w:rsidRDefault="00B545E3" w:rsidP="00322426">
      <w:pPr>
        <w:jc w:val="center"/>
      </w:pPr>
    </w:p>
    <w:p w14:paraId="1711F938" w14:textId="77777777" w:rsidR="00B545E3" w:rsidRDefault="00B545E3" w:rsidP="00322426">
      <w:pPr>
        <w:jc w:val="center"/>
      </w:pPr>
    </w:p>
    <w:p w14:paraId="3B5F4F67" w14:textId="77777777" w:rsidR="00B545E3" w:rsidRDefault="00B545E3" w:rsidP="00322426">
      <w:pPr>
        <w:jc w:val="center"/>
      </w:pPr>
    </w:p>
    <w:p w14:paraId="12612CE7" w14:textId="77777777" w:rsidR="00B545E3" w:rsidRDefault="00B545E3" w:rsidP="00322426">
      <w:pPr>
        <w:jc w:val="center"/>
      </w:pPr>
    </w:p>
    <w:p w14:paraId="03057741" w14:textId="77777777" w:rsidR="00B545E3" w:rsidRDefault="00B545E3" w:rsidP="00322426">
      <w:pPr>
        <w:jc w:val="center"/>
      </w:pPr>
    </w:p>
    <w:p w14:paraId="339AFCE4" w14:textId="6FC9EB34" w:rsidR="008376E8" w:rsidRDefault="008376E8" w:rsidP="00322426">
      <w:pPr>
        <w:jc w:val="center"/>
      </w:pPr>
    </w:p>
    <w:p w14:paraId="4BB4B50E" w14:textId="77777777" w:rsidR="008D6B49" w:rsidRDefault="008D6B49" w:rsidP="008D6B49"/>
    <w:p w14:paraId="0D5AF948" w14:textId="50EAE731" w:rsidR="008D6B49" w:rsidRDefault="008D6B49" w:rsidP="00322426">
      <w:pPr>
        <w:jc w:val="center"/>
      </w:pPr>
    </w:p>
    <w:p w14:paraId="498961BB" w14:textId="3111ABBB" w:rsidR="00A36E5C" w:rsidRDefault="00A36E5C" w:rsidP="00322426">
      <w:pPr>
        <w:jc w:val="center"/>
      </w:pPr>
    </w:p>
    <w:p w14:paraId="0DF5F32A" w14:textId="4A721D52" w:rsidR="00B545E3" w:rsidRDefault="00B545E3" w:rsidP="00322426">
      <w:pPr>
        <w:jc w:val="center"/>
      </w:pPr>
    </w:p>
    <w:p w14:paraId="756E7DAA" w14:textId="53743BB9" w:rsidR="00B545E3" w:rsidRDefault="00B545E3" w:rsidP="00935750"/>
    <w:p w14:paraId="2D240DBD" w14:textId="3E52D66D" w:rsidR="00A46E7C" w:rsidRDefault="00A46E7C" w:rsidP="00322426">
      <w:pPr>
        <w:jc w:val="center"/>
      </w:pPr>
    </w:p>
    <w:p w14:paraId="52798B3D" w14:textId="49225810" w:rsidR="00A46E7C" w:rsidRDefault="00A46E7C" w:rsidP="00322426">
      <w:pPr>
        <w:jc w:val="center"/>
      </w:pPr>
      <w:r>
        <w:t>(a)</w:t>
      </w:r>
    </w:p>
    <w:p w14:paraId="3589FBF1" w14:textId="1A4E920D" w:rsidR="00B545E3" w:rsidRDefault="00B545E3" w:rsidP="00322426">
      <w:pPr>
        <w:jc w:val="center"/>
      </w:pPr>
    </w:p>
    <w:p w14:paraId="5345BCB6" w14:textId="3565709A" w:rsidR="00C963C3" w:rsidRDefault="00C963C3" w:rsidP="00322426">
      <w:pPr>
        <w:jc w:val="center"/>
      </w:pPr>
    </w:p>
    <w:p w14:paraId="0F9D9FA9" w14:textId="37DE43DF" w:rsidR="00C963C3" w:rsidRDefault="00C963C3" w:rsidP="00322426">
      <w:pPr>
        <w:jc w:val="center"/>
      </w:pPr>
    </w:p>
    <w:p w14:paraId="6CCA40C8" w14:textId="5741897E" w:rsidR="00B545E3" w:rsidRDefault="00B545E3" w:rsidP="00322426">
      <w:pPr>
        <w:jc w:val="center"/>
      </w:pPr>
    </w:p>
    <w:p w14:paraId="566F840D" w14:textId="0AF8FBAD" w:rsidR="00B545E3" w:rsidRDefault="00C963C3" w:rsidP="00322426">
      <w:pPr>
        <w:jc w:val="center"/>
      </w:pPr>
      <w:r>
        <w:rPr>
          <w:noProof/>
          <w:lang w:val="en-GB" w:eastAsia="en-GB"/>
        </w:rPr>
        <w:drawing>
          <wp:anchor distT="0" distB="0" distL="114300" distR="114300" simplePos="0" relativeHeight="251704320" behindDoc="0" locked="0" layoutInCell="1" allowOverlap="1" wp14:anchorId="1FC455A5" wp14:editId="13B0DC1E">
            <wp:simplePos x="0" y="0"/>
            <wp:positionH relativeFrom="column">
              <wp:posOffset>300456</wp:posOffset>
            </wp:positionH>
            <wp:positionV relativeFrom="paragraph">
              <wp:posOffset>-232146</wp:posOffset>
            </wp:positionV>
            <wp:extent cx="5557652" cy="3722951"/>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noChangeArrowheads="1"/>
                    </pic:cNvPicPr>
                  </pic:nvPicPr>
                  <pic:blipFill>
                    <a:blip r:embed="rId52"/>
                    <a:srcRect/>
                    <a:stretch>
                      <a:fillRect/>
                    </a:stretch>
                  </pic:blipFill>
                  <pic:spPr bwMode="auto">
                    <a:xfrm>
                      <a:off x="0" y="0"/>
                      <a:ext cx="5557652" cy="3722951"/>
                    </a:xfrm>
                    <a:prstGeom prst="rect">
                      <a:avLst/>
                    </a:prstGeom>
                    <a:noFill/>
                  </pic:spPr>
                </pic:pic>
              </a:graphicData>
            </a:graphic>
            <wp14:sizeRelH relativeFrom="margin">
              <wp14:pctWidth>0</wp14:pctWidth>
            </wp14:sizeRelH>
            <wp14:sizeRelV relativeFrom="margin">
              <wp14:pctHeight>0</wp14:pctHeight>
            </wp14:sizeRelV>
          </wp:anchor>
        </w:drawing>
      </w:r>
    </w:p>
    <w:p w14:paraId="4FF8440B" w14:textId="73B04206" w:rsidR="00B545E3" w:rsidRDefault="00B545E3" w:rsidP="00322426">
      <w:pPr>
        <w:jc w:val="center"/>
      </w:pPr>
    </w:p>
    <w:p w14:paraId="68973174" w14:textId="66EB4E5B" w:rsidR="00B545E3" w:rsidRDefault="00B545E3" w:rsidP="00322426">
      <w:pPr>
        <w:jc w:val="center"/>
      </w:pPr>
    </w:p>
    <w:p w14:paraId="404AFCEB" w14:textId="17D590ED" w:rsidR="00B545E3" w:rsidRDefault="00B545E3" w:rsidP="00322426">
      <w:pPr>
        <w:jc w:val="center"/>
      </w:pPr>
    </w:p>
    <w:p w14:paraId="7725877F" w14:textId="75CC0433" w:rsidR="00B545E3" w:rsidRDefault="00B545E3" w:rsidP="00322426">
      <w:pPr>
        <w:jc w:val="center"/>
      </w:pPr>
    </w:p>
    <w:p w14:paraId="2ECA1C7A" w14:textId="1AB34937" w:rsidR="00B545E3" w:rsidRDefault="00B545E3" w:rsidP="00322426">
      <w:pPr>
        <w:jc w:val="center"/>
      </w:pPr>
    </w:p>
    <w:p w14:paraId="6B0C9519" w14:textId="5CC0E348" w:rsidR="00B545E3" w:rsidRDefault="00B545E3" w:rsidP="00322426">
      <w:pPr>
        <w:jc w:val="center"/>
      </w:pPr>
    </w:p>
    <w:p w14:paraId="6EDC1D17" w14:textId="0D54F6B1" w:rsidR="00B545E3" w:rsidRDefault="00B545E3" w:rsidP="00322426">
      <w:pPr>
        <w:jc w:val="center"/>
      </w:pPr>
    </w:p>
    <w:p w14:paraId="0F88972E" w14:textId="061C8001" w:rsidR="00B545E3" w:rsidRDefault="00B545E3" w:rsidP="00322426">
      <w:pPr>
        <w:jc w:val="center"/>
      </w:pPr>
    </w:p>
    <w:p w14:paraId="0E6753FF" w14:textId="2D0E28DE" w:rsidR="00B545E3" w:rsidRDefault="00B545E3" w:rsidP="00322426">
      <w:pPr>
        <w:jc w:val="center"/>
      </w:pPr>
    </w:p>
    <w:p w14:paraId="13428E37" w14:textId="7B5684FB" w:rsidR="00B545E3" w:rsidRDefault="00B545E3" w:rsidP="00322426">
      <w:pPr>
        <w:jc w:val="center"/>
      </w:pPr>
    </w:p>
    <w:p w14:paraId="41388972" w14:textId="30FDA26C" w:rsidR="00B545E3" w:rsidRDefault="00B545E3" w:rsidP="00322426">
      <w:pPr>
        <w:jc w:val="center"/>
      </w:pPr>
    </w:p>
    <w:p w14:paraId="0D4CD211" w14:textId="57239EEE" w:rsidR="00B545E3" w:rsidRDefault="00B545E3" w:rsidP="00322426">
      <w:pPr>
        <w:jc w:val="center"/>
      </w:pPr>
    </w:p>
    <w:p w14:paraId="0C94F89D" w14:textId="4A1264F1" w:rsidR="00B545E3" w:rsidRDefault="00B545E3" w:rsidP="00322426">
      <w:pPr>
        <w:jc w:val="center"/>
      </w:pPr>
    </w:p>
    <w:p w14:paraId="3EB75D73" w14:textId="1B88CDD6" w:rsidR="00B545E3" w:rsidRDefault="00B545E3" w:rsidP="00322426">
      <w:pPr>
        <w:jc w:val="center"/>
      </w:pPr>
    </w:p>
    <w:p w14:paraId="6A4D4209" w14:textId="30EB556C" w:rsidR="00B545E3" w:rsidRDefault="00B545E3" w:rsidP="00322426">
      <w:pPr>
        <w:jc w:val="center"/>
      </w:pPr>
    </w:p>
    <w:p w14:paraId="57059CA3" w14:textId="77777777" w:rsidR="00026B29" w:rsidRDefault="00026B29" w:rsidP="00322426">
      <w:pPr>
        <w:jc w:val="center"/>
      </w:pPr>
    </w:p>
    <w:p w14:paraId="5E3DF4A8" w14:textId="29711C66" w:rsidR="00026B29" w:rsidRDefault="00026B29" w:rsidP="00322426">
      <w:pPr>
        <w:jc w:val="center"/>
      </w:pPr>
    </w:p>
    <w:p w14:paraId="735B44DA" w14:textId="598D1F5C" w:rsidR="00A46E7C" w:rsidRDefault="00A46E7C" w:rsidP="00322426">
      <w:pPr>
        <w:jc w:val="center"/>
      </w:pPr>
    </w:p>
    <w:p w14:paraId="15F8E55D" w14:textId="0883EB91" w:rsidR="00A46E7C" w:rsidRDefault="00A46E7C" w:rsidP="00322426">
      <w:pPr>
        <w:jc w:val="center"/>
      </w:pPr>
    </w:p>
    <w:p w14:paraId="47F0D7CB" w14:textId="1DA1323B" w:rsidR="00A46E7C" w:rsidRDefault="00A46E7C" w:rsidP="00322426">
      <w:pPr>
        <w:jc w:val="center"/>
      </w:pPr>
      <w:r>
        <w:t>(b)</w:t>
      </w:r>
    </w:p>
    <w:p w14:paraId="4CF65BD0" w14:textId="77777777" w:rsidR="002E0A10" w:rsidRDefault="002E0A10" w:rsidP="00322426">
      <w:pPr>
        <w:jc w:val="center"/>
      </w:pPr>
    </w:p>
    <w:p w14:paraId="72D9D015" w14:textId="79B7597E" w:rsidR="00026B29" w:rsidRDefault="00026B29" w:rsidP="008A37E7">
      <w:pPr>
        <w:jc w:val="center"/>
      </w:pPr>
      <w:r w:rsidRPr="00DD0ED4">
        <w:rPr>
          <w:b/>
        </w:rPr>
        <w:t>Figure 1</w:t>
      </w:r>
      <w:r w:rsidR="007C7269" w:rsidRPr="00DD0ED4">
        <w:rPr>
          <w:b/>
        </w:rPr>
        <w:t>2</w:t>
      </w:r>
      <w:r w:rsidR="00DD0ED4">
        <w:t xml:space="preserve"> </w:t>
      </w:r>
      <w:r>
        <w:t>: Corrected void fractions for interfacial effects (a) 5.5 mm Taylor bubble</w:t>
      </w:r>
      <w:r w:rsidR="00DD0ED4">
        <w:t xml:space="preserve"> (b) 23 mm Taylor bubble</w:t>
      </w:r>
    </w:p>
    <w:p w14:paraId="09F12CB7" w14:textId="044D185D" w:rsidR="008A37E7" w:rsidRDefault="008A37E7" w:rsidP="008A37E7"/>
    <w:p w14:paraId="73A6B566" w14:textId="77777777" w:rsidR="00C963C3" w:rsidRDefault="00C963C3" w:rsidP="00C963C3">
      <w:pPr>
        <w:ind w:firstLine="284"/>
        <w:jc w:val="both"/>
        <w:rPr>
          <w:bCs/>
          <w:iCs/>
          <w:color w:val="000000" w:themeColor="text1"/>
          <w:kern w:val="24"/>
          <w:szCs w:val="24"/>
          <w:lang w:val="en-GB"/>
        </w:rPr>
      </w:pPr>
      <w:r>
        <w:t>A general formulation for the</w:t>
      </w:r>
      <w:r w:rsidRPr="00C513E1">
        <w:t xml:space="preserve"> </w:t>
      </w:r>
      <w:r>
        <w:t xml:space="preserve">averaged sensor  void fraction </w:t>
      </w:r>
      <m:oMath>
        <m:sSub>
          <m:sSubPr>
            <m:ctrlPr>
              <w:rPr>
                <w:rFonts w:ascii="Cambria Math" w:eastAsiaTheme="minorEastAsia" w:hAnsi="Cambria Math" w:cstheme="minorBidi"/>
                <w:bCs/>
                <w:i/>
                <w:iCs/>
                <w:color w:val="000000" w:themeColor="text1"/>
                <w:kern w:val="24"/>
                <w:szCs w:val="24"/>
                <w:lang w:val="en-GB"/>
              </w:rPr>
            </m:ctrlPr>
          </m:sSubPr>
          <m:e>
            <m:acc>
              <m:accPr>
                <m:chr m:val="̅"/>
                <m:ctrlPr>
                  <w:rPr>
                    <w:rFonts w:ascii="Cambria Math" w:eastAsiaTheme="minorEastAsia" w:hAnsi="Cambria Math" w:cstheme="minorBidi"/>
                    <w:bCs/>
                    <w:i/>
                    <w:iCs/>
                    <w:color w:val="000000" w:themeColor="text1"/>
                    <w:kern w:val="24"/>
                    <w:szCs w:val="24"/>
                    <w:lang w:val="en-GB"/>
                  </w:rPr>
                </m:ctrlPr>
              </m:accPr>
              <m:e>
                <m:r>
                  <w:rPr>
                    <w:rFonts w:ascii="Cambria Math" w:eastAsiaTheme="minorEastAsia" w:hAnsi="Cambria Math" w:cstheme="minorBidi"/>
                    <w:color w:val="000000" w:themeColor="text1"/>
                    <w:kern w:val="24"/>
                    <w:szCs w:val="24"/>
                    <w:lang w:val="en-GB"/>
                  </w:rPr>
                  <m:t>α</m:t>
                </m:r>
              </m:e>
            </m:acc>
          </m:e>
          <m:sub>
            <m:r>
              <w:rPr>
                <w:rFonts w:ascii="Cambria Math" w:eastAsiaTheme="minorEastAsia" w:hAnsi="Cambria Math" w:cstheme="minorBidi"/>
                <w:color w:val="000000" w:themeColor="text1"/>
                <w:kern w:val="24"/>
                <w:szCs w:val="24"/>
                <w:lang w:val="en-GB"/>
              </w:rPr>
              <m:t xml:space="preserve">sensor </m:t>
            </m:r>
          </m:sub>
        </m:sSub>
      </m:oMath>
      <w:r>
        <w:t xml:space="preserve">  for  the bubble and slug flow</w:t>
      </w:r>
      <w:r w:rsidRPr="008244AF">
        <w:rPr>
          <w:szCs w:val="24"/>
        </w:rPr>
        <w:t>,</w:t>
      </w:r>
      <w:r>
        <w:t xml:space="preserve"> over an averaged observed response</w:t>
      </w:r>
      <m:oMath>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 xml:space="preserve">  V</m:t>
                </m:r>
              </m:e>
              <m:sub>
                <m:r>
                  <w:rPr>
                    <w:rFonts w:ascii="Cambria Math" w:eastAsiaTheme="minorEastAsia" w:hAnsi="Cambria Math" w:cstheme="minorBidi"/>
                    <w:color w:val="000000" w:themeColor="text1"/>
                    <w:kern w:val="24"/>
                    <w:sz w:val="20"/>
                    <w:lang w:val="en-GB"/>
                  </w:rPr>
                  <m:t>obs</m:t>
                </m:r>
              </m:sub>
            </m:sSub>
          </m:e>
        </m:acc>
      </m:oMath>
      <w:r>
        <w:t xml:space="preserve">  is hence summarized in table 4.</w:t>
      </w:r>
    </w:p>
    <w:p w14:paraId="5D89F8DF" w14:textId="77777777" w:rsidR="00C963C3" w:rsidRPr="008244AF" w:rsidRDefault="00C963C3" w:rsidP="00C963C3">
      <w:pPr>
        <w:ind w:firstLine="284"/>
        <w:jc w:val="both"/>
        <w:rPr>
          <w:szCs w:val="24"/>
        </w:rPr>
      </w:pPr>
    </w:p>
    <w:p w14:paraId="111D75BB" w14:textId="77777777" w:rsidR="00C963C3" w:rsidRDefault="00C963C3" w:rsidP="00C963C3"/>
    <w:p w14:paraId="323A3DEF" w14:textId="77777777" w:rsidR="00C963C3" w:rsidRDefault="00C963C3" w:rsidP="00C963C3">
      <w:pPr>
        <w:jc w:val="center"/>
      </w:pPr>
      <w:r>
        <w:t xml:space="preserve">Table 4. Summary of  the sensor  time-averaged void fraction  </w:t>
      </w:r>
      <m:oMath>
        <m:sSub>
          <m:sSubPr>
            <m:ctrlPr>
              <w:rPr>
                <w:rFonts w:ascii="Cambria Math" w:eastAsiaTheme="minorEastAsia" w:hAnsi="Cambria Math" w:cstheme="minorBidi"/>
                <w:bCs/>
                <w:i/>
                <w:iCs/>
                <w:color w:val="000000" w:themeColor="text1"/>
                <w:kern w:val="24"/>
                <w:szCs w:val="24"/>
                <w:lang w:val="en-GB"/>
              </w:rPr>
            </m:ctrlPr>
          </m:sSubPr>
          <m:e>
            <m:acc>
              <m:accPr>
                <m:chr m:val="̅"/>
                <m:ctrlPr>
                  <w:rPr>
                    <w:rFonts w:ascii="Cambria Math" w:eastAsiaTheme="minorEastAsia" w:hAnsi="Cambria Math" w:cstheme="minorBidi"/>
                    <w:bCs/>
                    <w:i/>
                    <w:iCs/>
                    <w:color w:val="000000" w:themeColor="text1"/>
                    <w:kern w:val="24"/>
                    <w:szCs w:val="24"/>
                    <w:lang w:val="en-GB"/>
                  </w:rPr>
                </m:ctrlPr>
              </m:accPr>
              <m:e>
                <m:r>
                  <w:rPr>
                    <w:rFonts w:ascii="Cambria Math" w:eastAsiaTheme="minorEastAsia" w:hAnsi="Cambria Math" w:cstheme="minorBidi"/>
                    <w:color w:val="000000" w:themeColor="text1"/>
                    <w:kern w:val="24"/>
                    <w:szCs w:val="24"/>
                    <w:lang w:val="en-GB"/>
                  </w:rPr>
                  <m:t>α</m:t>
                </m:r>
              </m:e>
            </m:acc>
          </m:e>
          <m:sub>
            <m:r>
              <w:rPr>
                <w:rFonts w:ascii="Cambria Math" w:eastAsiaTheme="minorEastAsia" w:hAnsi="Cambria Math" w:cstheme="minorBidi"/>
                <w:color w:val="000000" w:themeColor="text1"/>
                <w:kern w:val="24"/>
                <w:szCs w:val="24"/>
                <w:lang w:val="en-GB"/>
              </w:rPr>
              <m:t xml:space="preserve">sensor </m:t>
            </m:r>
          </m:sub>
        </m:sSub>
      </m:oMath>
      <w:r>
        <w:rPr>
          <w:bCs/>
          <w:iCs/>
          <w:color w:val="000000" w:themeColor="text1"/>
          <w:kern w:val="24"/>
          <w:szCs w:val="24"/>
          <w:lang w:val="en-GB"/>
        </w:rPr>
        <w:t xml:space="preserve">models </w:t>
      </w:r>
    </w:p>
    <w:p w14:paraId="7F66B9BC" w14:textId="77777777" w:rsidR="00C963C3" w:rsidRDefault="00C963C3" w:rsidP="00C963C3"/>
    <w:tbl>
      <w:tblPr>
        <w:tblStyle w:val="TableGrid"/>
        <w:tblW w:w="0" w:type="auto"/>
        <w:jc w:val="center"/>
        <w:tblLook w:val="04A0" w:firstRow="1" w:lastRow="0" w:firstColumn="1" w:lastColumn="0" w:noHBand="0" w:noVBand="1"/>
      </w:tblPr>
      <w:tblGrid>
        <w:gridCol w:w="2547"/>
        <w:gridCol w:w="4166"/>
        <w:gridCol w:w="3357"/>
      </w:tblGrid>
      <w:tr w:rsidR="00C963C3" w14:paraId="005A1381" w14:textId="77777777" w:rsidTr="009A6830">
        <w:trPr>
          <w:jc w:val="center"/>
        </w:trPr>
        <w:tc>
          <w:tcPr>
            <w:tcW w:w="2547" w:type="dxa"/>
          </w:tcPr>
          <w:p w14:paraId="22F05F2E" w14:textId="77777777" w:rsidR="00C963C3" w:rsidRDefault="00C963C3" w:rsidP="009A6830">
            <w:pPr>
              <w:jc w:val="center"/>
            </w:pPr>
            <w:r>
              <w:t>Flow regime</w:t>
            </w:r>
          </w:p>
        </w:tc>
        <w:tc>
          <w:tcPr>
            <w:tcW w:w="4166" w:type="dxa"/>
          </w:tcPr>
          <w:p w14:paraId="7A80212D" w14:textId="77777777" w:rsidR="00C963C3" w:rsidRDefault="00C963C3" w:rsidP="009A6830">
            <w:pPr>
              <w:jc w:val="center"/>
            </w:pPr>
            <w:r>
              <w:t>Model</w:t>
            </w:r>
          </w:p>
        </w:tc>
        <w:tc>
          <w:tcPr>
            <w:tcW w:w="3357" w:type="dxa"/>
          </w:tcPr>
          <w:p w14:paraId="2085C7C4" w14:textId="77777777" w:rsidR="00C963C3" w:rsidRDefault="00C963C3" w:rsidP="009A6830">
            <w:pPr>
              <w:jc w:val="center"/>
            </w:pPr>
            <w:r>
              <w:t xml:space="preserve">Domain of validity </w:t>
            </w:r>
          </w:p>
          <w:p w14:paraId="474D6CF7" w14:textId="77777777" w:rsidR="00C963C3" w:rsidRDefault="00C963C3" w:rsidP="009A6830">
            <w:pPr>
              <w:jc w:val="center"/>
            </w:pPr>
          </w:p>
        </w:tc>
      </w:tr>
      <w:tr w:rsidR="00C963C3" w14:paraId="0CAA0859" w14:textId="77777777" w:rsidTr="009A6830">
        <w:trPr>
          <w:jc w:val="center"/>
        </w:trPr>
        <w:tc>
          <w:tcPr>
            <w:tcW w:w="2547" w:type="dxa"/>
          </w:tcPr>
          <w:p w14:paraId="1AAAF230" w14:textId="77777777" w:rsidR="00C963C3" w:rsidRDefault="00C963C3" w:rsidP="009A6830"/>
          <w:p w14:paraId="2B19E95E" w14:textId="77777777" w:rsidR="00C963C3" w:rsidRDefault="00C963C3" w:rsidP="009A6830">
            <w:r>
              <w:t>Bubble flow</w:t>
            </w:r>
          </w:p>
        </w:tc>
        <w:tc>
          <w:tcPr>
            <w:tcW w:w="4166" w:type="dxa"/>
          </w:tcPr>
          <w:p w14:paraId="1C1A7966" w14:textId="77777777" w:rsidR="00C963C3" w:rsidRPr="00AA2D53" w:rsidRDefault="00255CD8" w:rsidP="009A6830">
            <w:pPr>
              <w:rPr>
                <w:color w:val="000000" w:themeColor="text1"/>
                <w:kern w:val="24"/>
                <w:sz w:val="20"/>
                <w:lang w:val="en-GB"/>
              </w:rPr>
            </w:pPr>
            <m:oMathPara>
              <m:oMath>
                <m:d>
                  <m:dPr>
                    <m:begChr m:val="["/>
                    <m:endChr m:val="]"/>
                    <m:ctrlPr>
                      <w:rPr>
                        <w:rFonts w:ascii="Cambria Math" w:eastAsiaTheme="minorEastAsia" w:hAnsi="Cambria Math" w:cstheme="minorBidi"/>
                        <w:i/>
                        <w:color w:val="000000" w:themeColor="text1"/>
                        <w:kern w:val="24"/>
                        <w:sz w:val="20"/>
                        <w:lang w:val="en-GB"/>
                      </w:rPr>
                    </m:ctrlPr>
                  </m:dPr>
                  <m:e>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den>
                        </m:f>
                        <m:r>
                          <w:rPr>
                            <w:rFonts w:ascii="Cambria Math" w:eastAsiaTheme="minorEastAsia" w:hAnsi="Cambria Math" w:cstheme="minorBidi"/>
                            <w:color w:val="000000" w:themeColor="text1"/>
                            <w:kern w:val="24"/>
                            <w:sz w:val="20"/>
                            <w:lang w:val="en-GB"/>
                          </w:rPr>
                          <m:t xml:space="preserve">  </m:t>
                        </m:r>
                      </m:e>
                    </m:d>
                  </m:e>
                </m:d>
              </m:oMath>
            </m:oMathPara>
          </w:p>
          <w:p w14:paraId="3EAFF73A" w14:textId="77777777" w:rsidR="00C963C3" w:rsidRDefault="00C963C3" w:rsidP="009A6830"/>
        </w:tc>
        <w:tc>
          <w:tcPr>
            <w:tcW w:w="3357" w:type="dxa"/>
          </w:tcPr>
          <w:p w14:paraId="7FAC363F" w14:textId="77777777" w:rsidR="00C963C3" w:rsidRDefault="00255CD8" w:rsidP="009A6830">
            <m:oMathPara>
              <m:oMath>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r>
                  <w:rPr>
                    <w:rFonts w:ascii="Cambria Math" w:eastAsiaTheme="minorEastAsia" w:hAnsi="Cambria Math" w:cstheme="minorBidi"/>
                    <w:color w:val="000000" w:themeColor="text1"/>
                    <w:kern w:val="24"/>
                    <w:sz w:val="20"/>
                    <w:lang w:val="en-GB"/>
                  </w:rPr>
                  <m:t>≤</m:t>
                </m:r>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oMath>
            </m:oMathPara>
          </w:p>
        </w:tc>
      </w:tr>
      <w:tr w:rsidR="00C963C3" w14:paraId="42BEE67F" w14:textId="77777777" w:rsidTr="009A6830">
        <w:trPr>
          <w:jc w:val="center"/>
        </w:trPr>
        <w:tc>
          <w:tcPr>
            <w:tcW w:w="2547" w:type="dxa"/>
          </w:tcPr>
          <w:p w14:paraId="720F02BD" w14:textId="77777777" w:rsidR="00C963C3" w:rsidRDefault="00C963C3" w:rsidP="009A6830"/>
          <w:p w14:paraId="44E906A5" w14:textId="77777777" w:rsidR="00C963C3" w:rsidRDefault="00C963C3" w:rsidP="009A6830">
            <w:r>
              <w:t xml:space="preserve">Slug flow </w:t>
            </w:r>
          </w:p>
        </w:tc>
        <w:tc>
          <w:tcPr>
            <w:tcW w:w="4166" w:type="dxa"/>
          </w:tcPr>
          <w:p w14:paraId="3AB0B6B1" w14:textId="77777777" w:rsidR="00C963C3" w:rsidRPr="00AA2D53" w:rsidRDefault="00255CD8" w:rsidP="009A6830">
            <w:pPr>
              <w:rPr>
                <w:bCs/>
                <w:iCs/>
                <w:color w:val="000000" w:themeColor="text1"/>
                <w:kern w:val="24"/>
                <w:sz w:val="20"/>
                <w:lang w:val="en-GB"/>
              </w:rPr>
            </w:pPr>
            <m:oMathPara>
              <m:oMath>
                <m:d>
                  <m:dPr>
                    <m:begChr m:val="["/>
                    <m:endChr m:val="]"/>
                    <m:ctrlPr>
                      <w:rPr>
                        <w:rFonts w:ascii="Cambria Math" w:eastAsiaTheme="minorEastAsia" w:hAnsi="Cambria Math" w:cstheme="minorBidi"/>
                        <w:i/>
                        <w:color w:val="000000" w:themeColor="text1"/>
                        <w:kern w:val="24"/>
                        <w:sz w:val="20"/>
                        <w:lang w:val="en-GB"/>
                      </w:rPr>
                    </m:ctrlPr>
                  </m:dPr>
                  <m:e>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r>
                          <w:rPr>
                            <w:rFonts w:ascii="Cambria Math" w:eastAsiaTheme="minorEastAsia" w:hAnsi="Cambria Math" w:cstheme="minorBidi"/>
                            <w:color w:val="000000" w:themeColor="text1"/>
                            <w:kern w:val="24"/>
                            <w:sz w:val="20"/>
                            <w:lang w:val="en-GB"/>
                          </w:rPr>
                          <m:t xml:space="preserve"> </m:t>
                        </m:r>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den>
                        </m:f>
                        <m:r>
                          <w:rPr>
                            <w:rFonts w:ascii="Cambria Math" w:eastAsiaTheme="minorEastAsia" w:hAnsi="Cambria Math" w:cstheme="minorBidi"/>
                            <w:color w:val="000000" w:themeColor="text1"/>
                            <w:kern w:val="24"/>
                            <w:sz w:val="20"/>
                            <w:lang w:val="en-GB"/>
                          </w:rPr>
                          <m:t xml:space="preserve"> </m:t>
                        </m:r>
                      </m:e>
                    </m:d>
                  </m:e>
                </m:d>
                <m:r>
                  <w:rPr>
                    <w:rFonts w:ascii="Cambria Math" w:eastAsiaTheme="minorEastAsia" w:hAnsi="Cambria Math" w:cstheme="minorBidi"/>
                    <w:color w:val="000000" w:themeColor="text1"/>
                    <w:kern w:val="24"/>
                    <w:sz w:val="20"/>
                    <w:lang w:val="en-GB"/>
                  </w:rPr>
                  <m:t>.</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den>
                    </m:f>
                    <m:r>
                      <w:rPr>
                        <w:rFonts w:ascii="Cambria Math" w:eastAsiaTheme="minorEastAsia" w:hAnsi="Cambria Math" w:cstheme="minorBidi"/>
                        <w:color w:val="000000" w:themeColor="text1"/>
                        <w:kern w:val="24"/>
                        <w:sz w:val="20"/>
                        <w:lang w:val="en-GB"/>
                      </w:rPr>
                      <m:t xml:space="preserve">  </m:t>
                    </m:r>
                  </m:e>
                </m:d>
              </m:oMath>
            </m:oMathPara>
          </w:p>
          <w:p w14:paraId="285D7A78" w14:textId="77777777" w:rsidR="00C963C3" w:rsidRPr="00AA2D53" w:rsidRDefault="00C963C3" w:rsidP="009A6830"/>
        </w:tc>
        <w:tc>
          <w:tcPr>
            <w:tcW w:w="3357" w:type="dxa"/>
          </w:tcPr>
          <w:p w14:paraId="25302317" w14:textId="77777777" w:rsidR="00C963C3" w:rsidRDefault="00255CD8" w:rsidP="009A6830">
            <m:oMathPara>
              <m:oMath>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int</m:t>
                    </m:r>
                  </m:sub>
                </m:sSub>
                <m:r>
                  <w:rPr>
                    <w:rFonts w:ascii="Cambria Math" w:eastAsiaTheme="minorEastAsia" w:hAnsi="Cambria Math" w:cstheme="minorBidi"/>
                    <w:color w:val="000000" w:themeColor="text1"/>
                    <w:kern w:val="24"/>
                    <w:sz w:val="20"/>
                    <w:lang w:val="en-GB"/>
                  </w:rPr>
                  <m:t>≤</m:t>
                </m:r>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l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oMath>
            </m:oMathPara>
          </w:p>
        </w:tc>
      </w:tr>
      <w:tr w:rsidR="00C963C3" w14:paraId="40017CF9" w14:textId="77777777" w:rsidTr="009A6830">
        <w:trPr>
          <w:jc w:val="center"/>
        </w:trPr>
        <w:tc>
          <w:tcPr>
            <w:tcW w:w="2547" w:type="dxa"/>
          </w:tcPr>
          <w:p w14:paraId="309D785E" w14:textId="77777777" w:rsidR="00C963C3" w:rsidRDefault="00C963C3" w:rsidP="009A6830"/>
          <w:p w14:paraId="241F8D02" w14:textId="77777777" w:rsidR="00C963C3" w:rsidRDefault="00C963C3" w:rsidP="009A6830">
            <w:r>
              <w:t>Slug flow</w:t>
            </w:r>
          </w:p>
        </w:tc>
        <w:tc>
          <w:tcPr>
            <w:tcW w:w="4166" w:type="dxa"/>
          </w:tcPr>
          <w:p w14:paraId="69715DEA" w14:textId="77777777" w:rsidR="00C963C3" w:rsidRPr="00AA2D53" w:rsidRDefault="00255CD8" w:rsidP="009A6830">
            <w:pPr>
              <w:rPr>
                <w:color w:val="000000" w:themeColor="text1"/>
                <w:kern w:val="24"/>
                <w:sz w:val="20"/>
                <w:lang w:val="en-GB"/>
              </w:rPr>
            </w:pPr>
            <m:oMathPara>
              <m:oMath>
                <m:d>
                  <m:dPr>
                    <m:begChr m:val="["/>
                    <m:endChr m:val="]"/>
                    <m:ctrlPr>
                      <w:rPr>
                        <w:rFonts w:ascii="Cambria Math" w:eastAsiaTheme="minorEastAsia" w:hAnsi="Cambria Math" w:cstheme="minorBidi"/>
                        <w:i/>
                        <w:color w:val="000000" w:themeColor="text1"/>
                        <w:kern w:val="24"/>
                        <w:sz w:val="20"/>
                        <w:lang w:val="en-GB"/>
                      </w:rPr>
                    </m:ctrlPr>
                  </m:dPr>
                  <m:e>
                    <m:r>
                      <w:rPr>
                        <w:rFonts w:ascii="Cambria Math" w:eastAsiaTheme="minorEastAsia" w:hAnsi="Cambria Math" w:cstheme="minorBidi"/>
                        <w:color w:val="000000" w:themeColor="text1"/>
                        <w:kern w:val="24"/>
                        <w:sz w:val="20"/>
                        <w:lang w:val="en-GB"/>
                      </w:rPr>
                      <m:t>1-</m:t>
                    </m:r>
                    <m:d>
                      <m:dPr>
                        <m:begChr m:val="["/>
                        <m:endChr m:val="]"/>
                        <m:ctrlPr>
                          <w:rPr>
                            <w:rFonts w:ascii="Cambria Math" w:eastAsiaTheme="minorEastAsia" w:hAnsi="Cambria Math" w:cstheme="minorBidi"/>
                            <w:bCs/>
                            <w:i/>
                            <w:iCs/>
                            <w:color w:val="000000" w:themeColor="text1"/>
                            <w:kern w:val="24"/>
                            <w:sz w:val="20"/>
                            <w:lang w:val="en-GB"/>
                          </w:rPr>
                        </m:ctrlPr>
                      </m:dPr>
                      <m:e>
                        <m:f>
                          <m:fPr>
                            <m:ctrlPr>
                              <w:rPr>
                                <w:rFonts w:ascii="Cambria Math" w:eastAsiaTheme="minorEastAsia" w:hAnsi="Cambria Math" w:cstheme="minorBidi"/>
                                <w:bCs/>
                                <w:i/>
                                <w:iCs/>
                                <w:color w:val="000000" w:themeColor="text1"/>
                                <w:kern w:val="24"/>
                                <w:sz w:val="20"/>
                                <w:lang w:val="en-GB"/>
                              </w:rPr>
                            </m:ctrlPr>
                          </m:fPr>
                          <m:num>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num>
                          <m:den>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den>
                        </m:f>
                        <m:r>
                          <w:rPr>
                            <w:rFonts w:ascii="Cambria Math" w:eastAsiaTheme="minorEastAsia" w:hAnsi="Cambria Math" w:cstheme="minorBidi"/>
                            <w:color w:val="000000" w:themeColor="text1"/>
                            <w:kern w:val="24"/>
                            <w:sz w:val="20"/>
                            <w:lang w:val="en-GB"/>
                          </w:rPr>
                          <m:t xml:space="preserve">  </m:t>
                        </m:r>
                      </m:e>
                    </m:d>
                  </m:e>
                </m:d>
              </m:oMath>
            </m:oMathPara>
          </w:p>
          <w:p w14:paraId="3D2CD231" w14:textId="77777777" w:rsidR="00C963C3" w:rsidRDefault="00C963C3" w:rsidP="009A6830"/>
        </w:tc>
        <w:tc>
          <w:tcPr>
            <w:tcW w:w="3357" w:type="dxa"/>
          </w:tcPr>
          <w:p w14:paraId="7B888920" w14:textId="77777777" w:rsidR="00C963C3" w:rsidRDefault="00255CD8" w:rsidP="009A6830">
            <m:oMathPara>
              <m:oMath>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air</m:t>
                    </m:r>
                  </m:sub>
                </m:sSub>
                <m:r>
                  <w:rPr>
                    <w:rFonts w:ascii="Cambria Math" w:eastAsiaTheme="minorEastAsia" w:hAnsi="Cambria Math" w:cstheme="minorBidi"/>
                    <w:color w:val="000000" w:themeColor="text1"/>
                    <w:kern w:val="24"/>
                    <w:sz w:val="20"/>
                    <w:lang w:val="en-GB"/>
                  </w:rPr>
                  <m:t>≤</m:t>
                </m:r>
                <m:acc>
                  <m:accPr>
                    <m:chr m:val="̅"/>
                    <m:ctrlPr>
                      <w:rPr>
                        <w:rFonts w:ascii="Cambria Math" w:eastAsiaTheme="minorEastAsia" w:hAnsi="Cambria Math" w:cstheme="minorBidi"/>
                        <w:bCs/>
                        <w:i/>
                        <w:iCs/>
                        <w:color w:val="000000" w:themeColor="text1"/>
                        <w:kern w:val="24"/>
                        <w:sz w:val="20"/>
                        <w:lang w:val="en-GB"/>
                      </w:rPr>
                    </m:ctrlPr>
                  </m:accPr>
                  <m:e>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obs</m:t>
                        </m:r>
                      </m:sub>
                    </m:sSub>
                  </m:e>
                </m:acc>
                <m:r>
                  <w:rPr>
                    <w:rFonts w:ascii="Cambria Math" w:eastAsiaTheme="minorEastAsia" w:hAnsi="Cambria Math" w:cstheme="minorBidi"/>
                    <w:color w:val="000000" w:themeColor="text1"/>
                    <w:kern w:val="24"/>
                    <w:sz w:val="20"/>
                    <w:lang w:val="en-GB"/>
                  </w:rPr>
                  <m:t>≤</m:t>
                </m:r>
                <m:sSub>
                  <m:sSubPr>
                    <m:ctrlPr>
                      <w:rPr>
                        <w:rFonts w:ascii="Cambria Math" w:eastAsiaTheme="minorEastAsia" w:hAnsi="Cambria Math" w:cstheme="minorBidi"/>
                        <w:bCs/>
                        <w:i/>
                        <w:iCs/>
                        <w:color w:val="000000" w:themeColor="text1"/>
                        <w:kern w:val="24"/>
                        <w:sz w:val="20"/>
                        <w:lang w:val="en-GB"/>
                      </w:rPr>
                    </m:ctrlPr>
                  </m:sSubPr>
                  <m:e>
                    <m:r>
                      <w:rPr>
                        <w:rFonts w:ascii="Cambria Math" w:eastAsiaTheme="minorEastAsia" w:hAnsi="Cambria Math" w:cstheme="minorBidi"/>
                        <w:color w:val="000000" w:themeColor="text1"/>
                        <w:kern w:val="24"/>
                        <w:sz w:val="20"/>
                        <w:lang w:val="en-GB"/>
                      </w:rPr>
                      <m:t>V</m:t>
                    </m:r>
                  </m:e>
                  <m:sub>
                    <m:r>
                      <w:rPr>
                        <w:rFonts w:ascii="Cambria Math" w:eastAsiaTheme="minorEastAsia" w:hAnsi="Cambria Math" w:cstheme="minorBidi"/>
                        <w:color w:val="000000" w:themeColor="text1"/>
                        <w:kern w:val="24"/>
                        <w:sz w:val="20"/>
                        <w:lang w:val="en-GB"/>
                      </w:rPr>
                      <m:t>water </m:t>
                    </m:r>
                  </m:sub>
                </m:sSub>
              </m:oMath>
            </m:oMathPara>
          </w:p>
        </w:tc>
      </w:tr>
    </w:tbl>
    <w:p w14:paraId="1424291D" w14:textId="77777777" w:rsidR="00C963C3" w:rsidRDefault="00C963C3" w:rsidP="00C963C3"/>
    <w:p w14:paraId="1CAC5DE3" w14:textId="067E1066" w:rsidR="008A37E7" w:rsidRDefault="008A37E7" w:rsidP="008A37E7"/>
    <w:p w14:paraId="2D47D8AC" w14:textId="384FFA21" w:rsidR="00C963C3" w:rsidRDefault="00C963C3" w:rsidP="008A37E7"/>
    <w:p w14:paraId="6F3B8DF1" w14:textId="5AC13B1A" w:rsidR="00C963C3" w:rsidRDefault="00C963C3" w:rsidP="008A37E7"/>
    <w:p w14:paraId="42054BA8" w14:textId="77777777" w:rsidR="00C963C3" w:rsidRDefault="00C963C3" w:rsidP="008A37E7"/>
    <w:p w14:paraId="724644C9" w14:textId="557D7784" w:rsidR="002E174F" w:rsidRDefault="002E174F" w:rsidP="002E174F">
      <w:pPr>
        <w:pStyle w:val="Heading3"/>
      </w:pPr>
      <w:r>
        <w:t xml:space="preserve">Data acquisition </w:t>
      </w:r>
      <w:r w:rsidR="003826B2">
        <w:t>stability</w:t>
      </w:r>
    </w:p>
    <w:p w14:paraId="5A6CB4BC" w14:textId="2BCAE1FE" w:rsidR="008B298C" w:rsidRDefault="00286C48" w:rsidP="008C404C">
      <w:pPr>
        <w:ind w:firstLine="426"/>
        <w:jc w:val="both"/>
      </w:pPr>
      <w:r>
        <w:t>To understand the temporal eff</w:t>
      </w:r>
      <w:r w:rsidR="008B298C">
        <w:t>e</w:t>
      </w:r>
      <w:r>
        <w:t xml:space="preserve">ct on </w:t>
      </w:r>
      <w:r w:rsidR="00DA2B9C">
        <w:t>the sensor</w:t>
      </w:r>
      <w:r>
        <w:t xml:space="preserve"> void fraction,</w:t>
      </w:r>
      <w:r w:rsidR="002110AD">
        <w:t xml:space="preserve"> </w:t>
      </w:r>
      <w:r w:rsidR="008B298C">
        <w:t>a minimum</w:t>
      </w:r>
      <w:r w:rsidR="002110AD">
        <w:t xml:space="preserve"> time of measurement </w:t>
      </w:r>
      <w:r w:rsidR="008B298C">
        <w:t xml:space="preserve">is </w:t>
      </w:r>
      <w:r w:rsidR="002110AD">
        <w:t>require</w:t>
      </w:r>
      <w:r w:rsidR="008B298C">
        <w:t>d</w:t>
      </w:r>
      <w:r w:rsidR="002110AD">
        <w:t xml:space="preserve"> to capture the global event of flow in the pipe</w:t>
      </w:r>
      <w:r w:rsidR="006805C9">
        <w:t xml:space="preserve"> as</w:t>
      </w:r>
      <w:r w:rsidR="002110AD">
        <w:t xml:space="preserve"> is a requirement for real time monitoring. </w:t>
      </w:r>
      <w:r>
        <w:t>Hence</w:t>
      </w:r>
      <w:r w:rsidR="002110AD">
        <w:t xml:space="preserve"> for varying gas superficial </w:t>
      </w:r>
      <w:r w:rsidR="006805C9">
        <w:t>velo</w:t>
      </w:r>
      <w:r w:rsidR="005F76AB">
        <w:t>ci</w:t>
      </w:r>
      <w:r w:rsidR="00DA2B9C">
        <w:t>ties,</w:t>
      </w:r>
      <w:r w:rsidR="002110AD">
        <w:t xml:space="preserve"> </w:t>
      </w:r>
      <w:r w:rsidR="00970DAF">
        <w:t>the</w:t>
      </w:r>
      <w:r w:rsidR="008B298C">
        <w:t xml:space="preserve"> effect of</w:t>
      </w:r>
      <w:r w:rsidR="00EF4D12">
        <w:t xml:space="preserve"> </w:t>
      </w:r>
      <w:r w:rsidR="008B298C">
        <w:t xml:space="preserve">the data </w:t>
      </w:r>
      <w:r w:rsidR="001F61B8">
        <w:t>acquisition</w:t>
      </w:r>
      <w:r w:rsidR="002110AD">
        <w:t xml:space="preserve"> time on the accuracy </w:t>
      </w:r>
      <w:r w:rsidR="00DA2B9C">
        <w:t>of the</w:t>
      </w:r>
      <w:r w:rsidR="002110AD">
        <w:t xml:space="preserve"> sensor void fraction over increasing </w:t>
      </w:r>
      <w:r w:rsidR="008B298C">
        <w:t xml:space="preserve">gas fractions </w:t>
      </w:r>
      <w:r w:rsidR="002110AD">
        <w:t>was investigated</w:t>
      </w:r>
      <w:r w:rsidR="008B298C">
        <w:t xml:space="preserve"> for cumulative periods ranging from 0.5s -</w:t>
      </w:r>
      <w:r w:rsidR="0049529E">
        <w:t>10</w:t>
      </w:r>
      <w:r w:rsidR="008B298C">
        <w:t>.0</w:t>
      </w:r>
      <w:r w:rsidR="008C404C">
        <w:t xml:space="preserve"> </w:t>
      </w:r>
      <w:r w:rsidR="006805C9">
        <w:t>s</w:t>
      </w:r>
      <w:r w:rsidR="008B298C">
        <w:t>.</w:t>
      </w:r>
      <w:r w:rsidR="001F61B8">
        <w:t xml:space="preserve">  </w:t>
      </w:r>
      <w:r w:rsidR="002110AD">
        <w:t xml:space="preserve">Results show in figure </w:t>
      </w:r>
      <w:r w:rsidR="00CA19F5">
        <w:t>1</w:t>
      </w:r>
      <w:r w:rsidR="0049529E">
        <w:t>3</w:t>
      </w:r>
      <w:r w:rsidR="008B298C">
        <w:t>, the unsteady nature of the flow at early times, typically from 0.5</w:t>
      </w:r>
      <w:r w:rsidR="008C404C">
        <w:t xml:space="preserve"> </w:t>
      </w:r>
      <w:r w:rsidR="006805C9">
        <w:t>s</w:t>
      </w:r>
      <w:r w:rsidR="008B298C">
        <w:t xml:space="preserve"> to around 2 s for</w:t>
      </w:r>
      <w:r w:rsidR="0049529E">
        <w:t xml:space="preserve"> the considered flow conditions</w:t>
      </w:r>
      <w:r w:rsidR="001F61B8">
        <w:t>. At</w:t>
      </w:r>
      <w:r w:rsidR="006805C9">
        <w:t xml:space="preserve"> shorter measurement times, the sensor</w:t>
      </w:r>
      <w:r w:rsidR="005F76AB">
        <w:t xml:space="preserve"> tends </w:t>
      </w:r>
      <w:r w:rsidR="001F61B8">
        <w:t>to capture</w:t>
      </w:r>
      <w:r w:rsidR="006805C9">
        <w:t xml:space="preserve"> a local void fraction, since fewer bubbles </w:t>
      </w:r>
      <w:r w:rsidR="005F76AB">
        <w:t xml:space="preserve">would </w:t>
      </w:r>
      <w:r w:rsidR="00612591">
        <w:t>have enough</w:t>
      </w:r>
      <w:r w:rsidR="006805C9">
        <w:t xml:space="preserve"> time to be </w:t>
      </w:r>
      <w:r w:rsidR="005F76AB">
        <w:t xml:space="preserve">captured </w:t>
      </w:r>
      <w:r w:rsidR="006805C9">
        <w:t xml:space="preserve">by the </w:t>
      </w:r>
      <w:r w:rsidR="001F61B8">
        <w:t>sensors. To</w:t>
      </w:r>
      <w:r w:rsidR="005F76AB">
        <w:t xml:space="preserve"> attain the most appr</w:t>
      </w:r>
      <w:r w:rsidR="00872804">
        <w:t>opr</w:t>
      </w:r>
      <w:r w:rsidR="005F76AB">
        <w:t xml:space="preserve">iate timing for a global </w:t>
      </w:r>
      <w:r w:rsidR="001F61B8">
        <w:t>measurement,</w:t>
      </w:r>
      <w:r w:rsidR="005F76AB">
        <w:t xml:space="preserve"> t</w:t>
      </w:r>
      <w:r w:rsidR="00872804">
        <w:t>he relative velocities and frequen</w:t>
      </w:r>
      <w:r w:rsidR="005F76AB">
        <w:t>cies of flow events in the test section</w:t>
      </w:r>
      <w:r w:rsidR="008C404C">
        <w:t xml:space="preserve"> </w:t>
      </w:r>
      <w:r w:rsidR="005F76AB">
        <w:t>need to be</w:t>
      </w:r>
      <w:r w:rsidR="008C404C">
        <w:t xml:space="preserve"> </w:t>
      </w:r>
      <w:r w:rsidR="005F76AB">
        <w:t>determined</w:t>
      </w:r>
      <w:r w:rsidR="003F1EB2">
        <w:t xml:space="preserve">. The stabilization in  void fraction beyond 5 seconds is an </w:t>
      </w:r>
      <w:r w:rsidR="003F1EB2">
        <w:lastRenderedPageBreak/>
        <w:t>indication of a constant average velocity and flow frequency.</w:t>
      </w:r>
    </w:p>
    <w:p w14:paraId="175E669E" w14:textId="77777777" w:rsidR="008B298C" w:rsidRDefault="008B298C" w:rsidP="00740E66"/>
    <w:p w14:paraId="27D43BA3" w14:textId="521BE3DB" w:rsidR="00590CD6" w:rsidRDefault="002C41F8" w:rsidP="003852B2">
      <w:pPr>
        <w:jc w:val="center"/>
      </w:pPr>
      <w:r>
        <w:object w:dxaOrig="6012" w:dyaOrig="4508" w14:anchorId="2172AF7E">
          <v:shape id="_x0000_i1028" type="#_x0000_t75" style="width:300pt;height:225pt" o:ole="">
            <v:imagedata r:id="rId53" o:title=""/>
          </v:shape>
          <o:OLEObject Type="Embed" ProgID="Origin50.Graph" ShapeID="_x0000_i1028" DrawAspect="Content" ObjectID="_1622897672" r:id="rId54"/>
        </w:object>
      </w:r>
    </w:p>
    <w:p w14:paraId="28AA188D" w14:textId="355F474B" w:rsidR="003852B2" w:rsidRDefault="003852B2" w:rsidP="003852B2">
      <w:pPr>
        <w:jc w:val="center"/>
      </w:pPr>
      <w:r w:rsidRPr="003852B2">
        <w:rPr>
          <w:b/>
        </w:rPr>
        <w:t>Figure</w:t>
      </w:r>
      <w:r w:rsidR="00170B5B">
        <w:rPr>
          <w:b/>
        </w:rPr>
        <w:t xml:space="preserve"> </w:t>
      </w:r>
      <w:r w:rsidR="002110AD">
        <w:rPr>
          <w:b/>
        </w:rPr>
        <w:t>1</w:t>
      </w:r>
      <w:r w:rsidR="007C7269">
        <w:rPr>
          <w:b/>
        </w:rPr>
        <w:t xml:space="preserve">3 </w:t>
      </w:r>
      <w:r>
        <w:t xml:space="preserve">: Variation of average sensor void fraction calculated over </w:t>
      </w:r>
      <w:r w:rsidR="00612591">
        <w:t>cumulative</w:t>
      </w:r>
      <w:r>
        <w:t xml:space="preserve"> time </w:t>
      </w:r>
      <w:r w:rsidR="00607A06">
        <w:t xml:space="preserve">(data </w:t>
      </w:r>
      <w:r w:rsidR="00612591">
        <w:t>acquisition</w:t>
      </w:r>
      <w:r w:rsidR="00607A06">
        <w:t xml:space="preserve"> time)</w:t>
      </w:r>
      <w:r>
        <w:t xml:space="preserve"> from 0 to </w:t>
      </w:r>
      <w:r w:rsidR="008C404C">
        <w:t>10</w:t>
      </w:r>
      <w:r>
        <w:t xml:space="preserve"> seconds for varied gas fractions</w:t>
      </w:r>
    </w:p>
    <w:p w14:paraId="233EEB14" w14:textId="3FCD2825" w:rsidR="008A6E38" w:rsidRDefault="008A6E38" w:rsidP="003852B2">
      <w:pPr>
        <w:jc w:val="center"/>
      </w:pPr>
    </w:p>
    <w:p w14:paraId="63D10EED" w14:textId="77777777" w:rsidR="008A6E38" w:rsidRDefault="008A6E38" w:rsidP="003852B2">
      <w:pPr>
        <w:jc w:val="center"/>
      </w:pPr>
    </w:p>
    <w:p w14:paraId="25683045" w14:textId="0CBD8F90" w:rsidR="00EF4D12" w:rsidRPr="00FC67D9" w:rsidRDefault="00EF4D12" w:rsidP="00EC55C2">
      <w:pPr>
        <w:pStyle w:val="Heading2"/>
      </w:pPr>
      <w:r w:rsidRPr="00FC67D9">
        <w:t>Calibrat</w:t>
      </w:r>
      <w:r w:rsidR="0007271A">
        <w:t>ion curve</w:t>
      </w:r>
      <w:r w:rsidRPr="00FC67D9">
        <w:t xml:space="preserve"> </w:t>
      </w:r>
    </w:p>
    <w:p w14:paraId="291095AB" w14:textId="254D8E3D" w:rsidR="00EF4D12" w:rsidRDefault="00EF4D12" w:rsidP="00933FC5">
      <w:pPr>
        <w:jc w:val="both"/>
      </w:pPr>
      <w:r>
        <w:t>Based on the calibration</w:t>
      </w:r>
      <w:r w:rsidR="005F76AB">
        <w:t xml:space="preserve"> studies</w:t>
      </w:r>
      <w:r w:rsidR="00563789">
        <w:t>, the information</w:t>
      </w:r>
      <w:r>
        <w:t xml:space="preserve"> for the identification of flow regimes and phase fraction determination</w:t>
      </w:r>
      <w:r w:rsidR="003C46AC">
        <w:t xml:space="preserve"> are combined </w:t>
      </w:r>
      <w:r w:rsidR="002110AD">
        <w:t>and are</w:t>
      </w:r>
      <w:r>
        <w:t xml:space="preserve"> </w:t>
      </w:r>
      <w:r w:rsidR="002110AD">
        <w:t>presented as</w:t>
      </w:r>
      <w:r w:rsidR="003C46AC">
        <w:t xml:space="preserve"> a </w:t>
      </w:r>
      <w:r w:rsidR="00CA19F5">
        <w:t xml:space="preserve">calibration curve in figure </w:t>
      </w:r>
      <w:r w:rsidR="00612591">
        <w:t>1</w:t>
      </w:r>
      <w:r w:rsidR="00C513E1">
        <w:t>4</w:t>
      </w:r>
      <w:r w:rsidR="00612591">
        <w:t>. The</w:t>
      </w:r>
      <w:r>
        <w:t xml:space="preserve"> calibration curve presents the direct relatio</w:t>
      </w:r>
      <w:r w:rsidR="00563789">
        <w:t xml:space="preserve">nship between the phase fractions flow </w:t>
      </w:r>
      <w:r w:rsidR="00612591">
        <w:t>regimes</w:t>
      </w:r>
      <w:r w:rsidR="003F1EB2">
        <w:t xml:space="preserve"> , transition boundaries</w:t>
      </w:r>
      <w:r w:rsidR="00563789">
        <w:t xml:space="preserve"> and</w:t>
      </w:r>
      <w:r>
        <w:t xml:space="preserve"> </w:t>
      </w:r>
      <w:r w:rsidR="003F1EB2">
        <w:t xml:space="preserve">average </w:t>
      </w:r>
      <w:r>
        <w:t xml:space="preserve">sensor </w:t>
      </w:r>
      <w:r w:rsidR="00612591">
        <w:t>response</w:t>
      </w:r>
      <w:r>
        <w:t xml:space="preserve"> for </w:t>
      </w:r>
      <w:r w:rsidR="00563789">
        <w:t>the NIOIRS.</w:t>
      </w:r>
      <w:r w:rsidR="00612591">
        <w:t xml:space="preserve"> </w:t>
      </w:r>
      <w:r w:rsidR="00563789">
        <w:t xml:space="preserve">This curve </w:t>
      </w:r>
      <w:r w:rsidR="000D306F">
        <w:t>can then be</w:t>
      </w:r>
      <w:r w:rsidR="00563789">
        <w:t xml:space="preserve"> used in a real time application for monitoring slug flow in a pipe</w:t>
      </w:r>
      <w:r w:rsidR="000D306F">
        <w:t>.</w:t>
      </w:r>
    </w:p>
    <w:p w14:paraId="79A6DD6E" w14:textId="77777777" w:rsidR="00E32B02" w:rsidRDefault="00E32B02" w:rsidP="00E578F8"/>
    <w:bookmarkStart w:id="7" w:name="_MON_1613852906"/>
    <w:bookmarkEnd w:id="7"/>
    <w:p w14:paraId="52841F6E" w14:textId="409CE4C7" w:rsidR="00EF4D12" w:rsidRDefault="00B005D7" w:rsidP="000803F8">
      <w:pPr>
        <w:jc w:val="center"/>
      </w:pPr>
      <w:r>
        <w:object w:dxaOrig="5777" w:dyaOrig="4410" w14:anchorId="526056B6">
          <v:shape id="_x0000_i1029" type="#_x0000_t75" style="width:333pt;height:237pt" o:ole="">
            <v:imagedata r:id="rId55" o:title=""/>
          </v:shape>
          <o:OLEObject Type="Embed" ProgID="Origin50.Graph" ShapeID="_x0000_i1029" DrawAspect="Content" ObjectID="_1622897673" r:id="rId56"/>
        </w:object>
      </w:r>
    </w:p>
    <w:p w14:paraId="31B6A1CB" w14:textId="26C3506D" w:rsidR="00EF4D12" w:rsidRDefault="00EF4D12" w:rsidP="00EF4D12">
      <w:pPr>
        <w:jc w:val="center"/>
      </w:pPr>
      <w:r w:rsidRPr="00844EED">
        <w:rPr>
          <w:b/>
        </w:rPr>
        <w:t>Figure</w:t>
      </w:r>
      <w:r w:rsidR="00B53881">
        <w:rPr>
          <w:b/>
        </w:rPr>
        <w:t xml:space="preserve"> </w:t>
      </w:r>
      <w:r w:rsidR="00CA19F5">
        <w:rPr>
          <w:b/>
        </w:rPr>
        <w:t>1</w:t>
      </w:r>
      <w:r w:rsidR="007C7269">
        <w:rPr>
          <w:b/>
        </w:rPr>
        <w:t>4</w:t>
      </w:r>
      <w:r w:rsidR="001679E3">
        <w:rPr>
          <w:b/>
        </w:rPr>
        <w:t xml:space="preserve"> </w:t>
      </w:r>
      <w:r w:rsidR="00B53881">
        <w:rPr>
          <w:b/>
        </w:rPr>
        <w:t>:</w:t>
      </w:r>
      <w:r>
        <w:t xml:space="preserve"> Calibration curve for the average</w:t>
      </w:r>
      <w:r w:rsidR="001679E3">
        <w:t xml:space="preserve"> void fraction based on the averaged sensor response from the</w:t>
      </w:r>
      <w:r>
        <w:t xml:space="preserve"> NIOIRS</w:t>
      </w:r>
      <w:r w:rsidR="001679E3">
        <w:t xml:space="preserve"> </w:t>
      </w:r>
    </w:p>
    <w:p w14:paraId="37BE6248" w14:textId="1DCD3754" w:rsidR="007224CD" w:rsidRDefault="007224CD" w:rsidP="00EF4D12">
      <w:pPr>
        <w:jc w:val="center"/>
      </w:pPr>
    </w:p>
    <w:p w14:paraId="2B43C789" w14:textId="624AA50A" w:rsidR="007224CD" w:rsidRDefault="007224CD" w:rsidP="001679E3"/>
    <w:p w14:paraId="1F827DF1" w14:textId="77777777" w:rsidR="007224CD" w:rsidRDefault="007224CD" w:rsidP="007224CD">
      <w:pPr>
        <w:pStyle w:val="Heading3"/>
      </w:pPr>
      <w:r>
        <w:t xml:space="preserve">Model validation </w:t>
      </w:r>
    </w:p>
    <w:p w14:paraId="6C26542D" w14:textId="3E19286B" w:rsidR="007224CD" w:rsidRDefault="007224CD" w:rsidP="007224CD">
      <w:pPr>
        <w:ind w:firstLine="270"/>
        <w:jc w:val="both"/>
      </w:pPr>
      <w:r>
        <w:t>Figure 1</w:t>
      </w:r>
      <w:r w:rsidR="008A7BFD">
        <w:t>5</w:t>
      </w:r>
      <w:r>
        <w:t xml:space="preserve"> shows the parity between the swell level method and the sensor derived void fraction under low flow conditions. The parity line (red line) shows </w:t>
      </w:r>
      <w:r w:rsidR="00915FCA">
        <w:t xml:space="preserve">a good agreement between the </w:t>
      </w:r>
      <m:oMath>
        <m:acc>
          <m:accPr>
            <m:chr m:val="̅"/>
            <m:ctrlPr>
              <w:rPr>
                <w:rFonts w:ascii="Cambria Math" w:hAnsi="Cambria Math"/>
                <w:i/>
              </w:rPr>
            </m:ctrlPr>
          </m:accPr>
          <m:e>
            <m:r>
              <w:rPr>
                <w:rFonts w:ascii="Cambria Math" w:hAnsi="Cambria Math"/>
              </w:rPr>
              <m:t>α</m:t>
            </m:r>
          </m:e>
        </m:acc>
      </m:oMath>
      <w:r w:rsidR="00915FCA">
        <w:t xml:space="preserve"> </w:t>
      </w:r>
      <w:r w:rsidR="00915FCA" w:rsidRPr="00915FCA">
        <w:rPr>
          <w:vertAlign w:val="subscript"/>
        </w:rPr>
        <w:t>sensor</w:t>
      </w:r>
      <w:r w:rsidR="00915FCA">
        <w:t xml:space="preserve">  and</w:t>
      </w:r>
      <m:oMath>
        <m:r>
          <w:rPr>
            <w:rFonts w:ascii="Cambria Math" w:hAnsi="Cambria Math"/>
          </w:rPr>
          <m:t xml:space="preserve"> </m:t>
        </m:r>
        <m:acc>
          <m:accPr>
            <m:chr m:val="̅"/>
            <m:ctrlPr>
              <w:rPr>
                <w:rFonts w:ascii="Cambria Math" w:hAnsi="Cambria Math"/>
                <w:i/>
              </w:rPr>
            </m:ctrlPr>
          </m:accPr>
          <m:e>
            <m:r>
              <w:rPr>
                <w:rFonts w:ascii="Cambria Math" w:hAnsi="Cambria Math"/>
              </w:rPr>
              <m:t xml:space="preserve"> α</m:t>
            </m:r>
          </m:e>
        </m:acc>
      </m:oMath>
      <w:r w:rsidR="00915FCA">
        <w:t xml:space="preserve"> </w:t>
      </w:r>
      <w:r w:rsidR="00915FCA">
        <w:rPr>
          <w:vertAlign w:val="subscript"/>
        </w:rPr>
        <w:t>level</w:t>
      </w:r>
      <w:r w:rsidR="00915FCA">
        <w:t xml:space="preserve">   with a +/- 0.5 % error margin. A </w:t>
      </w:r>
      <w:r>
        <w:t>contributing source of error could be the uncertainty of +/-</w:t>
      </w:r>
      <w:r w:rsidR="00915FCA">
        <w:t xml:space="preserve"> </w:t>
      </w:r>
      <w:r>
        <w:t xml:space="preserve">0.5 mm of the </w:t>
      </w:r>
      <w:r w:rsidR="00915FCA">
        <w:t>when reading the meter</w:t>
      </w:r>
      <w:r>
        <w:t xml:space="preserve"> rule </w:t>
      </w:r>
      <w:r w:rsidR="00915FCA">
        <w:t>for</w:t>
      </w:r>
      <w:r>
        <w:t xml:space="preserve"> measuring changes in level of the liquid.</w:t>
      </w:r>
    </w:p>
    <w:p w14:paraId="15782315" w14:textId="354D842D" w:rsidR="007224CD" w:rsidRDefault="004B10DA" w:rsidP="007224CD">
      <w:pPr>
        <w:ind w:firstLine="270"/>
        <w:jc w:val="center"/>
      </w:pPr>
      <w:r>
        <w:object w:dxaOrig="6836" w:dyaOrig="4811" w14:anchorId="1D103158">
          <v:shape id="_x0000_i1030" type="#_x0000_t75" style="width:337.2pt;height:240pt" o:ole="">
            <v:imagedata r:id="rId57" o:title=""/>
          </v:shape>
          <o:OLEObject Type="Embed" ProgID="Origin50.Graph" ShapeID="_x0000_i1030" DrawAspect="Content" ObjectID="_1622897674" r:id="rId58"/>
        </w:object>
      </w:r>
    </w:p>
    <w:p w14:paraId="77130C5F" w14:textId="6C4948D8" w:rsidR="007224CD" w:rsidRDefault="007224CD" w:rsidP="00957E46">
      <w:pPr>
        <w:jc w:val="center"/>
      </w:pPr>
      <w:r>
        <w:rPr>
          <w:b/>
        </w:rPr>
        <w:t>Figure 1</w:t>
      </w:r>
      <w:r w:rsidR="007C7269">
        <w:rPr>
          <w:b/>
        </w:rPr>
        <w:t>5</w:t>
      </w:r>
      <w:r w:rsidRPr="00E663FA">
        <w:rPr>
          <w:b/>
        </w:rPr>
        <w:t>:</w:t>
      </w:r>
      <w:r>
        <w:t xml:space="preserve"> Validation of </w:t>
      </w:r>
      <w:r w:rsidR="00D7622D">
        <w:t xml:space="preserve"> the </w:t>
      </w:r>
      <w:r w:rsidR="00957E46">
        <w:t xml:space="preserve">sensor </w:t>
      </w:r>
      <w:r>
        <w:t xml:space="preserve">void fraction determination with </w:t>
      </w:r>
      <w:r w:rsidR="00957E46">
        <w:t>swell level</w:t>
      </w:r>
      <w:r>
        <w:t xml:space="preserve"> method</w:t>
      </w:r>
    </w:p>
    <w:p w14:paraId="30CE8516" w14:textId="3DB5AF90" w:rsidR="007224CD" w:rsidRDefault="007224CD" w:rsidP="007224CD">
      <w:pPr>
        <w:jc w:val="both"/>
      </w:pPr>
    </w:p>
    <w:p w14:paraId="171F1765" w14:textId="77777777" w:rsidR="00915FCA" w:rsidRDefault="00915FCA" w:rsidP="007224CD">
      <w:pPr>
        <w:jc w:val="both"/>
      </w:pPr>
    </w:p>
    <w:p w14:paraId="5C6058E2" w14:textId="77777777" w:rsidR="00915FCA" w:rsidRDefault="00915FCA" w:rsidP="007224CD">
      <w:pPr>
        <w:jc w:val="both"/>
      </w:pPr>
    </w:p>
    <w:p w14:paraId="6A0671DD" w14:textId="77777777" w:rsidR="00915FCA" w:rsidRDefault="00915FCA" w:rsidP="007224CD">
      <w:pPr>
        <w:jc w:val="both"/>
      </w:pPr>
    </w:p>
    <w:p w14:paraId="7E1D00A0" w14:textId="3EE81F52" w:rsidR="00233C83" w:rsidRDefault="008A6E38" w:rsidP="007224CD">
      <w:pPr>
        <w:jc w:val="both"/>
      </w:pPr>
      <w:r>
        <w:t>Figure 16 show</w:t>
      </w:r>
      <w:r w:rsidR="00D21BF2">
        <w:t>s</w:t>
      </w:r>
      <w:r>
        <w:t xml:space="preserve"> results of the parity between the </w:t>
      </w:r>
      <w:r w:rsidR="001679E3">
        <w:t xml:space="preserve"> average </w:t>
      </w:r>
      <w:r>
        <w:t xml:space="preserve">sensor void fraction and derived void fraction from photos. Results from the photographs  show </w:t>
      </w:r>
      <w:r w:rsidR="003361A0">
        <w:t xml:space="preserve"> good agreement</w:t>
      </w:r>
      <w:r>
        <w:t xml:space="preserve"> with the sensor void fraction</w:t>
      </w:r>
      <w:r w:rsidRPr="001344DB">
        <w:t xml:space="preserve"> </w:t>
      </w:r>
      <w:r>
        <w:t>for the range of void fractions considered</w:t>
      </w:r>
      <w:r w:rsidR="003361A0">
        <w:t xml:space="preserve"> based on</w:t>
      </w:r>
      <w:r w:rsidR="003361A0" w:rsidRPr="003361A0">
        <w:t xml:space="preserve"> </w:t>
      </w:r>
      <w:r w:rsidR="003361A0">
        <w:t>an error of +/- 0.3 % . However</w:t>
      </w:r>
      <w:r w:rsidR="00C318D9">
        <w:t>,</w:t>
      </w:r>
      <w:r w:rsidR="003361A0">
        <w:t xml:space="preserve"> </w:t>
      </w:r>
      <w:r>
        <w:t xml:space="preserve"> slight disparity was observed at higher void fractions </w:t>
      </w:r>
      <w:r w:rsidR="00990AF8">
        <w:t>(</w:t>
      </w:r>
      <w:r>
        <w:t>above 0.6</w:t>
      </w:r>
      <w:r w:rsidR="00990AF8">
        <w:t>)</w:t>
      </w:r>
      <w:r>
        <w:t>.</w:t>
      </w:r>
      <w:r w:rsidR="00D21BF2">
        <w:t xml:space="preserve"> At this range, bubbles were injected at higher gas velocities </w:t>
      </w:r>
      <w:r w:rsidR="00990AF8">
        <w:t>leading to</w:t>
      </w:r>
      <w:r w:rsidR="00D21BF2">
        <w:t xml:space="preserve"> instability of the bubble nose and  tail</w:t>
      </w:r>
      <w:r w:rsidR="00990AF8">
        <w:t xml:space="preserve">, </w:t>
      </w:r>
      <w:r w:rsidR="003361A0">
        <w:t>hence leading to bubble shape distortions</w:t>
      </w:r>
      <w:r w:rsidR="00D21BF2">
        <w:t>. This  increased the uncertainty in the bubble dimension</w:t>
      </w:r>
      <w:r w:rsidR="00C318D9">
        <w:t>s</w:t>
      </w:r>
      <w:r w:rsidR="00D21BF2">
        <w:t xml:space="preserve"> </w:t>
      </w:r>
      <w:r w:rsidR="003361A0">
        <w:t xml:space="preserve">that was </w:t>
      </w:r>
      <w:r w:rsidR="00D21BF2">
        <w:t>extracted from</w:t>
      </w:r>
      <w:r w:rsidR="00C172D2">
        <w:t xml:space="preserve"> the</w:t>
      </w:r>
      <w:r w:rsidR="00D21BF2">
        <w:t xml:space="preserve"> photographs.</w:t>
      </w:r>
    </w:p>
    <w:p w14:paraId="1CEB0FDC" w14:textId="0ED38C47" w:rsidR="00233C83" w:rsidRDefault="009344A9" w:rsidP="00233C83">
      <w:pPr>
        <w:jc w:val="center"/>
      </w:pPr>
      <w:r>
        <w:object w:dxaOrig="6836" w:dyaOrig="4811" w14:anchorId="3408F801">
          <v:shape id="_x0000_i1031" type="#_x0000_t75" style="width:340.2pt;height:240pt" o:ole="">
            <v:imagedata r:id="rId59" o:title=""/>
          </v:shape>
          <o:OLEObject Type="Embed" ProgID="Origin50.Graph" ShapeID="_x0000_i1031" DrawAspect="Content" ObjectID="_1622897675" r:id="rId60"/>
        </w:object>
      </w:r>
    </w:p>
    <w:p w14:paraId="617FE6E3" w14:textId="11D1F4BE" w:rsidR="00957E46" w:rsidRDefault="007C7269" w:rsidP="00957E46">
      <w:pPr>
        <w:jc w:val="center"/>
      </w:pPr>
      <w:r w:rsidRPr="00FD2B77">
        <w:rPr>
          <w:b/>
        </w:rPr>
        <w:t>Figure 16</w:t>
      </w:r>
      <w:r w:rsidR="00FD2B77">
        <w:t xml:space="preserve"> </w:t>
      </w:r>
      <w:r>
        <w:t>:</w:t>
      </w:r>
      <w:r w:rsidR="00FD2B77">
        <w:t xml:space="preserve"> </w:t>
      </w:r>
      <w:r w:rsidR="00957E46">
        <w:t>Validation of sensor void fraction determination with void fraction derived from photograph</w:t>
      </w:r>
    </w:p>
    <w:p w14:paraId="0F048702" w14:textId="7C158AEF" w:rsidR="00233C83" w:rsidRDefault="00233C83" w:rsidP="00957E46">
      <w:pPr>
        <w:jc w:val="center"/>
      </w:pPr>
    </w:p>
    <w:p w14:paraId="139063E3" w14:textId="77777777" w:rsidR="00233C83" w:rsidRDefault="00233C83" w:rsidP="007224CD">
      <w:pPr>
        <w:jc w:val="both"/>
      </w:pPr>
    </w:p>
    <w:p w14:paraId="56451013" w14:textId="5D70191A" w:rsidR="007224CD" w:rsidRDefault="006E476B" w:rsidP="004B10DA">
      <w:pPr>
        <w:ind w:firstLine="284"/>
        <w:jc w:val="both"/>
      </w:pPr>
      <w:r>
        <w:t>Figure 17</w:t>
      </w:r>
      <w:r w:rsidR="007224CD">
        <w:t xml:space="preserve"> </w:t>
      </w:r>
      <w:r>
        <w:t>presents</w:t>
      </w:r>
      <w:r w:rsidR="007224CD">
        <w:t xml:space="preserve"> the parity between the</w:t>
      </w:r>
      <w:r>
        <w:t xml:space="preserve"> averaged </w:t>
      </w:r>
      <w:r w:rsidR="007224CD">
        <w:t>sensor void fraction and the homogenous void fraction</w:t>
      </w:r>
      <w:r>
        <w:t xml:space="preserve"> and </w:t>
      </w:r>
      <w:r w:rsidR="007224CD">
        <w:t xml:space="preserve"> drift flux</w:t>
      </w:r>
      <w:r>
        <w:t xml:space="preserve"> correlation. For the homogeneous </w:t>
      </w:r>
      <w:r w:rsidR="00BB10D1">
        <w:t xml:space="preserve">model, good agreement </w:t>
      </w:r>
      <w:r w:rsidR="00703A30">
        <w:t>was</w:t>
      </w:r>
      <w:r w:rsidR="00BB10D1">
        <w:t xml:space="preserve"> observed </w:t>
      </w:r>
      <w:r w:rsidR="00F74E7D">
        <w:t xml:space="preserve">for </w:t>
      </w:r>
      <w:r w:rsidR="00BB10D1">
        <w:t xml:space="preserve"> void fraction</w:t>
      </w:r>
      <w:r w:rsidR="009E7A2E">
        <w:t>s</w:t>
      </w:r>
      <w:r w:rsidR="00BB10D1">
        <w:t xml:space="preserve"> </w:t>
      </w:r>
      <w:r w:rsidR="009E7A2E">
        <w:t>less than</w:t>
      </w:r>
      <w:r w:rsidR="00BB10D1">
        <w:t xml:space="preserve"> 0.6,</w:t>
      </w:r>
      <w:r w:rsidR="009E7A2E">
        <w:t xml:space="preserve"> above which</w:t>
      </w:r>
      <w:r w:rsidR="00BB10D1">
        <w:t xml:space="preserve"> a deviation from parity is evident</w:t>
      </w:r>
      <w:r w:rsidR="007224CD">
        <w:t xml:space="preserve">. </w:t>
      </w:r>
      <w:r w:rsidR="00D05D05">
        <w:t>T</w:t>
      </w:r>
      <w:r w:rsidR="007224CD">
        <w:t xml:space="preserve">he converse is true for the performance of the </w:t>
      </w:r>
      <w:r w:rsidR="009E7A2E">
        <w:t>D</w:t>
      </w:r>
      <w:r w:rsidR="007224CD">
        <w:t>rift flux correlation</w:t>
      </w:r>
      <w:r w:rsidR="009E7A2E">
        <w:t>, which includes the concept of slip between the gas phase and liquid phases, where</w:t>
      </w:r>
      <w:r w:rsidR="00D05D05">
        <w:t xml:space="preserve"> a </w:t>
      </w:r>
      <w:r w:rsidR="007224CD">
        <w:t>significant deviation is observed at low void fractions</w:t>
      </w:r>
      <w:r w:rsidR="007C66C5">
        <w:t xml:space="preserve"> </w:t>
      </w:r>
      <w:r w:rsidR="00D05D05">
        <w:t>(below 0.6)</w:t>
      </w:r>
      <w:r w:rsidR="007224CD">
        <w:t xml:space="preserve"> and</w:t>
      </w:r>
      <w:r w:rsidR="009E7A2E">
        <w:t xml:space="preserve"> a good </w:t>
      </w:r>
      <w:r w:rsidR="007224CD">
        <w:t xml:space="preserve"> agreement at higher void fraction</w:t>
      </w:r>
      <w:r w:rsidR="00BB10D1">
        <w:t xml:space="preserve"> </w:t>
      </w:r>
      <w:r w:rsidR="00D05D05">
        <w:t>(above</w:t>
      </w:r>
      <w:r w:rsidR="00BB10D1">
        <w:t xml:space="preserve"> 0.6</w:t>
      </w:r>
      <w:r w:rsidR="00D05D05">
        <w:t>)</w:t>
      </w:r>
      <w:r w:rsidR="007224CD">
        <w:t>. This disparity</w:t>
      </w:r>
      <w:r w:rsidR="00D05D05">
        <w:t xml:space="preserve"> between both correlations</w:t>
      </w:r>
      <w:r w:rsidR="009E7A2E">
        <w:t xml:space="preserve"> compared to the </w:t>
      </w:r>
      <m:oMath>
        <m:acc>
          <m:accPr>
            <m:chr m:val="̅"/>
            <m:ctrlPr>
              <w:rPr>
                <w:rFonts w:ascii="Cambria Math" w:hAnsi="Cambria Math"/>
                <w:i/>
              </w:rPr>
            </m:ctrlPr>
          </m:accPr>
          <m:e>
            <m:r>
              <w:rPr>
                <w:rFonts w:ascii="Cambria Math" w:hAnsi="Cambria Math"/>
              </w:rPr>
              <m:t>α</m:t>
            </m:r>
          </m:e>
        </m:acc>
      </m:oMath>
      <w:r w:rsidR="009E7A2E" w:rsidRPr="009E7A2E">
        <w:rPr>
          <w:vertAlign w:val="subscript"/>
        </w:rPr>
        <w:t>sensor</w:t>
      </w:r>
      <w:r w:rsidR="009E7A2E">
        <w:t xml:space="preserve"> </w:t>
      </w:r>
      <w:r w:rsidR="00D05D05">
        <w:t>is indicative</w:t>
      </w:r>
      <w:r w:rsidR="00BB10D1">
        <w:t xml:space="preserve"> </w:t>
      </w:r>
      <w:r w:rsidR="007224CD">
        <w:t xml:space="preserve">of </w:t>
      </w:r>
      <w:r w:rsidR="009A1313">
        <w:t xml:space="preserve">the effect of </w:t>
      </w:r>
      <w:r w:rsidR="009E7A2E">
        <w:t xml:space="preserve">a </w:t>
      </w:r>
      <w:r w:rsidR="00D05D05">
        <w:t>slip condition</w:t>
      </w:r>
      <w:r w:rsidR="007224CD">
        <w:t xml:space="preserve"> for the flow velocities considered. </w:t>
      </w:r>
      <w:r w:rsidR="009E7A2E">
        <w:t>The dominance of the slip effect for gas</w:t>
      </w:r>
      <w:r w:rsidR="000B0D9F">
        <w:t>-</w:t>
      </w:r>
      <w:r w:rsidR="009E7A2E">
        <w:t xml:space="preserve">liquid flow measurement </w:t>
      </w:r>
      <w:r w:rsidR="009A1313">
        <w:t xml:space="preserve"> </w:t>
      </w:r>
      <w:r w:rsidR="00990C72">
        <w:t>was</w:t>
      </w:r>
      <w:r w:rsidR="000B0D9F">
        <w:t xml:space="preserve"> also</w:t>
      </w:r>
      <w:r w:rsidR="00990C72">
        <w:t xml:space="preserve"> observed</w:t>
      </w:r>
      <w:r w:rsidR="009A1313">
        <w:t xml:space="preserve"> by </w:t>
      </w:r>
      <w:r w:rsidR="00990C72">
        <w:fldChar w:fldCharType="begin" w:fldLock="1"/>
      </w:r>
      <w:r w:rsidR="00990C72">
        <w:instrText>ADDIN CSL_CITATION {"citationItems":[{"id":"ITEM-1","itemData":{"ISSN":"0894-1777","author":[{"dropping-particle":"","family":"Oliveira","given":"Jorge Luiz Goes","non-dropping-particle":"","parse-names":false,"suffix":""},{"dropping-particle":"","family":"Passos","given":"Júlio César","non-dropping-particle":"","parse-names":false,"suffix":""},{"dropping-particle":"","family":"Verschaeren","given":"Ruud","non-dropping-particle":"","parse-names":false,"suffix":""},{"dropping-particle":"","family":"Geld","given":"Cees","non-dropping-particle":"Van Der","parse-names":false,"suffix":""}],"container-title":"Experimental Thermal and Fluid Science","id":"ITEM-1","issue":"2","issued":{"date-parts":[["2009"]]},"page":"253-260","publisher":"Elsevier","title":"Mass flow rate measurements in gas–liquid flows by means of a venturi or orifice plate coupled to a void fraction sensor","type":"article-journal","volume":"33"},"uris":["http://www.mendeley.com/documents/?uuid=7ddb5fb8-5eaf-444d-9299-089454144cce"]}],"mendeley":{"formattedCitation":"(Oliveira &lt;i&gt;et al.&lt;/i&gt;, 2009)","manualFormatting":"Oliveira et al., (2009)","plainTextFormattedCitation":"(Oliveira et al., 2009)"},"properties":{"noteIndex":0},"schema":"https://github.com/citation-style-language/schema/raw/master/csl-citation.json"}</w:instrText>
      </w:r>
      <w:r w:rsidR="00990C72">
        <w:fldChar w:fldCharType="separate"/>
      </w:r>
      <w:r w:rsidR="00990C72" w:rsidRPr="00990C72">
        <w:rPr>
          <w:noProof/>
        </w:rPr>
        <w:t xml:space="preserve">Oliveira </w:t>
      </w:r>
      <w:r w:rsidR="00990C72" w:rsidRPr="00990C72">
        <w:rPr>
          <w:i/>
          <w:noProof/>
        </w:rPr>
        <w:t>et al.</w:t>
      </w:r>
      <w:r w:rsidR="00990C72" w:rsidRPr="00990C72">
        <w:rPr>
          <w:noProof/>
        </w:rPr>
        <w:t xml:space="preserve">, </w:t>
      </w:r>
      <w:r w:rsidR="00990C72">
        <w:rPr>
          <w:noProof/>
        </w:rPr>
        <w:t>(</w:t>
      </w:r>
      <w:r w:rsidR="00990C72" w:rsidRPr="00990C72">
        <w:rPr>
          <w:noProof/>
        </w:rPr>
        <w:t>2009)</w:t>
      </w:r>
      <w:r w:rsidR="00990C72">
        <w:fldChar w:fldCharType="end"/>
      </w:r>
      <w:r w:rsidR="00990C72">
        <w:t xml:space="preserve">, above </w:t>
      </w:r>
      <w:r w:rsidR="009E7A2E">
        <w:t xml:space="preserve">a </w:t>
      </w:r>
      <w:r w:rsidR="00990C72">
        <w:t>void fraction</w:t>
      </w:r>
      <w:r w:rsidR="009E7A2E">
        <w:t xml:space="preserve"> of 0.7, for the same flow velocities considered in this </w:t>
      </w:r>
      <w:r w:rsidR="000B0D9F">
        <w:t>work. Overall</w:t>
      </w:r>
      <w:r w:rsidR="00827DC7">
        <w:t xml:space="preserve"> ,</w:t>
      </w:r>
      <w:r w:rsidR="00C318D9" w:rsidRPr="00C318D9">
        <w:t xml:space="preserve"> </w:t>
      </w:r>
      <w:r w:rsidR="00C318D9">
        <w:t>the agreement with parity and error margin of +/- 0.3 % and 0.5% from figure 15 and 16 respectively</w:t>
      </w:r>
      <w:r w:rsidR="004B10DA">
        <w:t>,</w:t>
      </w:r>
      <w:r w:rsidR="00C318D9">
        <w:t xml:space="preserve"> suggests that the signal error shown in figure 12</w:t>
      </w:r>
      <w:r w:rsidR="004B10DA">
        <w:t>,</w:t>
      </w:r>
      <w:r w:rsidR="007830D1">
        <w:t xml:space="preserve"> </w:t>
      </w:r>
      <w:r w:rsidR="00C318D9">
        <w:t xml:space="preserve">for </w:t>
      </w:r>
      <w:r w:rsidR="00C318D9" w:rsidRPr="00C318D9">
        <w:rPr>
          <w:i/>
        </w:rPr>
        <w:t>V</w:t>
      </w:r>
      <w:r w:rsidR="00C318D9" w:rsidRPr="00C318D9">
        <w:rPr>
          <w:i/>
          <w:vertAlign w:val="subscript"/>
        </w:rPr>
        <w:t>obs</w:t>
      </w:r>
      <w:r w:rsidR="00C318D9">
        <w:t>, can be considered negligible and the determination of the sensor void fraction to be valid.</w:t>
      </w:r>
      <w:r w:rsidR="00827DC7">
        <w:t xml:space="preserve"> </w:t>
      </w:r>
      <w:r w:rsidR="007830D1">
        <w:t xml:space="preserve">Overall, </w:t>
      </w:r>
      <w:r w:rsidR="00827DC7">
        <w:t xml:space="preserve">the performance of the NIOIRS </w:t>
      </w:r>
      <w:r w:rsidR="007C66C5">
        <w:t>is considered adequate</w:t>
      </w:r>
      <w:r w:rsidR="00827DC7">
        <w:t xml:space="preserve"> for all flow conditions in </w:t>
      </w:r>
      <w:r w:rsidR="000B0D9F">
        <w:t>this work.</w:t>
      </w:r>
    </w:p>
    <w:p w14:paraId="70AD4FB6" w14:textId="663691FB" w:rsidR="00233C83" w:rsidRDefault="00B13082" w:rsidP="008A6E38">
      <w:pPr>
        <w:jc w:val="center"/>
      </w:pPr>
      <w:r>
        <w:object w:dxaOrig="6836" w:dyaOrig="4811" w14:anchorId="0A40A3B6">
          <v:shape id="_x0000_i1032" type="#_x0000_t75" style="width:340.2pt;height:240pt" o:ole="">
            <v:imagedata r:id="rId61" o:title=""/>
          </v:shape>
          <o:OLEObject Type="Embed" ProgID="Origin50.Graph" ShapeID="_x0000_i1032" DrawAspect="Content" ObjectID="_1622897676" r:id="rId62"/>
        </w:object>
      </w:r>
    </w:p>
    <w:p w14:paraId="64AA5B67" w14:textId="6BA6C112" w:rsidR="007224CD" w:rsidRDefault="007224CD" w:rsidP="003B4A75">
      <w:pPr>
        <w:jc w:val="center"/>
      </w:pPr>
      <w:r w:rsidRPr="00E663FA">
        <w:rPr>
          <w:b/>
        </w:rPr>
        <w:t>Figure 1</w:t>
      </w:r>
      <w:r w:rsidR="007C7269">
        <w:rPr>
          <w:b/>
        </w:rPr>
        <w:t>7</w:t>
      </w:r>
      <w:r w:rsidR="003B4A75">
        <w:rPr>
          <w:b/>
        </w:rPr>
        <w:t xml:space="preserve"> </w:t>
      </w:r>
      <w:r>
        <w:t>: Comparison of average sensor void fraction with homogenous</w:t>
      </w:r>
      <w:r w:rsidR="00C2263C">
        <w:t xml:space="preserve"> and</w:t>
      </w:r>
      <w:r>
        <w:t xml:space="preserve"> Drift flux </w:t>
      </w:r>
      <w:r w:rsidR="00233C83">
        <w:t>correlation</w:t>
      </w:r>
    </w:p>
    <w:p w14:paraId="5FF4D62A" w14:textId="4EC905DD" w:rsidR="007224CD" w:rsidRDefault="007224CD" w:rsidP="00EF4D12">
      <w:pPr>
        <w:jc w:val="center"/>
      </w:pPr>
    </w:p>
    <w:p w14:paraId="10F2CBC0" w14:textId="4D7F3DC5" w:rsidR="007224CD" w:rsidRDefault="007224CD" w:rsidP="00EF4D12">
      <w:pPr>
        <w:jc w:val="center"/>
      </w:pPr>
    </w:p>
    <w:p w14:paraId="2571912D" w14:textId="019A463F" w:rsidR="007224CD" w:rsidRDefault="007224CD" w:rsidP="00EF4D12">
      <w:pPr>
        <w:jc w:val="center"/>
      </w:pPr>
    </w:p>
    <w:p w14:paraId="5C4E9FA2" w14:textId="77777777" w:rsidR="000803F8" w:rsidRPr="003D72CE" w:rsidRDefault="000803F8" w:rsidP="000803F8">
      <w:pPr>
        <w:pStyle w:val="Heading3"/>
      </w:pPr>
      <w:r>
        <w:t>R</w:t>
      </w:r>
      <w:r w:rsidRPr="003D72CE">
        <w:t xml:space="preserve">eal time </w:t>
      </w:r>
      <w:r>
        <w:t xml:space="preserve">Application </w:t>
      </w:r>
    </w:p>
    <w:p w14:paraId="0C4BD7D8" w14:textId="42D8451F" w:rsidR="003B4A75" w:rsidRDefault="000803F8" w:rsidP="000803F8">
      <w:pPr>
        <w:jc w:val="both"/>
      </w:pPr>
      <w:r w:rsidRPr="00B95719">
        <w:t xml:space="preserve">The execution of an algorithm in identifying flow regimes and phase fractions in real </w:t>
      </w:r>
      <w:r>
        <w:t xml:space="preserve">time was carried out using </w:t>
      </w:r>
      <w:r w:rsidR="00BE5DF1">
        <w:t xml:space="preserve">National instruments </w:t>
      </w:r>
      <w:r w:rsidR="00612591">
        <w:t>LabV</w:t>
      </w:r>
      <w:r w:rsidR="00612591" w:rsidRPr="00B95719">
        <w:t>IEW</w:t>
      </w:r>
      <w:r w:rsidR="00BE5DF1">
        <w:t xml:space="preserve"> </w:t>
      </w:r>
      <w:r w:rsidR="00612591">
        <w:t>software. The</w:t>
      </w:r>
      <w:r>
        <w:t xml:space="preserve"> real time analysis provi</w:t>
      </w:r>
      <w:r w:rsidR="003A017C">
        <w:t>ded dynamic</w:t>
      </w:r>
      <w:r>
        <w:t xml:space="preserve"> local flow regimes and void fractions and also global measure</w:t>
      </w:r>
      <w:r w:rsidR="003A017C">
        <w:t>ment via a voltage time average</w:t>
      </w:r>
      <w:r>
        <w:t xml:space="preserve"> of the </w:t>
      </w:r>
      <w:r w:rsidR="003A017C">
        <w:t>sensor</w:t>
      </w:r>
      <w:r>
        <w:t xml:space="preserve"> response from both sensor pairs. The </w:t>
      </w:r>
      <w:r w:rsidR="008755B1">
        <w:t>Pico scope</w:t>
      </w:r>
      <w:r>
        <w:t xml:space="preserve"> was linked with </w:t>
      </w:r>
      <w:r w:rsidR="00612591">
        <w:t>LabVIEW</w:t>
      </w:r>
      <w:r>
        <w:t xml:space="preserve"> usi</w:t>
      </w:r>
      <w:r w:rsidR="006811A2">
        <w:t>ng</w:t>
      </w:r>
      <w:r>
        <w:t xml:space="preserve"> </w:t>
      </w:r>
      <w:r w:rsidR="00827DC7">
        <w:t xml:space="preserve">a development kit  known as </w:t>
      </w:r>
      <w:r>
        <w:t xml:space="preserve">PicoscopeSDK conversion </w:t>
      </w:r>
      <w:r w:rsidR="00612591">
        <w:t>code. A</w:t>
      </w:r>
      <w:r w:rsidR="002A528C">
        <w:t xml:space="preserve"> simple de</w:t>
      </w:r>
      <w:r w:rsidR="0024695A">
        <w:t>s</w:t>
      </w:r>
      <w:r w:rsidR="002A528C">
        <w:t>cription of the algorithm used to achie</w:t>
      </w:r>
      <w:r w:rsidR="00CA19F5">
        <w:t xml:space="preserve">ve this can be seen in figure </w:t>
      </w:r>
      <w:r w:rsidR="00612591">
        <w:t>18. The</w:t>
      </w:r>
      <w:r w:rsidR="001110A3">
        <w:t xml:space="preserve"> block diagr</w:t>
      </w:r>
      <w:r w:rsidR="0024695A">
        <w:t>a</w:t>
      </w:r>
      <w:r w:rsidR="001110A3">
        <w:t xml:space="preserve">m where the </w:t>
      </w:r>
      <w:r w:rsidR="00612591">
        <w:t>algorithm</w:t>
      </w:r>
      <w:r w:rsidR="00BB2968">
        <w:t xml:space="preserve"> is ex</w:t>
      </w:r>
      <w:r w:rsidR="001110A3">
        <w:t>e</w:t>
      </w:r>
      <w:r w:rsidR="00CA19F5">
        <w:t>cuted is shown in figure 19</w:t>
      </w:r>
      <w:r w:rsidR="00827DC7">
        <w:t xml:space="preserve"> (a) and 19 (b)</w:t>
      </w:r>
      <w:r w:rsidR="00BB2968">
        <w:t>.</w:t>
      </w:r>
    </w:p>
    <w:p w14:paraId="07235E44" w14:textId="72E41C62" w:rsidR="00827DC7" w:rsidRDefault="00827DC7" w:rsidP="000803F8">
      <w:pPr>
        <w:jc w:val="both"/>
      </w:pPr>
    </w:p>
    <w:p w14:paraId="3421D8F5" w14:textId="118D0480" w:rsidR="00827DC7" w:rsidRDefault="00827DC7" w:rsidP="000803F8">
      <w:pPr>
        <w:jc w:val="both"/>
      </w:pPr>
    </w:p>
    <w:p w14:paraId="69F25FA4" w14:textId="124BF8D0" w:rsidR="00827DC7" w:rsidRDefault="00827DC7" w:rsidP="000803F8">
      <w:pPr>
        <w:jc w:val="both"/>
      </w:pPr>
    </w:p>
    <w:p w14:paraId="0794FC10" w14:textId="7996A3A3" w:rsidR="00827DC7" w:rsidRDefault="00827DC7" w:rsidP="000803F8">
      <w:pPr>
        <w:jc w:val="both"/>
      </w:pPr>
    </w:p>
    <w:p w14:paraId="23109C67" w14:textId="4F4CDC61" w:rsidR="00827DC7" w:rsidRDefault="00827DC7" w:rsidP="000803F8">
      <w:pPr>
        <w:jc w:val="both"/>
      </w:pPr>
    </w:p>
    <w:p w14:paraId="52AF6195" w14:textId="2D3F83FF" w:rsidR="00827DC7" w:rsidRDefault="00827DC7" w:rsidP="000803F8">
      <w:pPr>
        <w:jc w:val="both"/>
      </w:pPr>
    </w:p>
    <w:p w14:paraId="78B79291" w14:textId="357EC913" w:rsidR="00827DC7" w:rsidRDefault="00827DC7" w:rsidP="000803F8">
      <w:pPr>
        <w:jc w:val="both"/>
      </w:pPr>
    </w:p>
    <w:p w14:paraId="5BF4B63E" w14:textId="56004848" w:rsidR="00827DC7" w:rsidRDefault="00827DC7" w:rsidP="000803F8">
      <w:pPr>
        <w:jc w:val="both"/>
      </w:pPr>
    </w:p>
    <w:p w14:paraId="63E1D13D" w14:textId="6924FE41" w:rsidR="00827DC7" w:rsidRDefault="00827DC7" w:rsidP="000803F8">
      <w:pPr>
        <w:jc w:val="both"/>
      </w:pPr>
    </w:p>
    <w:p w14:paraId="4B3AEF6F" w14:textId="2F005DC7" w:rsidR="00827DC7" w:rsidRDefault="00827DC7" w:rsidP="000803F8">
      <w:pPr>
        <w:jc w:val="both"/>
      </w:pPr>
    </w:p>
    <w:p w14:paraId="3C1A56B6" w14:textId="597D5F87" w:rsidR="00827DC7" w:rsidRDefault="00827DC7" w:rsidP="000803F8">
      <w:pPr>
        <w:jc w:val="both"/>
      </w:pPr>
    </w:p>
    <w:p w14:paraId="39C6AEF6" w14:textId="1632E2F2" w:rsidR="00827DC7" w:rsidRDefault="00827DC7" w:rsidP="000803F8">
      <w:pPr>
        <w:jc w:val="both"/>
      </w:pPr>
    </w:p>
    <w:p w14:paraId="39390DA5" w14:textId="5CCD4177" w:rsidR="00827DC7" w:rsidRDefault="00827DC7" w:rsidP="000803F8">
      <w:pPr>
        <w:jc w:val="both"/>
      </w:pPr>
    </w:p>
    <w:p w14:paraId="495559DB" w14:textId="6A65086A" w:rsidR="00827DC7" w:rsidRDefault="00827DC7" w:rsidP="000803F8">
      <w:pPr>
        <w:jc w:val="both"/>
      </w:pPr>
    </w:p>
    <w:p w14:paraId="4100ACE4" w14:textId="51F56D43" w:rsidR="00827DC7" w:rsidRDefault="00827DC7" w:rsidP="000803F8">
      <w:pPr>
        <w:jc w:val="both"/>
      </w:pPr>
    </w:p>
    <w:p w14:paraId="4F6D734A" w14:textId="34ECB074" w:rsidR="00827DC7" w:rsidRDefault="00827DC7" w:rsidP="000803F8">
      <w:pPr>
        <w:jc w:val="both"/>
      </w:pPr>
    </w:p>
    <w:p w14:paraId="773A326C" w14:textId="0EAD42BD" w:rsidR="00827DC7" w:rsidRDefault="00827DC7" w:rsidP="000803F8">
      <w:pPr>
        <w:jc w:val="both"/>
      </w:pPr>
    </w:p>
    <w:p w14:paraId="27E5F68C" w14:textId="3C3020F1" w:rsidR="00827DC7" w:rsidRDefault="00827DC7" w:rsidP="000803F8">
      <w:pPr>
        <w:jc w:val="both"/>
      </w:pPr>
    </w:p>
    <w:p w14:paraId="1D6C8D5A" w14:textId="68777A54" w:rsidR="00827DC7" w:rsidRDefault="00827DC7" w:rsidP="000803F8">
      <w:pPr>
        <w:jc w:val="both"/>
      </w:pPr>
    </w:p>
    <w:p w14:paraId="5D3467E4" w14:textId="77777777" w:rsidR="00827DC7" w:rsidRDefault="00827DC7" w:rsidP="000803F8">
      <w:pPr>
        <w:jc w:val="both"/>
      </w:pPr>
    </w:p>
    <w:p w14:paraId="08FE0882" w14:textId="77777777" w:rsidR="00E95AA9" w:rsidRDefault="00E95AA9" w:rsidP="000803F8">
      <w:pPr>
        <w:jc w:val="both"/>
      </w:pPr>
    </w:p>
    <w:p w14:paraId="24224534" w14:textId="04C197BA" w:rsidR="000803F8" w:rsidRDefault="00E845DC" w:rsidP="000803F8">
      <w:pPr>
        <w:jc w:val="both"/>
        <w:rPr>
          <w:b/>
        </w:rPr>
      </w:pPr>
      <w:r w:rsidRPr="00C17888">
        <w:rPr>
          <w:noProof/>
          <w:lang w:val="en-GB" w:eastAsia="en-GB"/>
        </w:rPr>
        <mc:AlternateContent>
          <mc:Choice Requires="wpg">
            <w:drawing>
              <wp:anchor distT="0" distB="0" distL="114300" distR="114300" simplePos="0" relativeHeight="251687936" behindDoc="0" locked="0" layoutInCell="1" allowOverlap="1" wp14:anchorId="4302BD9E" wp14:editId="61673C19">
                <wp:simplePos x="0" y="0"/>
                <wp:positionH relativeFrom="column">
                  <wp:posOffset>539151</wp:posOffset>
                </wp:positionH>
                <wp:positionV relativeFrom="paragraph">
                  <wp:posOffset>84108</wp:posOffset>
                </wp:positionV>
                <wp:extent cx="5417389" cy="4235569"/>
                <wp:effectExtent l="0" t="0" r="12065" b="12700"/>
                <wp:wrapNone/>
                <wp:docPr id="53" name="Group 319"/>
                <wp:cNvGraphicFramePr/>
                <a:graphic xmlns:a="http://schemas.openxmlformats.org/drawingml/2006/main">
                  <a:graphicData uri="http://schemas.microsoft.com/office/word/2010/wordprocessingGroup">
                    <wpg:wgp>
                      <wpg:cNvGrpSpPr/>
                      <wpg:grpSpPr>
                        <a:xfrm>
                          <a:off x="0" y="0"/>
                          <a:ext cx="5417389" cy="4235569"/>
                          <a:chOff x="124359" y="0"/>
                          <a:chExt cx="6627384" cy="5088434"/>
                        </a:xfrm>
                      </wpg:grpSpPr>
                      <wpg:grpSp>
                        <wpg:cNvPr id="54" name="Group 54"/>
                        <wpg:cNvGrpSpPr/>
                        <wpg:grpSpPr>
                          <a:xfrm>
                            <a:off x="124359" y="0"/>
                            <a:ext cx="6627384" cy="5088434"/>
                            <a:chOff x="124359" y="0"/>
                            <a:chExt cx="6627384" cy="5088434"/>
                          </a:xfrm>
                        </wpg:grpSpPr>
                        <wpg:grpSp>
                          <wpg:cNvPr id="55" name="Group 55"/>
                          <wpg:cNvGrpSpPr/>
                          <wpg:grpSpPr>
                            <a:xfrm>
                              <a:off x="411883" y="0"/>
                              <a:ext cx="5585526" cy="4074778"/>
                              <a:chOff x="411883" y="0"/>
                              <a:chExt cx="6315875" cy="5119347"/>
                            </a:xfrm>
                          </wpg:grpSpPr>
                          <wpg:grpSp>
                            <wpg:cNvPr id="56" name="Group 56"/>
                            <wpg:cNvGrpSpPr/>
                            <wpg:grpSpPr>
                              <a:xfrm>
                                <a:off x="411883" y="0"/>
                                <a:ext cx="6315875" cy="4327509"/>
                                <a:chOff x="411883" y="0"/>
                                <a:chExt cx="5444443" cy="3477969"/>
                              </a:xfrm>
                            </wpg:grpSpPr>
                            <wps:wsp>
                              <wps:cNvPr id="57" name="Rectangle 57"/>
                              <wps:cNvSpPr/>
                              <wps:spPr>
                                <a:xfrm>
                                  <a:off x="2512947" y="0"/>
                                  <a:ext cx="1154644" cy="4381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CFBD834"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i/>
                                        <w:iCs/>
                                        <w:color w:val="000000" w:themeColor="text1"/>
                                        <w:kern w:val="24"/>
                                      </w:rPr>
                                      <w:t>V</w:t>
                                    </w:r>
                                    <w:r w:rsidRPr="00BB2968">
                                      <w:rPr>
                                        <w:rFonts w:ascii="10" w:hAnsi="10"/>
                                        <w:i/>
                                        <w:iCs/>
                                        <w:color w:val="000000" w:themeColor="text1"/>
                                        <w:kern w:val="24"/>
                                        <w:position w:val="-7"/>
                                        <w:vertAlign w:val="subscript"/>
                                      </w:rPr>
                                      <w:t>obs</w:t>
                                    </w:r>
                                    <w:r w:rsidRPr="00BB2968">
                                      <w:rPr>
                                        <w:rFonts w:ascii="10" w:hAnsi="10"/>
                                        <w:i/>
                                        <w:iCs/>
                                        <w:color w:val="000000" w:themeColor="text1"/>
                                        <w:kern w:val="24"/>
                                      </w:rPr>
                                      <w:t xml:space="preserve"> (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11883" y="3013880"/>
                                  <a:ext cx="1870364" cy="4564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A2026F"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Bubble flow regim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3985963" y="3021553"/>
                                  <a:ext cx="1870363" cy="45641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64410FF"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Slug flow regim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421790" y="589868"/>
                                  <a:ext cx="1326827" cy="30471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C4CFB14"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Hist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Elbow Connector 61"/>
                              <wps:cNvCnPr>
                                <a:stCxn id="57" idx="2"/>
                                <a:endCxn id="60" idx="0"/>
                              </wps:cNvCnPr>
                              <wps:spPr>
                                <a:xfrm rot="5400000">
                                  <a:off x="3011886" y="511485"/>
                                  <a:ext cx="151701" cy="5065"/>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62" name="Diamond 62"/>
                              <wps:cNvSpPr/>
                              <wps:spPr>
                                <a:xfrm>
                                  <a:off x="1569955" y="1569525"/>
                                  <a:ext cx="3029546" cy="1819614"/>
                                </a:xfrm>
                                <a:prstGeom prst="diamond">
                                  <a:avLst/>
                                </a:prstGeom>
                                <a:solidFill>
                                  <a:sysClr val="window" lastClr="FFFFFF"/>
                                </a:solidFill>
                                <a:ln w="12700" cap="flat" cmpd="sng" algn="ctr">
                                  <a:solidFill>
                                    <a:sysClr val="windowText" lastClr="000000"/>
                                  </a:solidFill>
                                  <a:prstDash val="solid"/>
                                  <a:miter lim="800000"/>
                                </a:ln>
                                <a:effectLst/>
                              </wps:spPr>
                              <wps:txbx>
                                <w:txbxContent>
                                  <w:p w14:paraId="0048EC16" w14:textId="7942B36A"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  Does histogram have 2 peaks, a</w:t>
                                    </w:r>
                                    <w:r>
                                      <w:rPr>
                                        <w:rFonts w:ascii="10" w:hAnsi="10"/>
                                        <w:color w:val="000000" w:themeColor="text1"/>
                                        <w:kern w:val="24"/>
                                      </w:rPr>
                                      <w:t xml:space="preserve">nd </w:t>
                                    </w:r>
                                    <w:r w:rsidRPr="00BB2968">
                                      <w:rPr>
                                        <w:rFonts w:ascii="10" w:hAnsi="10"/>
                                        <w:color w:val="000000" w:themeColor="text1"/>
                                        <w:kern w:val="24"/>
                                      </w:rPr>
                                      <w:t>count</w:t>
                                    </w:r>
                                    <w:r>
                                      <w:rPr>
                                        <w:rFonts w:ascii="10" w:hAnsi="10"/>
                                        <w:color w:val="000000" w:themeColor="text1"/>
                                        <w:kern w:val="24"/>
                                      </w:rPr>
                                      <w:t xml:space="preserve"> </w:t>
                                    </w:r>
                                    <w:r w:rsidRPr="00BB2968">
                                      <w:rPr>
                                        <w:rFonts w:ascii="10" w:hAnsi="10"/>
                                        <w:color w:val="000000" w:themeColor="text1"/>
                                        <w:kern w:val="24"/>
                                      </w:rPr>
                                      <w:t xml:space="preserve">≥ 10% at the </w:t>
                                    </w:r>
                                    <w:r w:rsidRPr="00C2263C">
                                      <w:rPr>
                                        <w:rFonts w:ascii="10" w:hAnsi="10"/>
                                        <w:i/>
                                        <w:color w:val="000000" w:themeColor="text1"/>
                                        <w:kern w:val="24"/>
                                      </w:rPr>
                                      <w:t>V</w:t>
                                    </w:r>
                                    <w:r w:rsidRPr="00C2263C">
                                      <w:rPr>
                                        <w:rFonts w:ascii="10" w:hAnsi="10"/>
                                        <w:i/>
                                        <w:color w:val="000000" w:themeColor="text1"/>
                                        <w:kern w:val="24"/>
                                        <w:vertAlign w:val="subscript"/>
                                      </w:rPr>
                                      <w:t xml:space="preserve">air </w:t>
                                    </w:r>
                                    <w:r>
                                      <w:rPr>
                                        <w:rFonts w:ascii="10" w:hAnsi="10"/>
                                        <w:color w:val="000000" w:themeColor="text1"/>
                                        <w:kern w:val="24"/>
                                      </w:rPr>
                                      <w:t>response</w:t>
                                    </w:r>
                                    <w:r w:rsidRPr="00BB2968">
                                      <w:rPr>
                                        <w:rFonts w:ascii="10" w:hAnsi="10"/>
                                        <w:color w:val="000000" w:themeColor="text1"/>
                                        <w:kern w:val="24"/>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a:endCxn id="62" idx="0"/>
                              </wps:cNvCnPr>
                              <wps:spPr>
                                <a:xfrm>
                                  <a:off x="3084226" y="1174990"/>
                                  <a:ext cx="335" cy="394535"/>
                                </a:xfrm>
                                <a:prstGeom prst="straightConnector1">
                                  <a:avLst/>
                                </a:prstGeom>
                                <a:noFill/>
                                <a:ln w="6350" cap="flat" cmpd="sng" algn="ctr">
                                  <a:solidFill>
                                    <a:sysClr val="windowText" lastClr="000000"/>
                                  </a:solidFill>
                                  <a:prstDash val="solid"/>
                                  <a:miter lim="800000"/>
                                  <a:tailEnd type="triangle"/>
                                </a:ln>
                                <a:effectLst/>
                              </wps:spPr>
                              <wps:bodyPr/>
                            </wps:wsp>
                            <wps:wsp>
                              <wps:cNvPr id="64" name="Elbow Connector 64"/>
                              <wps:cNvCnPr>
                                <a:stCxn id="62" idx="1"/>
                                <a:endCxn id="58" idx="0"/>
                              </wps:cNvCnPr>
                              <wps:spPr>
                                <a:xfrm rot="10800000" flipV="1">
                                  <a:off x="1347066" y="2479331"/>
                                  <a:ext cx="222890" cy="534549"/>
                                </a:xfrm>
                                <a:prstGeom prst="bentConnector2">
                                  <a:avLst/>
                                </a:prstGeom>
                                <a:noFill/>
                                <a:ln w="6350" cap="flat" cmpd="sng" algn="ctr">
                                  <a:solidFill>
                                    <a:sysClr val="windowText" lastClr="000000"/>
                                  </a:solidFill>
                                  <a:prstDash val="solid"/>
                                  <a:miter lim="800000"/>
                                  <a:tailEnd type="triangle"/>
                                </a:ln>
                                <a:effectLst/>
                              </wps:spPr>
                              <wps:bodyPr/>
                            </wps:wsp>
                            <wps:wsp>
                              <wps:cNvPr id="65" name="Elbow Connector 65"/>
                              <wps:cNvCnPr>
                                <a:stCxn id="62" idx="3"/>
                                <a:endCxn id="59" idx="0"/>
                              </wps:cNvCnPr>
                              <wps:spPr>
                                <a:xfrm>
                                  <a:off x="4599167" y="2479332"/>
                                  <a:ext cx="321978" cy="542221"/>
                                </a:xfrm>
                                <a:prstGeom prst="bentConnector2">
                                  <a:avLst/>
                                </a:prstGeom>
                                <a:noFill/>
                                <a:ln w="6350" cap="flat" cmpd="sng" algn="ctr">
                                  <a:solidFill>
                                    <a:sysClr val="windowText" lastClr="000000"/>
                                  </a:solidFill>
                                  <a:prstDash val="solid"/>
                                  <a:miter lim="800000"/>
                                  <a:tailEnd type="triangle"/>
                                </a:ln>
                                <a:effectLst/>
                              </wps:spPr>
                              <wps:bodyPr/>
                            </wps:wsp>
                            <wps:wsp>
                              <wps:cNvPr id="66" name="Oval 66"/>
                              <wps:cNvSpPr/>
                              <wps:spPr>
                                <a:xfrm>
                                  <a:off x="501940" y="2323204"/>
                                  <a:ext cx="742159" cy="512641"/>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0895B5DA"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5012507" y="2323139"/>
                                  <a:ext cx="843229" cy="525422"/>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26E25F7"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Y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8" name="Rectangle 68"/>
                            <wps:cNvSpPr/>
                            <wps:spPr>
                              <a:xfrm>
                                <a:off x="411883" y="4654823"/>
                                <a:ext cx="2169731" cy="46452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6B35EAC" w14:textId="2C88589F" w:rsidR="00990C72" w:rsidRPr="00BB2968" w:rsidRDefault="00255CD8" w:rsidP="000803F8">
                                  <w:pPr>
                                    <w:pStyle w:val="NormalWeb"/>
                                    <w:spacing w:before="0" w:beforeAutospacing="0" w:after="0" w:afterAutospacing="0"/>
                                    <w:jc w:val="center"/>
                                    <w:rPr>
                                      <w:rFonts w:ascii="10" w:hAnsi="10"/>
                                    </w:rPr>
                                  </w:pPr>
                                  <m:oMathPara>
                                    <m:oMath>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9" name="Elbow Connector 69"/>
                          <wps:cNvCnPr>
                            <a:stCxn id="57" idx="1"/>
                            <a:endCxn id="68" idx="1"/>
                          </wps:cNvCnPr>
                          <wps:spPr>
                            <a:xfrm rot="10800000" flipV="1">
                              <a:off x="411884" y="216976"/>
                              <a:ext cx="2155509" cy="3672932"/>
                            </a:xfrm>
                            <a:prstGeom prst="bentConnector3">
                              <a:avLst>
                                <a:gd name="adj1" fmla="val 110605"/>
                              </a:avLst>
                            </a:prstGeom>
                            <a:noFill/>
                            <a:ln w="6350" cap="flat" cmpd="sng" algn="ctr">
                              <a:solidFill>
                                <a:sysClr val="windowText" lastClr="000000"/>
                              </a:solidFill>
                              <a:prstDash val="solid"/>
                              <a:miter lim="800000"/>
                              <a:tailEnd type="triangle"/>
                            </a:ln>
                            <a:effectLst/>
                          </wps:spPr>
                          <wps:bodyPr/>
                        </wps:wsp>
                        <wps:wsp>
                          <wps:cNvPr id="70" name="Elbow Connector 70"/>
                          <wps:cNvCnPr>
                            <a:stCxn id="57" idx="3"/>
                            <a:endCxn id="71" idx="3"/>
                          </wps:cNvCnPr>
                          <wps:spPr>
                            <a:xfrm>
                              <a:off x="3751957" y="216976"/>
                              <a:ext cx="2245450" cy="3672237"/>
                            </a:xfrm>
                            <a:prstGeom prst="bentConnector3">
                              <a:avLst>
                                <a:gd name="adj1" fmla="val 112454"/>
                              </a:avLst>
                            </a:prstGeom>
                            <a:noFill/>
                            <a:ln w="6350" cap="flat" cmpd="sng" algn="ctr">
                              <a:solidFill>
                                <a:sysClr val="windowText" lastClr="000000"/>
                              </a:solidFill>
                              <a:prstDash val="solid"/>
                              <a:miter lim="800000"/>
                              <a:tailEnd type="triangle"/>
                            </a:ln>
                            <a:effectLst/>
                          </wps:spPr>
                          <wps:bodyPr/>
                        </wps:wsp>
                        <wps:wsp>
                          <wps:cNvPr id="71" name="Rectangle 71"/>
                          <wps:cNvSpPr/>
                          <wps:spPr>
                            <a:xfrm>
                              <a:off x="4078578" y="3704342"/>
                              <a:ext cx="1918829" cy="36974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A43B10C" w14:textId="592AA099" w:rsidR="00990C72" w:rsidRPr="00BB2968" w:rsidRDefault="00255CD8" w:rsidP="000803F8">
                                <w:pPr>
                                  <w:pStyle w:val="NormalWeb"/>
                                  <w:spacing w:before="0" w:beforeAutospacing="0" w:after="0" w:afterAutospacing="0"/>
                                  <w:jc w:val="center"/>
                                  <w:rPr>
                                    <w:rFonts w:ascii="10" w:hAnsi="10"/>
                                  </w:rPr>
                                </w:pPr>
                                <m:oMathPara>
                                  <m:oMath>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Arrow Connector 72"/>
                          <wps:cNvCnPr>
                            <a:stCxn id="58" idx="2"/>
                            <a:endCxn id="68" idx="0"/>
                          </wps:cNvCnPr>
                          <wps:spPr>
                            <a:xfrm>
                              <a:off x="1371298" y="3436911"/>
                              <a:ext cx="0" cy="268126"/>
                            </a:xfrm>
                            <a:prstGeom prst="straightConnector1">
                              <a:avLst/>
                            </a:prstGeom>
                            <a:noFill/>
                            <a:ln w="6350" cap="flat" cmpd="sng" algn="ctr">
                              <a:solidFill>
                                <a:sysClr val="windowText" lastClr="000000"/>
                              </a:solidFill>
                              <a:prstDash val="solid"/>
                              <a:miter lim="800000"/>
                              <a:tailEnd type="triangle"/>
                            </a:ln>
                            <a:effectLst/>
                          </wps:spPr>
                          <wps:bodyPr/>
                        </wps:wsp>
                        <wps:wsp>
                          <wps:cNvPr id="73" name="Straight Arrow Connector 73"/>
                          <wps:cNvCnPr>
                            <a:stCxn id="59" idx="2"/>
                            <a:endCxn id="71" idx="0"/>
                          </wps:cNvCnPr>
                          <wps:spPr>
                            <a:xfrm>
                              <a:off x="5037993" y="3444509"/>
                              <a:ext cx="0" cy="259833"/>
                            </a:xfrm>
                            <a:prstGeom prst="straightConnector1">
                              <a:avLst/>
                            </a:prstGeom>
                            <a:noFill/>
                            <a:ln w="6350" cap="flat" cmpd="sng" algn="ctr">
                              <a:solidFill>
                                <a:sysClr val="windowText" lastClr="000000"/>
                              </a:solidFill>
                              <a:prstDash val="solid"/>
                              <a:miter lim="800000"/>
                              <a:tailEnd type="triangle"/>
                            </a:ln>
                            <a:effectLst/>
                          </wps:spPr>
                          <wps:bodyPr/>
                        </wps:wsp>
                        <wps:wsp>
                          <wps:cNvPr id="74" name="Rectangle 74"/>
                          <wps:cNvSpPr/>
                          <wps:spPr>
                            <a:xfrm>
                              <a:off x="124359" y="4257324"/>
                              <a:ext cx="2479876" cy="8311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EBD48F" w14:textId="144FC50F" w:rsidR="00990C72" w:rsidRPr="00BB2968" w:rsidRDefault="00255CD8" w:rsidP="000803F8">
                                <w:pPr>
                                  <w:pStyle w:val="NormalWeb"/>
                                  <w:spacing w:before="0" w:beforeAutospacing="0" w:after="0" w:afterAutospacing="0"/>
                                  <w:jc w:val="center"/>
                                  <w:rPr>
                                    <w:rFonts w:ascii="10" w:hAnsi="10"/>
                                    <w:iCs/>
                                    <w:color w:val="000000" w:themeColor="text1"/>
                                    <w:kern w:val="24"/>
                                  </w:rPr>
                                </w:p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r>
                                    <w:rPr>
                                      <w:rFonts w:ascii="Cambria Math" w:hAnsi="Cambria Math"/>
                                      <w:color w:val="000000" w:themeColor="text1"/>
                                      <w:kern w:val="24"/>
                                    </w:rPr>
                                    <m:t>=1-</m:t>
                                  </m:r>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wate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den>
                                      </m:f>
                                    </m:e>
                                  </m:d>
                                </m:oMath>
                                <w:r w:rsidR="00990C72" w:rsidRPr="00BB2968">
                                  <w:rPr>
                                    <w:rFonts w:ascii="10" w:hAnsi="10"/>
                                    <w:iCs/>
                                    <w:color w:val="000000" w:themeColor="text1"/>
                                    <w:kern w:val="24"/>
                                  </w:rPr>
                                  <w:t>,</w:t>
                                </w:r>
                              </w:p>
                              <w:p w14:paraId="4F461218"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4E30F9A3" w14:textId="3A2CDA2F" w:rsidR="00990C72" w:rsidRPr="00BB2968" w:rsidRDefault="00255CD8" w:rsidP="000803F8">
                                <w:pPr>
                                  <w:pStyle w:val="NormalWeb"/>
                                  <w:spacing w:before="0" w:beforeAutospacing="0" w:after="0" w:afterAutospacing="0"/>
                                  <w:jc w:val="center"/>
                                  <w:rPr>
                                    <w:rFonts w:ascii="10" w:hAnsi="10"/>
                                  </w:rPr>
                                </w:pPr>
                                <m:oMathPara>
                                  <m:oMathParaPr>
                                    <m:jc m:val="centerGroup"/>
                                  </m:oMathPara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eastAsiaTheme="minorEastAsia" w:hAnsi="Cambria Math"/>
                                            <w:color w:val="000000" w:themeColor="text1"/>
                                            <w:kern w:val="24"/>
                                          </w:rPr>
                                          <m:t xml:space="preserve">liquid </m:t>
                                        </m:r>
                                      </m:sub>
                                    </m:sSub>
                                    <m:r>
                                      <w:rPr>
                                        <w:rFonts w:ascii="Cambria Math" w:hAnsi="Cambria Math"/>
                                        <w:color w:val="000000" w:themeColor="text1"/>
                                        <w:kern w:val="24"/>
                                      </w:rPr>
                                      <m:t>=1-</m:t>
                                    </m:r>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331948" y="4234944"/>
                              <a:ext cx="3419795" cy="84316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7E5C7AB" w14:textId="4452B042" w:rsidR="00990C72" w:rsidRPr="00BB2968" w:rsidRDefault="00255CD8" w:rsidP="000803F8">
                                <w:pPr>
                                  <w:pStyle w:val="NormalWeb"/>
                                  <w:spacing w:before="0" w:beforeAutospacing="0" w:after="0" w:afterAutospacing="0"/>
                                  <w:jc w:val="center"/>
                                  <w:rPr>
                                    <w:rFonts w:ascii="10" w:hAnsi="10"/>
                                    <w:iCs/>
                                    <w:color w:val="000000" w:themeColor="text1"/>
                                    <w:kern w:val="24"/>
                                  </w:rPr>
                                </w:p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r>
                                    <w:rPr>
                                      <w:rFonts w:ascii="Cambria Math" w:hAnsi="Cambria Math"/>
                                      <w:color w:val="000000" w:themeColor="text1"/>
                                      <w:kern w:val="24"/>
                                    </w:rPr>
                                    <m:t>=1-</m:t>
                                  </m:r>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wate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den>
                                      </m:f>
                                    </m:e>
                                  </m:d>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den>
                                      </m:f>
                                    </m:e>
                                  </m:d>
                                </m:oMath>
                                <w:r w:rsidR="00990C72" w:rsidRPr="00BB2968">
                                  <w:rPr>
                                    <w:rFonts w:ascii="10" w:hAnsi="10"/>
                                    <w:iCs/>
                                    <w:color w:val="000000" w:themeColor="text1"/>
                                    <w:kern w:val="24"/>
                                  </w:rPr>
                                  <w:t>,</w:t>
                                </w:r>
                              </w:p>
                              <w:p w14:paraId="5529C2B6"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3E1FA6EB" w14:textId="54A9A537" w:rsidR="00990C72" w:rsidRPr="00BB2968" w:rsidRDefault="00255CD8" w:rsidP="000803F8">
                                <w:pPr>
                                  <w:pStyle w:val="NormalWeb"/>
                                  <w:spacing w:before="0" w:beforeAutospacing="0" w:after="0" w:afterAutospacing="0"/>
                                  <w:jc w:val="center"/>
                                  <w:rPr>
                                    <w:rFonts w:ascii="10" w:hAnsi="10"/>
                                  </w:rPr>
                                </w:pPr>
                                <m:oMathPara>
                                  <m:oMathParaPr>
                                    <m:jc m:val="centerGroup"/>
                                  </m:oMathPara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liquid</m:t>
                                        </m:r>
                                      </m:sub>
                                    </m:sSub>
                                    <m:r>
                                      <w:rPr>
                                        <w:rFonts w:ascii="Cambria Math" w:hAnsi="Cambria Math"/>
                                        <w:color w:val="000000" w:themeColor="text1"/>
                                        <w:kern w:val="24"/>
                                      </w:rPr>
                                      <m:t>=1-</m:t>
                                    </m:r>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oMath>
                                </m:oMathPara>
                              </w:p>
                              <w:p w14:paraId="5F53674D"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1DAEDE53"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5893D876" w14:textId="77777777" w:rsidR="00990C72" w:rsidRPr="00BB2968" w:rsidRDefault="00990C72" w:rsidP="000803F8">
                                <w:pPr>
                                  <w:pStyle w:val="NormalWeb"/>
                                  <w:spacing w:before="0" w:beforeAutospacing="0" w:after="0" w:afterAutospacing="0"/>
                                  <w:jc w:val="center"/>
                                  <w:rPr>
                                    <w:rFonts w:ascii="10" w:hAnsi="1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68" idx="2"/>
                            <a:endCxn id="74" idx="0"/>
                          </wps:cNvCnPr>
                          <wps:spPr>
                            <a:xfrm flipH="1">
                              <a:off x="1364297" y="4074778"/>
                              <a:ext cx="7002" cy="182546"/>
                            </a:xfrm>
                            <a:prstGeom prst="straightConnector1">
                              <a:avLst/>
                            </a:prstGeom>
                            <a:noFill/>
                            <a:ln w="6350" cap="flat" cmpd="sng" algn="ctr">
                              <a:solidFill>
                                <a:sysClr val="windowText" lastClr="000000"/>
                              </a:solidFill>
                              <a:prstDash val="solid"/>
                              <a:miter lim="800000"/>
                              <a:tailEnd type="triangle"/>
                            </a:ln>
                            <a:effectLst/>
                          </wps:spPr>
                          <wps:bodyPr/>
                        </wps:wsp>
                        <wps:wsp>
                          <wps:cNvPr id="77" name="Straight Arrow Connector 77"/>
                          <wps:cNvCnPr>
                            <a:stCxn id="71" idx="2"/>
                            <a:endCxn id="75" idx="0"/>
                          </wps:cNvCnPr>
                          <wps:spPr>
                            <a:xfrm>
                              <a:off x="5037993" y="4074083"/>
                              <a:ext cx="3852" cy="160861"/>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78" name="Rectangle 78"/>
                        <wps:cNvSpPr/>
                        <wps:spPr>
                          <a:xfrm>
                            <a:off x="2473872" y="1091268"/>
                            <a:ext cx="1361209" cy="30178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E41D8E"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Peak analyz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Straight Arrow Connector 79"/>
                        <wps:cNvCnPr>
                          <a:stCxn id="60" idx="2"/>
                          <a:endCxn id="78" idx="0"/>
                        </wps:cNvCnPr>
                        <wps:spPr>
                          <a:xfrm flipH="1">
                            <a:off x="3154477" y="885975"/>
                            <a:ext cx="1" cy="205293"/>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302BD9E" id="Group 319" o:spid="_x0000_s1026" style="position:absolute;left:0;text-align:left;margin-left:42.45pt;margin-top:6.6pt;width:426.55pt;height:333.5pt;z-index:251687936;mso-width-relative:margin;mso-height-relative:margin" coordorigin="1243" coordsize="66273,50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">
                <v:group id="Group 54" o:spid="_x0000_s1027" style="position:absolute;left:1243;width:66274;height:50884" coordorigin="1243" coordsize="66273,50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5" o:spid="_x0000_s1028" style="position:absolute;left:4118;width:55856;height:40747" coordorigin="4118" coordsize="63158,51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29" style="position:absolute;left:4118;width:63159;height:43275" coordorigin="4118" coordsize="54444,34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7" o:spid="_x0000_s1030" style="position:absolute;left:25129;width:11546;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" fillcolor="window" strokecolor="windowText" strokeweight="1pt">
                        <v:textbox>
                          <w:txbxContent>
                            <w:p w14:paraId="1CFBD834"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i/>
                                  <w:iCs/>
                                  <w:color w:val="000000" w:themeColor="text1"/>
                                  <w:kern w:val="24"/>
                                </w:rPr>
                                <w:t>V</w:t>
                              </w:r>
                              <w:r w:rsidRPr="00BB2968">
                                <w:rPr>
                                  <w:rFonts w:ascii="10" w:hAnsi="10"/>
                                  <w:i/>
                                  <w:iCs/>
                                  <w:color w:val="000000" w:themeColor="text1"/>
                                  <w:kern w:val="24"/>
                                  <w:position w:val="-7"/>
                                  <w:vertAlign w:val="subscript"/>
                                </w:rPr>
                                <w:t>obs</w:t>
                              </w:r>
                              <w:r w:rsidRPr="00BB2968">
                                <w:rPr>
                                  <w:rFonts w:ascii="10" w:hAnsi="10"/>
                                  <w:i/>
                                  <w:iCs/>
                                  <w:color w:val="000000" w:themeColor="text1"/>
                                  <w:kern w:val="24"/>
                                </w:rPr>
                                <w:t xml:space="preserve"> (t)</w:t>
                              </w:r>
                            </w:p>
                          </w:txbxContent>
                        </v:textbox>
                      </v:rect>
                      <v:rect id="Rectangle 58" o:spid="_x0000_s1031" style="position:absolute;left:4118;top:30138;width:18704;height:4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" fillcolor="window" strokecolor="windowText" strokeweight="1pt">
                        <v:textbox>
                          <w:txbxContent>
                            <w:p w14:paraId="04A2026F"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Bubble flow regime </w:t>
                              </w:r>
                            </w:p>
                          </w:txbxContent>
                        </v:textbox>
                      </v:rect>
                      <v:rect id="Rectangle 59" o:spid="_x0000_s1032" style="position:absolute;left:39859;top:30215;width:18704;height:4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" fillcolor="window" strokecolor="windowText" strokeweight="1pt">
                        <v:textbox>
                          <w:txbxContent>
                            <w:p w14:paraId="564410FF"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Slug flow regime </w:t>
                              </w:r>
                            </w:p>
                          </w:txbxContent>
                        </v:textbox>
                      </v:rect>
                      <v:rect id="Rectangle 60" o:spid="_x0000_s1033" style="position:absolute;left:24217;top:5898;width:13269;height:3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" fillcolor="window" strokecolor="windowText" strokeweight="1pt">
                        <v:textbox>
                          <w:txbxContent>
                            <w:p w14:paraId="0C4CFB14"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Histogram</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1" o:spid="_x0000_s1034" type="#_x0000_t34" style="position:absolute;left:30118;top:5115;width:1517;height:5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" strokecolor="windowText" strokeweight=".5pt">
                        <v:stroke endarrow="block"/>
                      </v:shape>
                      <v:shapetype id="_x0000_t4" coordsize="21600,21600" o:spt="4" path="m10800,l,10800,10800,21600,21600,10800xe">
                        <v:stroke joinstyle="miter"/>
                        <v:path gradientshapeok="t" o:connecttype="rect" textboxrect="5400,5400,16200,16200"/>
                      </v:shapetype>
                      <v:shape id="Diamond 62" o:spid="_x0000_s1035" type="#_x0000_t4" style="position:absolute;left:15699;top:15695;width:30296;height:18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" fillcolor="window" strokecolor="windowText" strokeweight="1pt">
                        <v:textbox>
                          <w:txbxContent>
                            <w:p w14:paraId="0048EC16" w14:textId="7942B36A"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  Does histogram have 2 peaks, a</w:t>
                              </w:r>
                              <w:r>
                                <w:rPr>
                                  <w:rFonts w:ascii="10" w:hAnsi="10"/>
                                  <w:color w:val="000000" w:themeColor="text1"/>
                                  <w:kern w:val="24"/>
                                </w:rPr>
                                <w:t xml:space="preserve">nd </w:t>
                              </w:r>
                              <w:r w:rsidRPr="00BB2968">
                                <w:rPr>
                                  <w:rFonts w:ascii="10" w:hAnsi="10"/>
                                  <w:color w:val="000000" w:themeColor="text1"/>
                                  <w:kern w:val="24"/>
                                </w:rPr>
                                <w:t>count</w:t>
                              </w:r>
                              <w:r>
                                <w:rPr>
                                  <w:rFonts w:ascii="10" w:hAnsi="10"/>
                                  <w:color w:val="000000" w:themeColor="text1"/>
                                  <w:kern w:val="24"/>
                                </w:rPr>
                                <w:t xml:space="preserve"> </w:t>
                              </w:r>
                              <w:r w:rsidRPr="00BB2968">
                                <w:rPr>
                                  <w:rFonts w:ascii="10" w:hAnsi="10"/>
                                  <w:color w:val="000000" w:themeColor="text1"/>
                                  <w:kern w:val="24"/>
                                </w:rPr>
                                <w:t xml:space="preserve">≥ 10% at the </w:t>
                              </w:r>
                              <w:r w:rsidRPr="00C2263C">
                                <w:rPr>
                                  <w:rFonts w:ascii="10" w:hAnsi="10"/>
                                  <w:i/>
                                  <w:color w:val="000000" w:themeColor="text1"/>
                                  <w:kern w:val="24"/>
                                </w:rPr>
                                <w:t>V</w:t>
                              </w:r>
                              <w:r w:rsidRPr="00C2263C">
                                <w:rPr>
                                  <w:rFonts w:ascii="10" w:hAnsi="10"/>
                                  <w:i/>
                                  <w:color w:val="000000" w:themeColor="text1"/>
                                  <w:kern w:val="24"/>
                                  <w:vertAlign w:val="subscript"/>
                                </w:rPr>
                                <w:t xml:space="preserve">air </w:t>
                              </w:r>
                              <w:r>
                                <w:rPr>
                                  <w:rFonts w:ascii="10" w:hAnsi="10"/>
                                  <w:color w:val="000000" w:themeColor="text1"/>
                                  <w:kern w:val="24"/>
                                </w:rPr>
                                <w:t>response</w:t>
                              </w:r>
                              <w:r w:rsidRPr="00BB2968">
                                <w:rPr>
                                  <w:rFonts w:ascii="10" w:hAnsi="10"/>
                                  <w:color w:val="000000" w:themeColor="text1"/>
                                  <w:kern w:val="24"/>
                                </w:rPr>
                                <w:t>?</w:t>
                              </w:r>
                            </w:p>
                          </w:txbxContent>
                        </v:textbox>
                      </v:shape>
                      <v:shapetype id="_x0000_t32" coordsize="21600,21600" o:spt="32" o:oned="t" path="m,l21600,21600e" filled="f">
                        <v:path arrowok="t" fillok="f" o:connecttype="none"/>
                        <o:lock v:ext="edit" shapetype="t"/>
                      </v:shapetype>
                      <v:shape id="Straight Arrow Connector 63" o:spid="_x0000_s1036" type="#_x0000_t32" style="position:absolute;left:30842;top:11749;width:3;height:3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" strokecolor="windowText" strokeweight=".5pt">
                        <v:stroke endarrow="block" joinstyle="miter"/>
                      </v:shape>
                      <v:shapetype id="_x0000_t33" coordsize="21600,21600" o:spt="33" o:oned="t" path="m,l21600,r,21600e" filled="f">
                        <v:stroke joinstyle="miter"/>
                        <v:path arrowok="t" fillok="f" o:connecttype="none"/>
                        <o:lock v:ext="edit" shapetype="t"/>
                      </v:shapetype>
                      <v:shape id="Elbow Connector 64" o:spid="_x0000_s1037" type="#_x0000_t33" style="position:absolute;left:13470;top:24793;width:2229;height:534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" strokecolor="windowText" strokeweight=".5pt">
                        <v:stroke endarrow="block"/>
                      </v:shape>
                      <v:shape id="Elbow Connector 65" o:spid="_x0000_s1038" type="#_x0000_t33" style="position:absolute;left:45991;top:24793;width:3220;height:542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" strokecolor="windowText" strokeweight=".5pt">
                        <v:stroke endarrow="block"/>
                      </v:shape>
                      <v:oval id="Oval 66" o:spid="_x0000_s1039" style="position:absolute;left:5019;top:23232;width:7421;height:51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" fillcolor="window" strokecolor="windowText" strokeweight="1pt">
                        <v:stroke joinstyle="miter"/>
                        <v:textbox>
                          <w:txbxContent>
                            <w:p w14:paraId="0895B5DA"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No</w:t>
                              </w:r>
                            </w:p>
                          </w:txbxContent>
                        </v:textbox>
                      </v:oval>
                      <v:oval id="Oval 67" o:spid="_x0000_s1040" style="position:absolute;left:50125;top:23231;width:8432;height:5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" fillcolor="window" strokecolor="windowText" strokeweight="1pt">
                        <v:stroke joinstyle="miter"/>
                        <v:textbox>
                          <w:txbxContent>
                            <w:p w14:paraId="726E25F7"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 xml:space="preserve">Yes </w:t>
                              </w:r>
                            </w:p>
                          </w:txbxContent>
                        </v:textbox>
                      </v:oval>
                    </v:group>
                    <v:rect id="Rectangle 68" o:spid="_x0000_s1041" style="position:absolute;left:4118;top:46548;width:21698;height:4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" fillcolor="window" strokecolor="windowText" strokeweight="1pt">
                      <v:textbox>
                        <w:txbxContent>
                          <w:p w14:paraId="06B35EAC" w14:textId="2C88589F" w:rsidR="00990C72" w:rsidRPr="00BB2968" w:rsidRDefault="00255CD8" w:rsidP="000803F8">
                            <w:pPr>
                              <w:pStyle w:val="NormalWeb"/>
                              <w:spacing w:before="0" w:beforeAutospacing="0" w:after="0" w:afterAutospacing="0"/>
                              <w:jc w:val="center"/>
                              <w:rPr>
                                <w:rFonts w:ascii="10" w:hAnsi="10"/>
                              </w:rPr>
                            </w:pPr>
                            <m:oMathPara>
                              <m:oMath>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oMath>
                            </m:oMathPara>
                          </w:p>
                        </w:txbxContent>
                      </v:textbox>
                    </v:rect>
                  </v:group>
                  <v:shape id="Elbow Connector 69" o:spid="_x0000_s1042" type="#_x0000_t34" style="position:absolute;left:4118;top:2169;width:21555;height:3673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" adj="23891" strokecolor="windowText" strokeweight=".5pt">
                    <v:stroke endarrow="block"/>
                  </v:shape>
                  <v:shape id="Elbow Connector 70" o:spid="_x0000_s1043" type="#_x0000_t34" style="position:absolute;left:37519;top:2169;width:22455;height:3672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" adj="24290" strokecolor="windowText" strokeweight=".5pt">
                    <v:stroke endarrow="block"/>
                  </v:shape>
                  <v:rect id="Rectangle 71" o:spid="_x0000_s1044" style="position:absolute;left:40785;top:37043;width:19189;height:3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" fillcolor="window" strokecolor="windowText" strokeweight="1pt">
                    <v:textbox>
                      <w:txbxContent>
                        <w:p w14:paraId="2A43B10C" w14:textId="592AA099" w:rsidR="00990C72" w:rsidRPr="00BB2968" w:rsidRDefault="00255CD8" w:rsidP="000803F8">
                          <w:pPr>
                            <w:pStyle w:val="NormalWeb"/>
                            <w:spacing w:before="0" w:beforeAutospacing="0" w:after="0" w:afterAutospacing="0"/>
                            <w:jc w:val="center"/>
                            <w:rPr>
                              <w:rFonts w:ascii="10" w:hAnsi="10"/>
                            </w:rPr>
                          </w:pPr>
                          <m:oMathPara>
                            <m:oMath>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oMath>
                          </m:oMathPara>
                        </w:p>
                      </w:txbxContent>
                    </v:textbox>
                  </v:rect>
                  <v:shape id="Straight Arrow Connector 72" o:spid="_x0000_s1045" type="#_x0000_t32" style="position:absolute;left:13712;top:34369;width:0;height:26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" strokecolor="windowText" strokeweight=".5pt">
                    <v:stroke endarrow="block" joinstyle="miter"/>
                  </v:shape>
                  <v:shape id="Straight Arrow Connector 73" o:spid="_x0000_s1046" type="#_x0000_t32" style="position:absolute;left:50379;top:34445;width:0;height:25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" strokecolor="windowText" strokeweight=".5pt">
                    <v:stroke endarrow="block" joinstyle="miter"/>
                  </v:shape>
                  <v:rect id="Rectangle 74" o:spid="_x0000_s1047" style="position:absolute;left:1243;top:42573;width:24799;height:8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Tz3wwAAANsAAAAPAAAAZHJzL2Rvd25yZXYueG1sRI9PawIx&#10;FMTvBb9DeIK3mq2I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m+0898MAAADbAAAADwAA&#10;AAAAAAAAAAAAAAAHAgAAZHJzL2Rvd25yZXYueG1sUEsFBgAAAAADAAMAtwAAAPcCAAAAAA==&#10;" fillcolor="window" strokecolor="windowText" strokeweight="1pt">
                    <v:textbox>
                      <w:txbxContent>
                        <w:p w14:paraId="01EBD48F" w14:textId="144FC50F" w:rsidR="00990C72" w:rsidRPr="00BB2968" w:rsidRDefault="00255CD8" w:rsidP="000803F8">
                          <w:pPr>
                            <w:pStyle w:val="NormalWeb"/>
                            <w:spacing w:before="0" w:beforeAutospacing="0" w:after="0" w:afterAutospacing="0"/>
                            <w:jc w:val="center"/>
                            <w:rPr>
                              <w:rFonts w:ascii="10" w:hAnsi="10"/>
                              <w:iCs/>
                              <w:color w:val="000000" w:themeColor="text1"/>
                              <w:kern w:val="24"/>
                            </w:rPr>
                          </w:p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r>
                              <w:rPr>
                                <w:rFonts w:ascii="Cambria Math" w:hAnsi="Cambria Math"/>
                                <w:color w:val="000000" w:themeColor="text1"/>
                                <w:kern w:val="24"/>
                              </w:rPr>
                              <m:t>=1-</m:t>
                            </m:r>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wate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den>
                                </m:f>
                              </m:e>
                            </m:d>
                          </m:oMath>
                          <w:r w:rsidR="00990C72" w:rsidRPr="00BB2968">
                            <w:rPr>
                              <w:rFonts w:ascii="10" w:hAnsi="10"/>
                              <w:iCs/>
                              <w:color w:val="000000" w:themeColor="text1"/>
                              <w:kern w:val="24"/>
                            </w:rPr>
                            <w:t>,</w:t>
                          </w:r>
                        </w:p>
                        <w:p w14:paraId="4F461218"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4E30F9A3" w14:textId="3A2CDA2F" w:rsidR="00990C72" w:rsidRPr="00BB2968" w:rsidRDefault="00255CD8" w:rsidP="000803F8">
                          <w:pPr>
                            <w:pStyle w:val="NormalWeb"/>
                            <w:spacing w:before="0" w:beforeAutospacing="0" w:after="0" w:afterAutospacing="0"/>
                            <w:jc w:val="center"/>
                            <w:rPr>
                              <w:rFonts w:ascii="10" w:hAnsi="10"/>
                            </w:rPr>
                          </w:pPr>
                          <m:oMathPara>
                            <m:oMathParaPr>
                              <m:jc m:val="centerGroup"/>
                            </m:oMathPara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eastAsiaTheme="minorEastAsia" w:hAnsi="Cambria Math"/>
                                      <w:color w:val="000000" w:themeColor="text1"/>
                                      <w:kern w:val="24"/>
                                    </w:rPr>
                                    <m:t xml:space="preserve">liquid </m:t>
                                  </m:r>
                                </m:sub>
                              </m:sSub>
                              <m:r>
                                <w:rPr>
                                  <w:rFonts w:ascii="Cambria Math" w:hAnsi="Cambria Math"/>
                                  <w:color w:val="000000" w:themeColor="text1"/>
                                  <w:kern w:val="24"/>
                                </w:rPr>
                                <m:t>=1-</m:t>
                              </m:r>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oMath>
                          </m:oMathPara>
                        </w:p>
                      </w:txbxContent>
                    </v:textbox>
                  </v:rect>
                  <v:rect id="Rectangle 75" o:spid="_x0000_s1048" style="position:absolute;left:33319;top:42349;width:34198;height:8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" fillcolor="window" strokecolor="windowText" strokeweight="1pt">
                    <v:textbox>
                      <w:txbxContent>
                        <w:p w14:paraId="47E5C7AB" w14:textId="4452B042" w:rsidR="00990C72" w:rsidRPr="00BB2968" w:rsidRDefault="00255CD8" w:rsidP="000803F8">
                          <w:pPr>
                            <w:pStyle w:val="NormalWeb"/>
                            <w:spacing w:before="0" w:beforeAutospacing="0" w:after="0" w:afterAutospacing="0"/>
                            <w:jc w:val="center"/>
                            <w:rPr>
                              <w:rFonts w:ascii="10" w:hAnsi="10"/>
                              <w:iCs/>
                              <w:color w:val="000000" w:themeColor="text1"/>
                              <w:kern w:val="24"/>
                            </w:rPr>
                          </w:p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r>
                              <w:rPr>
                                <w:rFonts w:ascii="Cambria Math" w:hAnsi="Cambria Math"/>
                                <w:color w:val="000000" w:themeColor="text1"/>
                                <w:kern w:val="24"/>
                              </w:rPr>
                              <m:t>=1-</m:t>
                            </m:r>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wate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den>
                                </m:f>
                              </m:e>
                            </m:d>
                            <m:d>
                              <m:dPr>
                                <m:begChr m:val="["/>
                                <m:endChr m:val="]"/>
                                <m:ctrlPr>
                                  <w:rPr>
                                    <w:rFonts w:ascii="Cambria Math" w:eastAsiaTheme="minorEastAsia" w:hAnsi="Cambria Math"/>
                                    <w:i/>
                                    <w:iCs/>
                                    <w:color w:val="000000" w:themeColor="text1"/>
                                    <w:kern w:val="24"/>
                                  </w:rPr>
                                </m:ctrlPr>
                              </m:dPr>
                              <m:e>
                                <m:f>
                                  <m:fPr>
                                    <m:ctrlPr>
                                      <w:rPr>
                                        <w:rFonts w:ascii="Cambria Math" w:eastAsiaTheme="minorEastAsia" w:hAnsi="Cambria Math"/>
                                        <w:i/>
                                        <w:iCs/>
                                        <w:color w:val="000000" w:themeColor="text1"/>
                                        <w:kern w:val="24"/>
                                      </w:rPr>
                                    </m:ctrlPr>
                                  </m:fPr>
                                  <m:num>
                                    <m:acc>
                                      <m:accPr>
                                        <m:chr m:val="̅"/>
                                        <m:ctrlPr>
                                          <w:rPr>
                                            <w:rFonts w:ascii="Cambria Math" w:eastAsiaTheme="minorEastAsia" w:hAnsi="Cambria Math"/>
                                            <w:i/>
                                            <w:iCs/>
                                            <w:color w:val="000000" w:themeColor="text1"/>
                                            <w:kern w:val="24"/>
                                          </w:rPr>
                                        </m:ctrlPr>
                                      </m:acc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obs</m:t>
                                            </m:r>
                                          </m:sub>
                                        </m:sSub>
                                      </m:e>
                                    </m:acc>
                                    <m:r>
                                      <m:rPr>
                                        <m:nor/>
                                      </m:rPr>
                                      <w:rPr>
                                        <w:rFonts w:ascii="10" w:hAnsi="10"/>
                                        <w:color w:val="000000" w:themeColor="text1"/>
                                        <w:kern w:val="24"/>
                                      </w:rPr>
                                      <m:t> </m:t>
                                    </m:r>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num>
                                  <m:den>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air</m:t>
                                        </m:r>
                                      </m:sub>
                                    </m:sSub>
                                    <m:r>
                                      <w:rPr>
                                        <w:rFonts w:ascii="Cambria Math" w:hAnsi="Cambria Math"/>
                                        <w:color w:val="000000" w:themeColor="text1"/>
                                        <w:kern w:val="24"/>
                                      </w:rPr>
                                      <m:t>-</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V</m:t>
                                        </m:r>
                                      </m:e>
                                      <m:sub>
                                        <m:r>
                                          <w:rPr>
                                            <w:rFonts w:ascii="Cambria Math" w:hAnsi="Cambria Math"/>
                                            <w:color w:val="000000" w:themeColor="text1"/>
                                            <w:kern w:val="24"/>
                                          </w:rPr>
                                          <m:t>int</m:t>
                                        </m:r>
                                      </m:sub>
                                    </m:sSub>
                                  </m:den>
                                </m:f>
                              </m:e>
                            </m:d>
                          </m:oMath>
                          <w:r w:rsidR="00990C72" w:rsidRPr="00BB2968">
                            <w:rPr>
                              <w:rFonts w:ascii="10" w:hAnsi="10"/>
                              <w:iCs/>
                              <w:color w:val="000000" w:themeColor="text1"/>
                              <w:kern w:val="24"/>
                            </w:rPr>
                            <w:t>,</w:t>
                          </w:r>
                        </w:p>
                        <w:p w14:paraId="5529C2B6"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3E1FA6EB" w14:textId="54A9A537" w:rsidR="00990C72" w:rsidRPr="00BB2968" w:rsidRDefault="00255CD8" w:rsidP="000803F8">
                          <w:pPr>
                            <w:pStyle w:val="NormalWeb"/>
                            <w:spacing w:before="0" w:beforeAutospacing="0" w:after="0" w:afterAutospacing="0"/>
                            <w:jc w:val="center"/>
                            <w:rPr>
                              <w:rFonts w:ascii="10" w:hAnsi="10"/>
                            </w:rPr>
                          </w:pPr>
                          <m:oMathPara>
                            <m:oMathParaPr>
                              <m:jc m:val="centerGroup"/>
                            </m:oMathParaPr>
                            <m:oMath>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liquid</m:t>
                                  </m:r>
                                </m:sub>
                              </m:sSub>
                              <m:r>
                                <w:rPr>
                                  <w:rFonts w:ascii="Cambria Math" w:hAnsi="Cambria Math"/>
                                  <w:color w:val="000000" w:themeColor="text1"/>
                                  <w:kern w:val="24"/>
                                </w:rPr>
                                <m:t>=1-</m:t>
                              </m:r>
                              <m:sSub>
                                <m:sSubPr>
                                  <m:ctrlPr>
                                    <w:rPr>
                                      <w:rFonts w:ascii="Cambria Math" w:eastAsiaTheme="minorEastAsia" w:hAnsi="Cambria Math"/>
                                      <w:i/>
                                      <w:iCs/>
                                      <w:color w:val="000000" w:themeColor="text1"/>
                                      <w:kern w:val="24"/>
                                    </w:rPr>
                                  </m:ctrlPr>
                                </m:sSubPr>
                                <m:e>
                                  <m:acc>
                                    <m:accPr>
                                      <m:chr m:val="̅"/>
                                      <m:ctrlPr>
                                        <w:rPr>
                                          <w:rFonts w:ascii="Cambria Math" w:eastAsia="Cambria Math" w:hAnsi="Cambria Math"/>
                                          <w:i/>
                                          <w:color w:val="000000" w:themeColor="text1"/>
                                          <w:kern w:val="24"/>
                                        </w:rPr>
                                      </m:ctrlPr>
                                    </m:accPr>
                                    <m:e>
                                      <m:r>
                                        <w:rPr>
                                          <w:rFonts w:ascii="Cambria Math" w:eastAsia="Cambria Math" w:hAnsi="Cambria Math"/>
                                          <w:color w:val="000000" w:themeColor="text1"/>
                                          <w:kern w:val="24"/>
                                        </w:rPr>
                                        <m:t>α</m:t>
                                      </m:r>
                                    </m:e>
                                  </m:acc>
                                </m:e>
                                <m:sub>
                                  <m:r>
                                    <w:rPr>
                                      <w:rFonts w:ascii="Cambria Math" w:hAnsi="Cambria Math"/>
                                      <w:color w:val="000000" w:themeColor="text1"/>
                                      <w:kern w:val="24"/>
                                    </w:rPr>
                                    <m:t>sensor</m:t>
                                  </m:r>
                                </m:sub>
                              </m:sSub>
                            </m:oMath>
                          </m:oMathPara>
                        </w:p>
                        <w:p w14:paraId="5F53674D"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1DAEDE53" w14:textId="77777777" w:rsidR="00990C72" w:rsidRPr="00BB2968" w:rsidRDefault="00990C72" w:rsidP="000803F8">
                          <w:pPr>
                            <w:pStyle w:val="NormalWeb"/>
                            <w:spacing w:before="0" w:beforeAutospacing="0" w:after="0" w:afterAutospacing="0"/>
                            <w:jc w:val="center"/>
                            <w:rPr>
                              <w:rFonts w:ascii="10" w:hAnsi="10"/>
                              <w:iCs/>
                              <w:color w:val="000000" w:themeColor="text1"/>
                              <w:kern w:val="24"/>
                            </w:rPr>
                          </w:pPr>
                        </w:p>
                        <w:p w14:paraId="5893D876" w14:textId="77777777" w:rsidR="00990C72" w:rsidRPr="00BB2968" w:rsidRDefault="00990C72" w:rsidP="000803F8">
                          <w:pPr>
                            <w:pStyle w:val="NormalWeb"/>
                            <w:spacing w:before="0" w:beforeAutospacing="0" w:after="0" w:afterAutospacing="0"/>
                            <w:jc w:val="center"/>
                            <w:rPr>
                              <w:rFonts w:ascii="10" w:hAnsi="10"/>
                            </w:rPr>
                          </w:pPr>
                        </w:p>
                      </w:txbxContent>
                    </v:textbox>
                  </v:rect>
                  <v:shape id="Straight Arrow Connector 76" o:spid="_x0000_s1049" type="#_x0000_t32" style="position:absolute;left:13642;top:40747;width:70;height:182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" strokecolor="windowText" strokeweight=".5pt">
                    <v:stroke endarrow="block" joinstyle="miter"/>
                  </v:shape>
                  <v:shape id="Straight Arrow Connector 77" o:spid="_x0000_s1050" type="#_x0000_t32" style="position:absolute;left:50379;top:40740;width:39;height:1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" strokecolor="windowText" strokeweight=".5pt">
                    <v:stroke endarrow="block" joinstyle="miter"/>
                  </v:shape>
                </v:group>
                <v:rect id="Rectangle 78" o:spid="_x0000_s1051" style="position:absolute;left:24738;top:10912;width:13612;height: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" fillcolor="window" strokecolor="windowText" strokeweight="1pt">
                  <v:textbox>
                    <w:txbxContent>
                      <w:p w14:paraId="3AE41D8E" w14:textId="77777777" w:rsidR="00990C72" w:rsidRPr="00BB2968" w:rsidRDefault="00990C72" w:rsidP="000803F8">
                        <w:pPr>
                          <w:pStyle w:val="NormalWeb"/>
                          <w:spacing w:before="0" w:beforeAutospacing="0" w:after="0" w:afterAutospacing="0"/>
                          <w:jc w:val="center"/>
                          <w:rPr>
                            <w:rFonts w:ascii="10" w:hAnsi="10"/>
                          </w:rPr>
                        </w:pPr>
                        <w:r w:rsidRPr="00BB2968">
                          <w:rPr>
                            <w:rFonts w:ascii="10" w:hAnsi="10"/>
                            <w:color w:val="000000" w:themeColor="text1"/>
                            <w:kern w:val="24"/>
                          </w:rPr>
                          <w:t>Peak analyzer</w:t>
                        </w:r>
                      </w:p>
                    </w:txbxContent>
                  </v:textbox>
                </v:rect>
                <v:shape id="Straight Arrow Connector 79" o:spid="_x0000_s1052" type="#_x0000_t32" style="position:absolute;left:31544;top:8859;width:0;height:20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" strokecolor="windowText" strokeweight=".5pt">
                  <v:stroke endarrow="block" joinstyle="miter"/>
                </v:shape>
              </v:group>
            </w:pict>
          </mc:Fallback>
        </mc:AlternateContent>
      </w:r>
    </w:p>
    <w:p w14:paraId="48A894AD" w14:textId="01C52FA6" w:rsidR="000803F8" w:rsidRDefault="000803F8" w:rsidP="000803F8">
      <w:pPr>
        <w:jc w:val="both"/>
      </w:pPr>
    </w:p>
    <w:p w14:paraId="78CC193D" w14:textId="77777777" w:rsidR="000803F8" w:rsidRDefault="000803F8" w:rsidP="000803F8">
      <w:pPr>
        <w:jc w:val="both"/>
      </w:pPr>
    </w:p>
    <w:p w14:paraId="48F1244F" w14:textId="28EB8914" w:rsidR="000803F8" w:rsidRDefault="000803F8" w:rsidP="000803F8">
      <w:pPr>
        <w:jc w:val="both"/>
      </w:pPr>
    </w:p>
    <w:p w14:paraId="660ABAF2" w14:textId="77777777" w:rsidR="000803F8" w:rsidRDefault="000803F8" w:rsidP="000803F8">
      <w:pPr>
        <w:jc w:val="center"/>
      </w:pPr>
    </w:p>
    <w:p w14:paraId="44B2C45C" w14:textId="18256B41" w:rsidR="000803F8" w:rsidRDefault="000803F8" w:rsidP="000803F8">
      <w:pPr>
        <w:jc w:val="both"/>
      </w:pPr>
    </w:p>
    <w:p w14:paraId="1923CD39" w14:textId="77777777" w:rsidR="000803F8" w:rsidRDefault="000803F8" w:rsidP="000803F8">
      <w:pPr>
        <w:jc w:val="both"/>
      </w:pPr>
    </w:p>
    <w:p w14:paraId="0D84C858" w14:textId="77777777" w:rsidR="000803F8" w:rsidRDefault="000803F8" w:rsidP="000803F8">
      <w:pPr>
        <w:jc w:val="both"/>
      </w:pPr>
    </w:p>
    <w:p w14:paraId="3A069A22" w14:textId="77777777" w:rsidR="000803F8" w:rsidRDefault="000803F8" w:rsidP="000803F8">
      <w:pPr>
        <w:jc w:val="both"/>
      </w:pPr>
    </w:p>
    <w:p w14:paraId="2A53CCBD" w14:textId="77777777" w:rsidR="000803F8" w:rsidRDefault="000803F8" w:rsidP="000803F8">
      <w:pPr>
        <w:jc w:val="both"/>
      </w:pPr>
    </w:p>
    <w:p w14:paraId="6BE245F3" w14:textId="77777777" w:rsidR="000803F8" w:rsidRDefault="000803F8" w:rsidP="000803F8">
      <w:pPr>
        <w:jc w:val="both"/>
      </w:pPr>
    </w:p>
    <w:p w14:paraId="62A26C91" w14:textId="1C6810A0" w:rsidR="000803F8" w:rsidRDefault="000803F8" w:rsidP="000803F8">
      <w:pPr>
        <w:jc w:val="both"/>
      </w:pPr>
    </w:p>
    <w:p w14:paraId="0C2BE918" w14:textId="4A869CAE" w:rsidR="000803F8" w:rsidRDefault="000803F8" w:rsidP="000803F8">
      <w:pPr>
        <w:jc w:val="both"/>
      </w:pPr>
    </w:p>
    <w:p w14:paraId="0B99FF36" w14:textId="2BE607E7" w:rsidR="000803F8" w:rsidRDefault="000803F8" w:rsidP="000803F8">
      <w:pPr>
        <w:jc w:val="both"/>
      </w:pPr>
    </w:p>
    <w:p w14:paraId="2DE064A7" w14:textId="1DFF26ED" w:rsidR="000803F8" w:rsidRDefault="000803F8" w:rsidP="000803F8">
      <w:pPr>
        <w:jc w:val="both"/>
      </w:pPr>
    </w:p>
    <w:p w14:paraId="148230B0" w14:textId="184D1FA4" w:rsidR="000803F8" w:rsidRDefault="000803F8" w:rsidP="000803F8">
      <w:pPr>
        <w:jc w:val="both"/>
      </w:pPr>
    </w:p>
    <w:p w14:paraId="6192977E" w14:textId="77777777" w:rsidR="000803F8" w:rsidRDefault="000803F8" w:rsidP="000803F8">
      <w:pPr>
        <w:jc w:val="both"/>
      </w:pPr>
    </w:p>
    <w:p w14:paraId="4FCAA885" w14:textId="77777777" w:rsidR="000803F8" w:rsidRDefault="000803F8" w:rsidP="000803F8">
      <w:pPr>
        <w:jc w:val="both"/>
      </w:pPr>
    </w:p>
    <w:p w14:paraId="2CAFD7CD" w14:textId="77777777" w:rsidR="000803F8" w:rsidRDefault="000803F8" w:rsidP="000803F8">
      <w:pPr>
        <w:jc w:val="both"/>
      </w:pPr>
    </w:p>
    <w:p w14:paraId="70F69302" w14:textId="77777777" w:rsidR="000803F8" w:rsidRDefault="000803F8" w:rsidP="000803F8">
      <w:pPr>
        <w:jc w:val="both"/>
      </w:pPr>
    </w:p>
    <w:p w14:paraId="3E72B521" w14:textId="77777777" w:rsidR="000803F8" w:rsidRDefault="000803F8" w:rsidP="000803F8">
      <w:pPr>
        <w:jc w:val="both"/>
      </w:pPr>
    </w:p>
    <w:p w14:paraId="519B8123" w14:textId="77777777" w:rsidR="000803F8" w:rsidRDefault="000803F8" w:rsidP="000803F8">
      <w:pPr>
        <w:jc w:val="both"/>
      </w:pPr>
    </w:p>
    <w:p w14:paraId="55B606DC" w14:textId="77777777" w:rsidR="000803F8" w:rsidRDefault="000803F8" w:rsidP="000803F8">
      <w:pPr>
        <w:jc w:val="both"/>
      </w:pPr>
    </w:p>
    <w:p w14:paraId="43321C62" w14:textId="77777777" w:rsidR="000803F8" w:rsidRDefault="000803F8" w:rsidP="000803F8">
      <w:pPr>
        <w:jc w:val="both"/>
      </w:pPr>
    </w:p>
    <w:p w14:paraId="7477BC1B" w14:textId="77777777" w:rsidR="000803F8" w:rsidRDefault="000803F8" w:rsidP="000803F8">
      <w:pPr>
        <w:jc w:val="both"/>
      </w:pPr>
    </w:p>
    <w:p w14:paraId="30785637" w14:textId="77777777" w:rsidR="000803F8" w:rsidRDefault="000803F8" w:rsidP="000803F8">
      <w:pPr>
        <w:jc w:val="both"/>
      </w:pPr>
      <w:r>
        <w:tab/>
      </w:r>
    </w:p>
    <w:p w14:paraId="5AD2A44F" w14:textId="7DE1DAB7" w:rsidR="000803F8" w:rsidRDefault="000803F8" w:rsidP="00E845DC">
      <w:pPr>
        <w:jc w:val="center"/>
      </w:pPr>
      <w:r w:rsidRPr="00C17888">
        <w:rPr>
          <w:b/>
        </w:rPr>
        <w:t>Figure</w:t>
      </w:r>
      <w:r w:rsidR="002A528C">
        <w:rPr>
          <w:b/>
        </w:rPr>
        <w:t xml:space="preserve"> 1</w:t>
      </w:r>
      <w:r w:rsidR="00CA19F5">
        <w:rPr>
          <w:b/>
        </w:rPr>
        <w:t>8</w:t>
      </w:r>
      <w:r w:rsidR="00E95AA9">
        <w:t>: Flow chart showing</w:t>
      </w:r>
      <w:r w:rsidR="00F64F23">
        <w:t xml:space="preserve"> the </w:t>
      </w:r>
      <w:r w:rsidR="00E95AA9">
        <w:t>algorithm</w:t>
      </w:r>
      <w:r>
        <w:t xml:space="preserve"> the for real time identification of flow regimes and phase fraction determination of gas liquid flow</w:t>
      </w:r>
    </w:p>
    <w:p w14:paraId="3FD8B799" w14:textId="78082E90" w:rsidR="00B62282" w:rsidRDefault="00B62282" w:rsidP="00E845DC">
      <w:pPr>
        <w:jc w:val="center"/>
      </w:pPr>
    </w:p>
    <w:p w14:paraId="6CEF3D2D" w14:textId="49450343" w:rsidR="00B62282" w:rsidRDefault="00B62282" w:rsidP="00E845DC">
      <w:pPr>
        <w:jc w:val="center"/>
      </w:pPr>
    </w:p>
    <w:p w14:paraId="0742C1ED" w14:textId="271655D9" w:rsidR="00B62282" w:rsidRDefault="00B62282" w:rsidP="00E845DC">
      <w:pPr>
        <w:jc w:val="center"/>
      </w:pPr>
    </w:p>
    <w:p w14:paraId="1EE83AE1" w14:textId="36D17375" w:rsidR="00B62282" w:rsidRDefault="00873739" w:rsidP="00E845DC">
      <w:pPr>
        <w:jc w:val="center"/>
      </w:pPr>
      <w:r>
        <w:rPr>
          <w:noProof/>
          <w:lang w:val="en-GB" w:eastAsia="en-GB"/>
        </w:rPr>
        <w:lastRenderedPageBreak/>
        <w:drawing>
          <wp:inline distT="0" distB="0" distL="0" distR="0" wp14:anchorId="1AF17B84" wp14:editId="6680366B">
            <wp:extent cx="5630924" cy="3880757"/>
            <wp:effectExtent l="38100" t="38100" r="46355" b="438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36551" cy="3884635"/>
                    </a:xfrm>
                    <a:prstGeom prst="rect">
                      <a:avLst/>
                    </a:prstGeom>
                    <a:noFill/>
                    <a:ln w="28575">
                      <a:solidFill>
                        <a:schemeClr val="tx1"/>
                      </a:solidFill>
                    </a:ln>
                  </pic:spPr>
                </pic:pic>
              </a:graphicData>
            </a:graphic>
          </wp:inline>
        </w:drawing>
      </w:r>
    </w:p>
    <w:p w14:paraId="1C471CFB" w14:textId="0F3618DE" w:rsidR="00873739" w:rsidRDefault="00873739" w:rsidP="00E845DC">
      <w:pPr>
        <w:jc w:val="center"/>
      </w:pPr>
    </w:p>
    <w:p w14:paraId="2964A7A9" w14:textId="0186FA35" w:rsidR="00873739" w:rsidRDefault="00873739" w:rsidP="00E845DC">
      <w:pPr>
        <w:jc w:val="center"/>
      </w:pPr>
      <w:r>
        <w:t>(a)</w:t>
      </w:r>
    </w:p>
    <w:p w14:paraId="107FBB03" w14:textId="77777777" w:rsidR="00873739" w:rsidRDefault="00873739" w:rsidP="00E845DC">
      <w:pPr>
        <w:jc w:val="center"/>
      </w:pPr>
    </w:p>
    <w:p w14:paraId="0B5CD6CA" w14:textId="616EEB18" w:rsidR="00E845DC" w:rsidRDefault="00873739" w:rsidP="00873739">
      <w:pPr>
        <w:jc w:val="center"/>
      </w:pPr>
      <w:r>
        <w:rPr>
          <w:noProof/>
          <w:lang w:val="en-GB" w:eastAsia="en-GB"/>
        </w:rPr>
        <w:drawing>
          <wp:inline distT="0" distB="0" distL="0" distR="0" wp14:anchorId="7A69BF91" wp14:editId="327D4E9F">
            <wp:extent cx="2107098" cy="162691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115893" cy="1633710"/>
                    </a:xfrm>
                    <a:prstGeom prst="rect">
                      <a:avLst/>
                    </a:prstGeom>
                    <a:noFill/>
                    <a:ln>
                      <a:noFill/>
                    </a:ln>
                  </pic:spPr>
                </pic:pic>
              </a:graphicData>
            </a:graphic>
          </wp:inline>
        </w:drawing>
      </w:r>
    </w:p>
    <w:p w14:paraId="15879FB3" w14:textId="323969EB" w:rsidR="0056523E" w:rsidRDefault="0056523E" w:rsidP="00873739">
      <w:pPr>
        <w:spacing w:line="360" w:lineRule="auto"/>
        <w:jc w:val="center"/>
        <w:rPr>
          <w:b/>
        </w:rPr>
      </w:pPr>
    </w:p>
    <w:p w14:paraId="5FA12BB8" w14:textId="2EAAAC8D" w:rsidR="00873739" w:rsidRDefault="00873739" w:rsidP="00873739">
      <w:pPr>
        <w:spacing w:line="360" w:lineRule="auto"/>
        <w:jc w:val="center"/>
        <w:rPr>
          <w:b/>
        </w:rPr>
      </w:pPr>
      <w:r>
        <w:rPr>
          <w:b/>
        </w:rPr>
        <w:t>(b)</w:t>
      </w:r>
    </w:p>
    <w:p w14:paraId="2C3FDBD2" w14:textId="17F02F56" w:rsidR="00BB2968" w:rsidRDefault="000803F8" w:rsidP="0056523E">
      <w:pPr>
        <w:spacing w:line="360" w:lineRule="auto"/>
        <w:jc w:val="center"/>
      </w:pPr>
      <w:r w:rsidRPr="00BB2968">
        <w:rPr>
          <w:b/>
        </w:rPr>
        <w:t>Figure</w:t>
      </w:r>
      <w:r w:rsidR="00BB2968" w:rsidRPr="00BB2968">
        <w:rPr>
          <w:b/>
        </w:rPr>
        <w:t>1</w:t>
      </w:r>
      <w:r w:rsidR="00CA19F5">
        <w:rPr>
          <w:b/>
        </w:rPr>
        <w:t>9</w:t>
      </w:r>
      <w:r w:rsidR="00BB2968">
        <w:t>:</w:t>
      </w:r>
      <w:r w:rsidR="00194A63">
        <w:t xml:space="preserve"> B</w:t>
      </w:r>
      <w:r w:rsidR="00E95AA9">
        <w:t>lock diagram for</w:t>
      </w:r>
      <w:r>
        <w:t xml:space="preserve"> the </w:t>
      </w:r>
      <w:r w:rsidR="005340A6">
        <w:t>executed algorithm</w:t>
      </w:r>
      <w:r w:rsidR="00873739">
        <w:t xml:space="preserve"> showing  (a) all links from data phase fraction determination (b) showing the true event expression for the slug flow model</w:t>
      </w:r>
    </w:p>
    <w:p w14:paraId="45C54AA4" w14:textId="46F412A1" w:rsidR="003A473B" w:rsidRDefault="00847067" w:rsidP="00D631D0">
      <w:pPr>
        <w:spacing w:before="240"/>
        <w:jc w:val="both"/>
      </w:pPr>
      <w:r>
        <w:t>A minimum measurement time of 5 sec is considered sufficient to provide valid flo</w:t>
      </w:r>
      <w:r w:rsidR="00CA19F5">
        <w:t>w regime identification based o</w:t>
      </w:r>
      <w:r>
        <w:t xml:space="preserve">n figure 14. The single </w:t>
      </w:r>
      <w:r w:rsidR="00612591">
        <w:t>peaked</w:t>
      </w:r>
      <w:r>
        <w:t xml:space="preserve"> </w:t>
      </w:r>
      <w:r w:rsidR="00612591">
        <w:t>histogram</w:t>
      </w:r>
      <w:r>
        <w:t xml:space="preserve"> indicates a bubble flow and a double peak histogram indicates slug flow, with a threshold value of 10% of the signal count used to recognize the presence of the second peak</w:t>
      </w:r>
      <w:r w:rsidR="00BB2968">
        <w:t xml:space="preserve">. </w:t>
      </w:r>
      <w:r>
        <w:t>A</w:t>
      </w:r>
      <w:r w:rsidR="00BB2968">
        <w:t xml:space="preserve"> true or </w:t>
      </w:r>
      <w:r>
        <w:t>false</w:t>
      </w:r>
      <w:r w:rsidR="00BB2968">
        <w:t xml:space="preserve"> event tool </w:t>
      </w:r>
      <w:r w:rsidR="00544C4B">
        <w:t>is then</w:t>
      </w:r>
      <w:r w:rsidR="00BB2968">
        <w:t xml:space="preserve"> linked to the flow regime identification scheme to designate the appropriate phase fraction model</w:t>
      </w:r>
      <w:r w:rsidR="00544C4B">
        <w:t>,</w:t>
      </w:r>
      <w:r w:rsidR="00BB2968">
        <w:t xml:space="preserve"> since the phase fraction </w:t>
      </w:r>
      <w:r w:rsidR="00544C4B">
        <w:t>(</w:t>
      </w:r>
      <m:oMath>
        <m:sSub>
          <m:sSubPr>
            <m:ctrlPr>
              <w:rPr>
                <w:rFonts w:ascii="Cambria Math" w:eastAsiaTheme="minorEastAsia" w:hAnsi="Cambria Math" w:cstheme="minorBidi"/>
                <w:bCs/>
                <w:i/>
                <w:iCs/>
                <w:color w:val="000000" w:themeColor="text1"/>
                <w:kern w:val="24"/>
                <w:sz w:val="20"/>
                <w:lang w:val="en-GB"/>
              </w:rPr>
            </m:ctrlPr>
          </m:sSubPr>
          <m:e>
            <m:acc>
              <m:accPr>
                <m:chr m:val="̅"/>
                <m:ctrlPr>
                  <w:rPr>
                    <w:rFonts w:ascii="Cambria Math" w:eastAsiaTheme="minorEastAsia" w:hAnsi="Cambria Math" w:cstheme="minorBidi"/>
                    <w:bCs/>
                    <w:i/>
                    <w:iCs/>
                    <w:color w:val="000000" w:themeColor="text1"/>
                    <w:kern w:val="24"/>
                    <w:sz w:val="20"/>
                    <w:lang w:val="en-GB"/>
                  </w:rPr>
                </m:ctrlPr>
              </m:accPr>
              <m:e>
                <m:r>
                  <w:rPr>
                    <w:rFonts w:ascii="Cambria Math" w:eastAsiaTheme="minorEastAsia" w:hAnsi="Cambria Math" w:cstheme="minorBidi"/>
                    <w:color w:val="000000" w:themeColor="text1"/>
                    <w:kern w:val="24"/>
                    <w:sz w:val="20"/>
                    <w:lang w:val="en-GB"/>
                  </w:rPr>
                  <m:t>α</m:t>
                </m:r>
              </m:e>
            </m:acc>
          </m:e>
          <m:sub>
            <m:r>
              <w:rPr>
                <w:rFonts w:ascii="Cambria Math" w:eastAsiaTheme="minorEastAsia" w:hAnsi="Cambria Math" w:cstheme="minorBidi"/>
                <w:color w:val="000000" w:themeColor="text1"/>
                <w:kern w:val="24"/>
                <w:sz w:val="20"/>
                <w:lang w:val="en-GB"/>
              </w:rPr>
              <m:t xml:space="preserve">sensor </m:t>
            </m:r>
          </m:sub>
        </m:sSub>
        <m:r>
          <w:rPr>
            <w:rFonts w:ascii="Cambria Math" w:eastAsiaTheme="minorEastAsia" w:hAnsi="Cambria Math" w:cstheme="minorBidi"/>
            <w:color w:val="000000" w:themeColor="text1"/>
            <w:kern w:val="24"/>
            <w:sz w:val="20"/>
            <w:lang w:val="en-GB"/>
          </w:rPr>
          <m:t>)</m:t>
        </m:r>
      </m:oMath>
      <w:r w:rsidR="00D631D0">
        <w:rPr>
          <w:bCs/>
          <w:iCs/>
          <w:color w:val="000000" w:themeColor="text1"/>
          <w:kern w:val="24"/>
          <w:sz w:val="20"/>
          <w:lang w:val="en-GB"/>
        </w:rPr>
        <w:t xml:space="preserve"> </w:t>
      </w:r>
      <w:r w:rsidR="00D631D0">
        <w:t>is dependent</w:t>
      </w:r>
      <w:r w:rsidR="00BB2968">
        <w:t xml:space="preserve"> on the prevailing flow </w:t>
      </w:r>
      <w:r w:rsidR="00612591">
        <w:t>regime. Results</w:t>
      </w:r>
      <w:r>
        <w:t xml:space="preserve"> from the front panel as shown in the figure </w:t>
      </w:r>
      <w:r w:rsidR="00121A99">
        <w:t>20</w:t>
      </w:r>
      <w:r w:rsidR="00827DC7">
        <w:t xml:space="preserve"> (a)</w:t>
      </w:r>
      <w:r>
        <w:t xml:space="preserve">, show a typical case of a </w:t>
      </w:r>
      <w:r w:rsidR="00827DC7">
        <w:t>single</w:t>
      </w:r>
      <w:r>
        <w:t xml:space="preserve"> peaked histogram, which infers the presence of a </w:t>
      </w:r>
      <w:r w:rsidR="00827DC7">
        <w:t xml:space="preserve">bubble </w:t>
      </w:r>
      <w:r>
        <w:t xml:space="preserve"> flow regime in the pipe</w:t>
      </w:r>
      <w:r w:rsidR="00827DC7">
        <w:t xml:space="preserve"> with the corresponding  void fraction and liquid fractions. Figure 20 (b) shows front panel results of an identified </w:t>
      </w:r>
      <w:r w:rsidR="00827DC7">
        <w:lastRenderedPageBreak/>
        <w:t xml:space="preserve">slug flow regime based  on the  the double peaked histogram above the </w:t>
      </w:r>
      <w:r w:rsidR="00827DC7" w:rsidRPr="00827DC7">
        <w:rPr>
          <w:i/>
        </w:rPr>
        <w:t>V</w:t>
      </w:r>
      <w:r w:rsidR="00827DC7" w:rsidRPr="00827DC7">
        <w:rPr>
          <w:i/>
          <w:vertAlign w:val="subscript"/>
        </w:rPr>
        <w:t>air</w:t>
      </w:r>
      <w:r w:rsidR="00827DC7">
        <w:t xml:space="preserve"> count threshold of 10 %.</w:t>
      </w:r>
    </w:p>
    <w:p w14:paraId="630768CF" w14:textId="07F94A2C" w:rsidR="00612591" w:rsidRDefault="003A473B" w:rsidP="003A473B">
      <w:pPr>
        <w:spacing w:before="240"/>
        <w:jc w:val="center"/>
      </w:pPr>
      <w:r>
        <w:rPr>
          <w:rFonts w:ascii="Helvetica" w:hAnsi="Helvetica" w:cs="Helvetica"/>
          <w:noProof/>
          <w:sz w:val="20"/>
          <w:lang w:val="en-GB" w:eastAsia="en-GB"/>
        </w:rPr>
        <w:drawing>
          <wp:inline distT="0" distB="0" distL="0" distR="0" wp14:anchorId="3CCD49A6" wp14:editId="6E522558">
            <wp:extent cx="5470525" cy="3120480"/>
            <wp:effectExtent l="19050" t="19050" r="15875" b="228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75301" cy="3123204"/>
                    </a:xfrm>
                    <a:prstGeom prst="rect">
                      <a:avLst/>
                    </a:prstGeom>
                    <a:noFill/>
                    <a:ln>
                      <a:solidFill>
                        <a:schemeClr val="tx1"/>
                      </a:solidFill>
                    </a:ln>
                  </pic:spPr>
                </pic:pic>
              </a:graphicData>
            </a:graphic>
          </wp:inline>
        </w:drawing>
      </w:r>
    </w:p>
    <w:p w14:paraId="019F381B" w14:textId="3751F06C" w:rsidR="003A473B" w:rsidRDefault="003A473B" w:rsidP="003A473B">
      <w:pPr>
        <w:spacing w:before="240"/>
        <w:jc w:val="center"/>
      </w:pPr>
      <w:r>
        <w:t>(a)</w:t>
      </w:r>
    </w:p>
    <w:p w14:paraId="5D813E77" w14:textId="77777777" w:rsidR="00873739" w:rsidRDefault="00873739" w:rsidP="003A473B">
      <w:pPr>
        <w:spacing w:before="240"/>
        <w:jc w:val="center"/>
      </w:pPr>
    </w:p>
    <w:p w14:paraId="4E0B8931" w14:textId="47A6A803" w:rsidR="000803F8" w:rsidRDefault="003A473B" w:rsidP="000803F8">
      <w:pPr>
        <w:spacing w:line="360" w:lineRule="auto"/>
        <w:jc w:val="center"/>
      </w:pPr>
      <w:r>
        <w:rPr>
          <w:rFonts w:ascii="Helvetica" w:hAnsi="Helvetica" w:cs="Helvetica"/>
          <w:noProof/>
          <w:sz w:val="20"/>
          <w:lang w:val="en-GB" w:eastAsia="en-GB"/>
        </w:rPr>
        <w:drawing>
          <wp:inline distT="0" distB="0" distL="0" distR="0" wp14:anchorId="6C91421B" wp14:editId="067A3D25">
            <wp:extent cx="5470525" cy="2926080"/>
            <wp:effectExtent l="19050" t="19050" r="15875"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70525" cy="2926080"/>
                    </a:xfrm>
                    <a:prstGeom prst="rect">
                      <a:avLst/>
                    </a:prstGeom>
                    <a:noFill/>
                    <a:ln>
                      <a:solidFill>
                        <a:schemeClr val="tx1"/>
                      </a:solidFill>
                    </a:ln>
                  </pic:spPr>
                </pic:pic>
              </a:graphicData>
            </a:graphic>
          </wp:inline>
        </w:drawing>
      </w:r>
    </w:p>
    <w:p w14:paraId="5F885347" w14:textId="63FBBA9F" w:rsidR="003A473B" w:rsidRDefault="003A473B" w:rsidP="000803F8">
      <w:pPr>
        <w:spacing w:line="360" w:lineRule="auto"/>
        <w:jc w:val="center"/>
      </w:pPr>
      <w:r>
        <w:t>(b)</w:t>
      </w:r>
    </w:p>
    <w:p w14:paraId="5B1E6E7E" w14:textId="606F921C" w:rsidR="000803F8" w:rsidRDefault="000803F8" w:rsidP="00121A99">
      <w:pPr>
        <w:spacing w:line="360" w:lineRule="auto"/>
        <w:jc w:val="center"/>
      </w:pPr>
      <w:r w:rsidRPr="00BB2968">
        <w:rPr>
          <w:b/>
        </w:rPr>
        <w:t>Figure</w:t>
      </w:r>
      <w:r w:rsidR="00BB2968" w:rsidRPr="00BB2968">
        <w:rPr>
          <w:b/>
        </w:rPr>
        <w:t xml:space="preserve"> </w:t>
      </w:r>
      <w:r w:rsidR="003A473B">
        <w:rPr>
          <w:b/>
        </w:rPr>
        <w:t>20</w:t>
      </w:r>
      <w:r w:rsidR="00BB2968">
        <w:t>:</w:t>
      </w:r>
      <w:r w:rsidR="00291C82">
        <w:t xml:space="preserve"> User front panel showing </w:t>
      </w:r>
      <w:r>
        <w:t xml:space="preserve">flow regime </w:t>
      </w:r>
      <w:r w:rsidR="003A473B">
        <w:t xml:space="preserve">identification </w:t>
      </w:r>
      <w:r>
        <w:t xml:space="preserve"> and phase fraction result</w:t>
      </w:r>
      <w:r w:rsidR="003A473B">
        <w:t xml:space="preserve">s for the (a) bubble flow and (b) slug flow </w:t>
      </w:r>
    </w:p>
    <w:p w14:paraId="334520CD" w14:textId="7E083023" w:rsidR="00873739" w:rsidRDefault="00873739" w:rsidP="00121A99">
      <w:pPr>
        <w:spacing w:line="360" w:lineRule="auto"/>
        <w:jc w:val="center"/>
      </w:pPr>
    </w:p>
    <w:p w14:paraId="1B2B9C7D" w14:textId="77777777" w:rsidR="00873739" w:rsidRPr="00121A99" w:rsidRDefault="00873739" w:rsidP="00121A99">
      <w:pPr>
        <w:spacing w:line="360" w:lineRule="auto"/>
        <w:jc w:val="center"/>
      </w:pPr>
    </w:p>
    <w:p w14:paraId="3E85E017" w14:textId="2605194E" w:rsidR="00C164ED" w:rsidRPr="00B654A5" w:rsidRDefault="000803F8" w:rsidP="007B0107">
      <w:pPr>
        <w:pStyle w:val="Heading1"/>
      </w:pPr>
      <w:r w:rsidRPr="00B654A5">
        <w:lastRenderedPageBreak/>
        <w:t>Conclusion</w:t>
      </w:r>
      <w:r>
        <w:t xml:space="preserve"> and fur</w:t>
      </w:r>
      <w:r w:rsidR="00BE5DF1">
        <w:t>t</w:t>
      </w:r>
      <w:r w:rsidR="007B0107">
        <w:t xml:space="preserve">her work </w:t>
      </w:r>
    </w:p>
    <w:p w14:paraId="26CE87AD" w14:textId="5EA6773D" w:rsidR="00493A16" w:rsidRDefault="00920671" w:rsidP="00493A16">
      <w:pPr>
        <w:pStyle w:val="ListParagraph"/>
        <w:numPr>
          <w:ilvl w:val="0"/>
          <w:numId w:val="24"/>
        </w:numPr>
        <w:jc w:val="both"/>
      </w:pPr>
      <w:r>
        <w:t xml:space="preserve">The design, </w:t>
      </w:r>
      <w:r w:rsidR="00BE5DF1">
        <w:t xml:space="preserve">setup, modelling </w:t>
      </w:r>
      <w:r>
        <w:t xml:space="preserve">and </w:t>
      </w:r>
      <w:r w:rsidR="0096366E">
        <w:t xml:space="preserve">application of the NIOIRS </w:t>
      </w:r>
      <w:r>
        <w:t xml:space="preserve">for the monitoring of </w:t>
      </w:r>
      <w:r w:rsidR="0096366E">
        <w:t>the slug flow regime in vertical</w:t>
      </w:r>
      <w:r>
        <w:t xml:space="preserve"> upward flow </w:t>
      </w:r>
      <w:r w:rsidR="0096366E">
        <w:t>is presented.</w:t>
      </w:r>
    </w:p>
    <w:p w14:paraId="65F4175B" w14:textId="52B64F0F" w:rsidR="00493A16" w:rsidRDefault="00920671" w:rsidP="00493A16">
      <w:pPr>
        <w:pStyle w:val="ListParagraph"/>
        <w:numPr>
          <w:ilvl w:val="0"/>
          <w:numId w:val="24"/>
        </w:numPr>
        <w:jc w:val="both"/>
      </w:pPr>
      <w:r>
        <w:t xml:space="preserve">Flow regimes </w:t>
      </w:r>
      <w:r w:rsidR="00935750">
        <w:t>are</w:t>
      </w:r>
      <w:r>
        <w:t xml:space="preserve"> identified via statistical analysis of the NIOIR</w:t>
      </w:r>
      <w:r w:rsidR="0096366E">
        <w:t>S</w:t>
      </w:r>
      <w:r>
        <w:t xml:space="preserve"> response.</w:t>
      </w:r>
    </w:p>
    <w:p w14:paraId="4B9FEA62" w14:textId="1B4B1DF5" w:rsidR="00BE5DF1" w:rsidRDefault="00493A16" w:rsidP="00BE5DF1">
      <w:pPr>
        <w:pStyle w:val="ListParagraph"/>
        <w:numPr>
          <w:ilvl w:val="0"/>
          <w:numId w:val="24"/>
        </w:numPr>
        <w:jc w:val="both"/>
      </w:pPr>
      <w:r>
        <w:t xml:space="preserve">A </w:t>
      </w:r>
      <w:r w:rsidR="00DD0ED4">
        <w:t>c</w:t>
      </w:r>
      <w:r w:rsidR="00920671">
        <w:t>alibration curve relating sensor r</w:t>
      </w:r>
      <w:r w:rsidR="0096366E">
        <w:t>esponse with flow regimes and a</w:t>
      </w:r>
      <w:r w:rsidR="00920671">
        <w:t>v</w:t>
      </w:r>
      <w:r w:rsidR="0096366E">
        <w:t>e</w:t>
      </w:r>
      <w:r w:rsidR="00920671">
        <w:t>r</w:t>
      </w:r>
      <w:r w:rsidR="0096366E">
        <w:t>a</w:t>
      </w:r>
      <w:r w:rsidR="00920671">
        <w:t>g</w:t>
      </w:r>
      <w:r w:rsidR="0096366E">
        <w:t xml:space="preserve">e phase fractions was </w:t>
      </w:r>
      <w:r w:rsidR="00935750">
        <w:t>presented</w:t>
      </w:r>
      <w:r w:rsidR="0096366E">
        <w:t xml:space="preserve"> and can</w:t>
      </w:r>
      <w:r w:rsidR="00920671">
        <w:t xml:space="preserve"> be </w:t>
      </w:r>
      <w:r w:rsidR="00612591">
        <w:t>incorporated</w:t>
      </w:r>
      <w:r w:rsidR="00920671">
        <w:t xml:space="preserve"> into the NIOIRS for real time analysis of</w:t>
      </w:r>
      <w:r w:rsidR="0096366E">
        <w:t xml:space="preserve"> the</w:t>
      </w:r>
      <w:r w:rsidR="00920671">
        <w:t xml:space="preserve"> slug flow monitoring. </w:t>
      </w:r>
    </w:p>
    <w:p w14:paraId="7DAF343B" w14:textId="0E542523" w:rsidR="00DD0ED4" w:rsidRDefault="00B27A43" w:rsidP="00DD0ED4">
      <w:pPr>
        <w:pStyle w:val="ListParagraph"/>
        <w:numPr>
          <w:ilvl w:val="0"/>
          <w:numId w:val="24"/>
        </w:numPr>
      </w:pPr>
      <w:r w:rsidRPr="00DD0ED4">
        <w:t>A</w:t>
      </w:r>
      <w:r>
        <w:t xml:space="preserve"> composite  flow regime dependent </w:t>
      </w:r>
      <w:r w:rsidR="00DD0ED4" w:rsidRPr="00DD0ED4">
        <w:t xml:space="preserve"> phase fraction model </w:t>
      </w:r>
      <w:r w:rsidR="00935750">
        <w:t>is</w:t>
      </w:r>
      <w:r w:rsidR="00DD0ED4" w:rsidRPr="00DD0ED4">
        <w:t xml:space="preserve"> </w:t>
      </w:r>
      <w:r>
        <w:t xml:space="preserve">proposed and validated </w:t>
      </w:r>
      <w:r w:rsidR="00DD0ED4" w:rsidRPr="00DD0ED4">
        <w:t xml:space="preserve"> with  </w:t>
      </w:r>
      <w:r>
        <w:t xml:space="preserve">photographs and the swell level method with  </w:t>
      </w:r>
      <w:r w:rsidR="00DD0ED4" w:rsidRPr="00DD0ED4">
        <w:t>relative  error band</w:t>
      </w:r>
      <w:r w:rsidR="00827DC7">
        <w:t>s</w:t>
      </w:r>
      <w:r w:rsidR="00DD0ED4" w:rsidRPr="00DD0ED4">
        <w:t xml:space="preserve"> of </w:t>
      </w:r>
      <w:r>
        <w:t xml:space="preserve">+/- 0.3% and </w:t>
      </w:r>
      <w:r w:rsidR="00DD0ED4" w:rsidRPr="00DD0ED4">
        <w:t>+/- 0.5 %</w:t>
      </w:r>
      <w:r w:rsidR="00827DC7">
        <w:t xml:space="preserve"> </w:t>
      </w:r>
      <w:r>
        <w:t>respectively</w:t>
      </w:r>
      <w:r w:rsidR="00935750">
        <w:t>. Validation  with the homogenous and drift correlation gave an indication of the slip condition of the gas liquid flow.</w:t>
      </w:r>
    </w:p>
    <w:p w14:paraId="2CE0EF51" w14:textId="4D215BED" w:rsidR="00BE5DF1" w:rsidRDefault="00C164ED" w:rsidP="00BE5DF1">
      <w:pPr>
        <w:pStyle w:val="ListParagraph"/>
        <w:numPr>
          <w:ilvl w:val="0"/>
          <w:numId w:val="24"/>
        </w:numPr>
        <w:jc w:val="both"/>
      </w:pPr>
      <w:r>
        <w:t xml:space="preserve">Results from the real time analysis have proven that the NIOIRS system has </w:t>
      </w:r>
      <w:r w:rsidR="0096366E">
        <w:t>the potential</w:t>
      </w:r>
      <w:r>
        <w:t xml:space="preserve"> to be used as a flow regime and phase fraction meter for </w:t>
      </w:r>
      <w:r w:rsidR="00920671">
        <w:t xml:space="preserve"> gas liquid</w:t>
      </w:r>
      <w:r w:rsidR="00B27A43">
        <w:t xml:space="preserve">- </w:t>
      </w:r>
      <w:r w:rsidR="00920671">
        <w:t>flow</w:t>
      </w:r>
      <w:r>
        <w:t xml:space="preserve">. </w:t>
      </w:r>
    </w:p>
    <w:p w14:paraId="32F922B3" w14:textId="1AB50080" w:rsidR="00BE5DF1" w:rsidRDefault="00BE5DF1" w:rsidP="00BE5DF1">
      <w:pPr>
        <w:pStyle w:val="Heading2"/>
      </w:pPr>
      <w:r>
        <w:t>Further work</w:t>
      </w:r>
    </w:p>
    <w:p w14:paraId="0379191D" w14:textId="1CD17F52" w:rsidR="00121A99" w:rsidRDefault="00121A99" w:rsidP="008D09BA">
      <w:pPr>
        <w:pStyle w:val="ListParagraph"/>
        <w:numPr>
          <w:ilvl w:val="0"/>
          <w:numId w:val="25"/>
        </w:numPr>
        <w:jc w:val="both"/>
      </w:pPr>
      <w:r>
        <w:t>Extension of this study for other flow regimes , such as churn and annular flows.</w:t>
      </w:r>
    </w:p>
    <w:p w14:paraId="25F99D78" w14:textId="57D7C9A3" w:rsidR="00BE5DF1" w:rsidRDefault="00BE5DF1" w:rsidP="008D09BA">
      <w:pPr>
        <w:pStyle w:val="ListParagraph"/>
        <w:numPr>
          <w:ilvl w:val="0"/>
          <w:numId w:val="25"/>
        </w:numPr>
        <w:jc w:val="both"/>
      </w:pPr>
      <w:r>
        <w:t>Incorporation of phase velocity measurement for phase flow rate determination</w:t>
      </w:r>
    </w:p>
    <w:p w14:paraId="6E4B3FB4" w14:textId="5B9BA408" w:rsidR="00BE5DF1" w:rsidRDefault="00BE5DF1" w:rsidP="008D09BA">
      <w:pPr>
        <w:pStyle w:val="ListParagraph"/>
        <w:numPr>
          <w:ilvl w:val="0"/>
          <w:numId w:val="25"/>
        </w:numPr>
        <w:jc w:val="both"/>
      </w:pPr>
      <w:r>
        <w:t>Test performance of NIOIRS for three phase flow of gas liquid and solid</w:t>
      </w:r>
      <w:r w:rsidR="00C232BF">
        <w:t>.</w:t>
      </w:r>
    </w:p>
    <w:p w14:paraId="7CF09D4C" w14:textId="6AFF4744" w:rsidR="0079439E" w:rsidRDefault="0079439E" w:rsidP="008D09BA">
      <w:pPr>
        <w:pStyle w:val="ListParagraph"/>
        <w:numPr>
          <w:ilvl w:val="0"/>
          <w:numId w:val="25"/>
        </w:numPr>
        <w:jc w:val="both"/>
      </w:pPr>
      <w:r>
        <w:t xml:space="preserve">Investigation using sensor emission of high liquid absorbance wavelength </w:t>
      </w:r>
    </w:p>
    <w:p w14:paraId="109D0189" w14:textId="77777777" w:rsidR="00BE5DF1" w:rsidRPr="00B95719" w:rsidRDefault="00BE5DF1" w:rsidP="00BE5DF1"/>
    <w:p w14:paraId="2DBF8C89" w14:textId="2ABA9E69" w:rsidR="005C3AEC" w:rsidRPr="00194A63" w:rsidRDefault="004969BF" w:rsidP="00194A63">
      <w:pPr>
        <w:pStyle w:val="Heading1"/>
        <w:rPr>
          <w:rStyle w:val="Strong"/>
          <w:b/>
          <w:bCs/>
        </w:rPr>
      </w:pPr>
      <w:r w:rsidRPr="00194A63">
        <w:rPr>
          <w:rStyle w:val="Strong"/>
          <w:b/>
          <w:bCs/>
        </w:rPr>
        <w:t>Acknowledgment</w:t>
      </w:r>
    </w:p>
    <w:p w14:paraId="5E15F60F" w14:textId="06586117" w:rsidR="006C359D" w:rsidRPr="006C359D" w:rsidRDefault="006C359D" w:rsidP="006C359D">
      <w:r>
        <w:t xml:space="preserve">We would like to acknowledge the </w:t>
      </w:r>
      <w:r w:rsidR="00024657">
        <w:t>t</w:t>
      </w:r>
      <w:r w:rsidR="0019617B">
        <w:t>echnical department</w:t>
      </w:r>
      <w:r>
        <w:t xml:space="preserve"> of the school engineering</w:t>
      </w:r>
      <w:r w:rsidR="00C04404">
        <w:t xml:space="preserve"> of London South Bank University for</w:t>
      </w:r>
      <w:r>
        <w:t xml:space="preserve"> their support during </w:t>
      </w:r>
      <w:r w:rsidR="00612591">
        <w:t>experimentation. Also</w:t>
      </w:r>
      <w:r w:rsidR="00C04404">
        <w:t>, for the LSBU research scholarship provided for this research work.</w:t>
      </w:r>
    </w:p>
    <w:p w14:paraId="03C4B202" w14:textId="4FA4B503" w:rsidR="005C3AEC" w:rsidRDefault="005C3AEC" w:rsidP="003832C2">
      <w:pPr>
        <w:pStyle w:val="para1"/>
      </w:pPr>
    </w:p>
    <w:p w14:paraId="7CC108C1" w14:textId="07D0EA01" w:rsidR="005C3AEC" w:rsidRDefault="005C3AEC" w:rsidP="003832C2">
      <w:pPr>
        <w:pStyle w:val="para1"/>
      </w:pPr>
    </w:p>
    <w:p w14:paraId="189C9A50" w14:textId="4043F990" w:rsidR="005C3AEC" w:rsidRDefault="005C3AEC" w:rsidP="00622976">
      <w:pPr>
        <w:pStyle w:val="Heading1"/>
        <w:jc w:val="both"/>
      </w:pPr>
      <w:r>
        <w:t xml:space="preserve">References </w:t>
      </w:r>
    </w:p>
    <w:p w14:paraId="310D66CC" w14:textId="0125D6AF" w:rsidR="00990C72" w:rsidRPr="00990C72" w:rsidRDefault="005C3AEC" w:rsidP="00990C72">
      <w:pPr>
        <w:rPr>
          <w:noProof/>
          <w:szCs w:val="24"/>
        </w:rPr>
      </w:pPr>
      <w:r>
        <w:fldChar w:fldCharType="begin" w:fldLock="1"/>
      </w:r>
      <w:r>
        <w:instrText xml:space="preserve">ADDIN Mendeley Bibliography CSL_BIBLIOGRAPHY </w:instrText>
      </w:r>
      <w:r>
        <w:fldChar w:fldCharType="separate"/>
      </w:r>
      <w:r w:rsidR="00990C72" w:rsidRPr="00990C72">
        <w:rPr>
          <w:noProof/>
          <w:szCs w:val="24"/>
        </w:rPr>
        <w:t xml:space="preserve">Abuaf, N., Jones, O. C. and Zimmer, G. A. (1978) Optical probe for local void fraction and interface velocity measurements, </w:t>
      </w:r>
      <w:r w:rsidR="00990C72" w:rsidRPr="00990C72">
        <w:rPr>
          <w:i/>
          <w:iCs/>
          <w:noProof/>
          <w:szCs w:val="24"/>
        </w:rPr>
        <w:t>Review of Scientific Instruments</w:t>
      </w:r>
      <w:r w:rsidR="00990C72" w:rsidRPr="00990C72">
        <w:rPr>
          <w:noProof/>
          <w:szCs w:val="24"/>
        </w:rPr>
        <w:t>, 49 (8), pp. 1090–1094. DOI:10.1063/1.1135524.</w:t>
      </w:r>
    </w:p>
    <w:p w14:paraId="6A2D66D7" w14:textId="77777777" w:rsidR="00990C72" w:rsidRPr="00990C72" w:rsidRDefault="00990C72" w:rsidP="00990C72">
      <w:pPr>
        <w:rPr>
          <w:noProof/>
          <w:szCs w:val="24"/>
        </w:rPr>
      </w:pPr>
      <w:r w:rsidRPr="00990C72">
        <w:rPr>
          <w:noProof/>
          <w:szCs w:val="24"/>
        </w:rPr>
        <w:t>Agrawal, A. (2010) Two phase flow patterns and flow maps,</w:t>
      </w:r>
    </w:p>
    <w:p w14:paraId="6ACF31ED" w14:textId="77777777" w:rsidR="00990C72" w:rsidRPr="00990C72" w:rsidRDefault="00990C72" w:rsidP="00990C72">
      <w:pPr>
        <w:rPr>
          <w:noProof/>
          <w:szCs w:val="24"/>
        </w:rPr>
      </w:pPr>
      <w:r w:rsidRPr="00990C72">
        <w:rPr>
          <w:noProof/>
          <w:szCs w:val="24"/>
        </w:rPr>
        <w:t xml:space="preserve">Al-lababidi, S., Mba, D. and Addali, A. (2012) Upstream Multiphase Flow Assurance Monitoring Using Acoustic Emission, </w:t>
      </w:r>
      <w:r w:rsidRPr="00990C72">
        <w:rPr>
          <w:i/>
          <w:iCs/>
          <w:noProof/>
          <w:szCs w:val="24"/>
        </w:rPr>
        <w:t>Acoustic Emission</w:t>
      </w:r>
      <w:r w:rsidRPr="00990C72">
        <w:rPr>
          <w:noProof/>
          <w:szCs w:val="24"/>
        </w:rPr>
        <w:t>, (April 2014), pp. 398. DOI:10.5772/31332.</w:t>
      </w:r>
    </w:p>
    <w:p w14:paraId="29BB398D" w14:textId="77777777" w:rsidR="00990C72" w:rsidRPr="00990C72" w:rsidRDefault="00990C72" w:rsidP="00990C72">
      <w:pPr>
        <w:rPr>
          <w:noProof/>
          <w:szCs w:val="24"/>
        </w:rPr>
      </w:pPr>
      <w:r w:rsidRPr="00990C72">
        <w:rPr>
          <w:noProof/>
          <w:szCs w:val="24"/>
        </w:rPr>
        <w:t xml:space="preserve">Azzopardi, B. J., Do, H. K., Azzi, A. and Hernandez Perez, V. (2015) Characteristics of air/water slug flow in an intermediate diameter pipe, </w:t>
      </w:r>
      <w:r w:rsidRPr="00990C72">
        <w:rPr>
          <w:i/>
          <w:iCs/>
          <w:noProof/>
          <w:szCs w:val="24"/>
        </w:rPr>
        <w:t>Experimental Thermal and Fluid Science</w:t>
      </w:r>
      <w:r w:rsidRPr="00990C72">
        <w:rPr>
          <w:noProof/>
          <w:szCs w:val="24"/>
        </w:rPr>
        <w:t>, 60, pp. 1–8. DOI:10.1016/j.expthermflusci.2014.08.004.</w:t>
      </w:r>
    </w:p>
    <w:p w14:paraId="0E9B91CB" w14:textId="77777777" w:rsidR="00990C72" w:rsidRPr="00990C72" w:rsidRDefault="00990C72" w:rsidP="00990C72">
      <w:pPr>
        <w:rPr>
          <w:noProof/>
          <w:szCs w:val="24"/>
        </w:rPr>
      </w:pPr>
      <w:r w:rsidRPr="00990C72">
        <w:rPr>
          <w:noProof/>
          <w:szCs w:val="24"/>
        </w:rPr>
        <w:t xml:space="preserve">Barnea, D. and Taitel, Y. (1993) A model for slug length distribution in gas-liquid slug flow, </w:t>
      </w:r>
      <w:r w:rsidRPr="00990C72">
        <w:rPr>
          <w:i/>
          <w:iCs/>
          <w:noProof/>
          <w:szCs w:val="24"/>
        </w:rPr>
        <w:t>International Journal of Multiphase Flow</w:t>
      </w:r>
      <w:r w:rsidRPr="00990C72">
        <w:rPr>
          <w:noProof/>
          <w:szCs w:val="24"/>
        </w:rPr>
        <w:t>, 19 (5), pp. 829–838.</w:t>
      </w:r>
    </w:p>
    <w:p w14:paraId="0134DBBC" w14:textId="77777777" w:rsidR="00990C72" w:rsidRPr="00990C72" w:rsidRDefault="00990C72" w:rsidP="00990C72">
      <w:pPr>
        <w:rPr>
          <w:noProof/>
          <w:szCs w:val="24"/>
        </w:rPr>
      </w:pPr>
      <w:r w:rsidRPr="00990C72">
        <w:rPr>
          <w:noProof/>
          <w:szCs w:val="24"/>
        </w:rPr>
        <w:t xml:space="preserve">Barrau, E., Rivière, N., Poupot, C. and Cartellier, A. (1999) Single and double optical probes in air-water two-phase flows: Real time signal processing and sensor performance, </w:t>
      </w:r>
      <w:r w:rsidRPr="00990C72">
        <w:rPr>
          <w:i/>
          <w:iCs/>
          <w:noProof/>
          <w:szCs w:val="24"/>
        </w:rPr>
        <w:t>International Journal of Multiphase Flow</w:t>
      </w:r>
      <w:r w:rsidRPr="00990C72">
        <w:rPr>
          <w:noProof/>
          <w:szCs w:val="24"/>
        </w:rPr>
        <w:t>, 25 (2), pp. 229–256. DOI:10.1016/S0301-9322(98)00042-1.</w:t>
      </w:r>
    </w:p>
    <w:p w14:paraId="63DE7D9B" w14:textId="77777777" w:rsidR="00990C72" w:rsidRPr="00990C72" w:rsidRDefault="00990C72" w:rsidP="00990C72">
      <w:pPr>
        <w:rPr>
          <w:noProof/>
          <w:szCs w:val="24"/>
        </w:rPr>
      </w:pPr>
      <w:r w:rsidRPr="00990C72">
        <w:rPr>
          <w:noProof/>
          <w:szCs w:val="24"/>
        </w:rPr>
        <w:t xml:space="preserve">Beck, C. G. X. and A. L. S. and A. P. and M. S. (1990) Design of capacitance electrodes for concentration measurement of two-phase flow, </w:t>
      </w:r>
      <w:r w:rsidRPr="00990C72">
        <w:rPr>
          <w:i/>
          <w:iCs/>
          <w:noProof/>
          <w:szCs w:val="24"/>
        </w:rPr>
        <w:t>Measurement Science and Technology</w:t>
      </w:r>
      <w:r w:rsidRPr="00990C72">
        <w:rPr>
          <w:noProof/>
          <w:szCs w:val="24"/>
        </w:rPr>
        <w:t xml:space="preserve">, 1 (1), pp. 65. Available from: </w:t>
      </w:r>
      <w:r w:rsidRPr="00990C72">
        <w:rPr>
          <w:noProof/>
          <w:szCs w:val="24"/>
          <w:u w:val="single"/>
        </w:rPr>
        <w:t>http://stacks.iop.org/0957-0233/1/i=1/a=012</w:t>
      </w:r>
      <w:r w:rsidRPr="00990C72">
        <w:rPr>
          <w:noProof/>
          <w:szCs w:val="24"/>
        </w:rPr>
        <w:t xml:space="preserve"> [Accessed </w:t>
      </w:r>
    </w:p>
    <w:p w14:paraId="698599FE" w14:textId="77777777" w:rsidR="00990C72" w:rsidRPr="00990C72" w:rsidRDefault="00990C72" w:rsidP="00990C72">
      <w:pPr>
        <w:rPr>
          <w:noProof/>
          <w:szCs w:val="24"/>
        </w:rPr>
      </w:pPr>
      <w:r w:rsidRPr="00990C72">
        <w:rPr>
          <w:noProof/>
          <w:szCs w:val="24"/>
        </w:rPr>
        <w:t xml:space="preserve">Berthold, J. W., Reed, S. E. and Nash, C. A. (1994) Fibre optic sensor system for void fraction </w:t>
      </w:r>
      <w:r w:rsidRPr="00990C72">
        <w:rPr>
          <w:noProof/>
          <w:szCs w:val="24"/>
        </w:rPr>
        <w:lastRenderedPageBreak/>
        <w:t xml:space="preserve">measurement in aqueous two-phase fluids, </w:t>
      </w:r>
      <w:r w:rsidRPr="00990C72">
        <w:rPr>
          <w:i/>
          <w:iCs/>
          <w:noProof/>
          <w:szCs w:val="24"/>
        </w:rPr>
        <w:t>Flow Measurement and Instrumentation</w:t>
      </w:r>
      <w:r w:rsidRPr="00990C72">
        <w:rPr>
          <w:noProof/>
          <w:szCs w:val="24"/>
        </w:rPr>
        <w:t>, 5 (1), pp. 3–13. DOI:https://doi.org/10.1016/0955-5986(94)90003-5.</w:t>
      </w:r>
    </w:p>
    <w:p w14:paraId="4571A626" w14:textId="77777777" w:rsidR="00990C72" w:rsidRPr="00990C72" w:rsidRDefault="00990C72" w:rsidP="00990C72">
      <w:pPr>
        <w:rPr>
          <w:noProof/>
          <w:szCs w:val="24"/>
        </w:rPr>
      </w:pPr>
      <w:r w:rsidRPr="00990C72">
        <w:rPr>
          <w:noProof/>
          <w:szCs w:val="24"/>
        </w:rPr>
        <w:t xml:space="preserve">Bin, S., Zhang, H., Cheng, L. and Zhao, Y. (2006) Flow Regime Identification of Gas-liquid Two-phase Flow Based on HHT, </w:t>
      </w:r>
      <w:r w:rsidRPr="00990C72">
        <w:rPr>
          <w:i/>
          <w:iCs/>
          <w:noProof/>
          <w:szCs w:val="24"/>
        </w:rPr>
        <w:t>Chinese J. Chem. Eng.</w:t>
      </w:r>
      <w:r w:rsidRPr="00990C72">
        <w:rPr>
          <w:noProof/>
          <w:szCs w:val="24"/>
        </w:rPr>
        <w:t>, 14 (1), pp. 24–30.</w:t>
      </w:r>
    </w:p>
    <w:p w14:paraId="33FFE9D4" w14:textId="77777777" w:rsidR="00990C72" w:rsidRPr="00990C72" w:rsidRDefault="00990C72" w:rsidP="00990C72">
      <w:pPr>
        <w:rPr>
          <w:noProof/>
          <w:szCs w:val="24"/>
        </w:rPr>
      </w:pPr>
      <w:r w:rsidRPr="00990C72">
        <w:rPr>
          <w:noProof/>
          <w:szCs w:val="24"/>
        </w:rPr>
        <w:t xml:space="preserve">Blaney, S. and Yeung, H. (2007) Gamma radiation methods for cost-effective multiphase flow metering, in: </w:t>
      </w:r>
      <w:r w:rsidRPr="00990C72">
        <w:rPr>
          <w:i/>
          <w:iCs/>
          <w:noProof/>
          <w:szCs w:val="24"/>
        </w:rPr>
        <w:t>13th International Conference on Multiphase Production Technology</w:t>
      </w:r>
      <w:r w:rsidRPr="00990C72">
        <w:rPr>
          <w:noProof/>
          <w:szCs w:val="24"/>
        </w:rPr>
        <w:t>. BHR Group,.</w:t>
      </w:r>
    </w:p>
    <w:p w14:paraId="7BBA44AD" w14:textId="77777777" w:rsidR="00990C72" w:rsidRPr="00990C72" w:rsidRDefault="00990C72" w:rsidP="00990C72">
      <w:pPr>
        <w:rPr>
          <w:noProof/>
          <w:szCs w:val="24"/>
        </w:rPr>
      </w:pPr>
      <w:r w:rsidRPr="00990C72">
        <w:rPr>
          <w:noProof/>
          <w:szCs w:val="24"/>
        </w:rPr>
        <w:t xml:space="preserve">Chen, L., Tian, Y. S. and Karayiannis, T. G. (2005) Vertical upward flow patterns in small diameter tubes, </w:t>
      </w:r>
      <w:r w:rsidRPr="00990C72">
        <w:rPr>
          <w:i/>
          <w:iCs/>
          <w:noProof/>
          <w:szCs w:val="24"/>
        </w:rPr>
        <w:t>6th World Conference on Experimental Heat Transfer, Fluid Mechanics and Thermodynamics, Matsushima, Miyagi, Japan, April 17-21, 2005</w:t>
      </w:r>
      <w:r w:rsidRPr="00990C72">
        <w:rPr>
          <w:noProof/>
          <w:szCs w:val="24"/>
        </w:rPr>
        <w:t xml:space="preserve">. Available from: </w:t>
      </w:r>
      <w:r w:rsidRPr="00990C72">
        <w:rPr>
          <w:noProof/>
          <w:szCs w:val="24"/>
          <w:u w:val="single"/>
        </w:rPr>
        <w:t>http://bura.brunel.ac.uk/handle/2438/3189</w:t>
      </w:r>
      <w:r w:rsidRPr="00990C72">
        <w:rPr>
          <w:noProof/>
          <w:szCs w:val="24"/>
        </w:rPr>
        <w:t xml:space="preserve"> [Accessed </w:t>
      </w:r>
    </w:p>
    <w:p w14:paraId="33E998CF" w14:textId="77777777" w:rsidR="00990C72" w:rsidRPr="00990C72" w:rsidRDefault="00990C72" w:rsidP="00990C72">
      <w:pPr>
        <w:rPr>
          <w:noProof/>
          <w:szCs w:val="24"/>
        </w:rPr>
      </w:pPr>
      <w:r w:rsidRPr="00990C72">
        <w:rPr>
          <w:noProof/>
          <w:szCs w:val="24"/>
        </w:rPr>
        <w:t xml:space="preserve">Costigan, G. and Whalley, P. B. (1997) Slug flow regime identification from dynamic void fraction measurements in vertical air-water flows, </w:t>
      </w:r>
      <w:r w:rsidRPr="00990C72">
        <w:rPr>
          <w:i/>
          <w:iCs/>
          <w:noProof/>
          <w:szCs w:val="24"/>
        </w:rPr>
        <w:t>International Journal of Multiphase Flow</w:t>
      </w:r>
      <w:r w:rsidRPr="00990C72">
        <w:rPr>
          <w:noProof/>
          <w:szCs w:val="24"/>
        </w:rPr>
        <w:t>, 23 (2), pp. 263–282. DOI:10.1016/S0301-9322(96)00050-X.</w:t>
      </w:r>
    </w:p>
    <w:p w14:paraId="23980FB3" w14:textId="77777777" w:rsidR="00990C72" w:rsidRPr="00990C72" w:rsidRDefault="00990C72" w:rsidP="00990C72">
      <w:pPr>
        <w:rPr>
          <w:noProof/>
          <w:szCs w:val="24"/>
        </w:rPr>
      </w:pPr>
      <w:r w:rsidRPr="00990C72">
        <w:rPr>
          <w:noProof/>
          <w:szCs w:val="24"/>
        </w:rPr>
        <w:t xml:space="preserve">Esmaielzadeh, F., Izady, M. M. and Moazzen J., H. (2007) a New Experimental Correlation Using a Curve-Shaped Capacitance Sensor To Predict Liquid Holdup in Vertical Gas-Condensate Pipelines, </w:t>
      </w:r>
      <w:r w:rsidRPr="00990C72">
        <w:rPr>
          <w:i/>
          <w:iCs/>
          <w:noProof/>
          <w:szCs w:val="24"/>
        </w:rPr>
        <w:t>Chemical Engineering Communications</w:t>
      </w:r>
      <w:r w:rsidRPr="00990C72">
        <w:rPr>
          <w:noProof/>
          <w:szCs w:val="24"/>
        </w:rPr>
        <w:t>, 194 (4), pp. 495–506. DOI:10.1080/00986440600992099.</w:t>
      </w:r>
    </w:p>
    <w:p w14:paraId="1B9EF8FB" w14:textId="77777777" w:rsidR="00990C72" w:rsidRPr="00990C72" w:rsidRDefault="00990C72" w:rsidP="00990C72">
      <w:pPr>
        <w:rPr>
          <w:noProof/>
          <w:szCs w:val="24"/>
        </w:rPr>
      </w:pPr>
      <w:r w:rsidRPr="00990C72">
        <w:rPr>
          <w:noProof/>
          <w:szCs w:val="24"/>
        </w:rPr>
        <w:t xml:space="preserve">Falcone, G. (2009) Key multiphase flow metering techniques, </w:t>
      </w:r>
      <w:r w:rsidRPr="00990C72">
        <w:rPr>
          <w:i/>
          <w:iCs/>
          <w:noProof/>
          <w:szCs w:val="24"/>
        </w:rPr>
        <w:t>Developments in Petroleum Science</w:t>
      </w:r>
      <w:r w:rsidRPr="00990C72">
        <w:rPr>
          <w:noProof/>
          <w:szCs w:val="24"/>
        </w:rPr>
        <w:t>, 54, pp. 47–190.</w:t>
      </w:r>
    </w:p>
    <w:p w14:paraId="3CC27C71" w14:textId="77777777" w:rsidR="00990C72" w:rsidRPr="00990C72" w:rsidRDefault="00990C72" w:rsidP="00990C72">
      <w:pPr>
        <w:rPr>
          <w:noProof/>
          <w:szCs w:val="24"/>
        </w:rPr>
      </w:pPr>
      <w:r w:rsidRPr="00990C72">
        <w:rPr>
          <w:noProof/>
          <w:szCs w:val="24"/>
        </w:rPr>
        <w:t xml:space="preserve">Felder, S. and Pfister, M. (2017) Comparative analyses of phase-detective intrusive probes in high-velocity air–water flows, </w:t>
      </w:r>
      <w:r w:rsidRPr="00990C72">
        <w:rPr>
          <w:i/>
          <w:iCs/>
          <w:noProof/>
          <w:szCs w:val="24"/>
        </w:rPr>
        <w:t>International Journal of Multiphase Flow</w:t>
      </w:r>
      <w:r w:rsidRPr="00990C72">
        <w:rPr>
          <w:noProof/>
          <w:szCs w:val="24"/>
        </w:rPr>
        <w:t>, 90, pp. 88–101. DOI:10.1016/j.ijmultiphaseflow.2016.12.009.</w:t>
      </w:r>
    </w:p>
    <w:p w14:paraId="0C2CCAEE" w14:textId="77777777" w:rsidR="00990C72" w:rsidRPr="00990C72" w:rsidRDefault="00990C72" w:rsidP="00990C72">
      <w:pPr>
        <w:rPr>
          <w:noProof/>
          <w:szCs w:val="24"/>
        </w:rPr>
      </w:pPr>
      <w:r w:rsidRPr="00990C72">
        <w:rPr>
          <w:noProof/>
          <w:szCs w:val="24"/>
        </w:rPr>
        <w:t xml:space="preserve">Gardner, J. W. and F. L. and R. P. (2008) On the use of prompt gamma-ray neutron activation analysis for determining phase amounts in multiphase flow, </w:t>
      </w:r>
      <w:r w:rsidRPr="00990C72">
        <w:rPr>
          <w:i/>
          <w:iCs/>
          <w:noProof/>
          <w:szCs w:val="24"/>
        </w:rPr>
        <w:t>Measurement Science and Technology</w:t>
      </w:r>
      <w:r w:rsidRPr="00990C72">
        <w:rPr>
          <w:noProof/>
          <w:szCs w:val="24"/>
        </w:rPr>
        <w:t xml:space="preserve">, 19 (9), pp. 94005. Available from: </w:t>
      </w:r>
      <w:r w:rsidRPr="00990C72">
        <w:rPr>
          <w:noProof/>
          <w:szCs w:val="24"/>
          <w:u w:val="single"/>
        </w:rPr>
        <w:t>http://stacks.iop.org/0957-0233/19/i=9/a=094005</w:t>
      </w:r>
      <w:r w:rsidRPr="00990C72">
        <w:rPr>
          <w:noProof/>
          <w:szCs w:val="24"/>
        </w:rPr>
        <w:t xml:space="preserve"> [Accessed </w:t>
      </w:r>
    </w:p>
    <w:p w14:paraId="2D71B1B4" w14:textId="77777777" w:rsidR="00990C72" w:rsidRPr="00990C72" w:rsidRDefault="00990C72" w:rsidP="00990C72">
      <w:pPr>
        <w:rPr>
          <w:noProof/>
          <w:szCs w:val="24"/>
        </w:rPr>
      </w:pPr>
      <w:r w:rsidRPr="00990C72">
        <w:rPr>
          <w:noProof/>
          <w:szCs w:val="24"/>
        </w:rPr>
        <w:t xml:space="preserve">Griffith, P. and Wallis, G. B. (1961) Two-phase slug flow, </w:t>
      </w:r>
      <w:r w:rsidRPr="00990C72">
        <w:rPr>
          <w:i/>
          <w:iCs/>
          <w:noProof/>
          <w:szCs w:val="24"/>
        </w:rPr>
        <w:t>Journal of Heat Transfer</w:t>
      </w:r>
      <w:r w:rsidRPr="00990C72">
        <w:rPr>
          <w:noProof/>
          <w:szCs w:val="24"/>
        </w:rPr>
        <w:t>, 83 (3).</w:t>
      </w:r>
    </w:p>
    <w:p w14:paraId="7DBB046E" w14:textId="77777777" w:rsidR="00990C72" w:rsidRPr="00990C72" w:rsidRDefault="00990C72" w:rsidP="00990C72">
      <w:pPr>
        <w:rPr>
          <w:noProof/>
          <w:szCs w:val="24"/>
        </w:rPr>
      </w:pPr>
      <w:r w:rsidRPr="00990C72">
        <w:rPr>
          <w:noProof/>
          <w:szCs w:val="24"/>
        </w:rPr>
        <w:t>Guet, S., Fortunati, R. V, Mudde, R. F. and Ooms, G. (2003) Bubble velocity and size measurement with a four</w:t>
      </w:r>
      <w:r w:rsidRPr="00990C72">
        <w:rPr>
          <w:rFonts w:ascii="Cambria Math" w:hAnsi="Cambria Math" w:cs="Cambria Math"/>
          <w:noProof/>
          <w:szCs w:val="24"/>
        </w:rPr>
        <w:t>‐</w:t>
      </w:r>
      <w:r w:rsidRPr="00990C72">
        <w:rPr>
          <w:noProof/>
          <w:szCs w:val="24"/>
        </w:rPr>
        <w:t xml:space="preserve">point optical fiber probe, </w:t>
      </w:r>
      <w:r w:rsidRPr="00990C72">
        <w:rPr>
          <w:i/>
          <w:iCs/>
          <w:noProof/>
          <w:szCs w:val="24"/>
        </w:rPr>
        <w:t>Particle &amp; Particle Systems Characterization: Measurement and Description of Particle Properties and Behavior in Powders and Other Disperse Systems</w:t>
      </w:r>
      <w:r w:rsidRPr="00990C72">
        <w:rPr>
          <w:noProof/>
          <w:szCs w:val="24"/>
        </w:rPr>
        <w:t>, 20 (3), pp. 219–230.</w:t>
      </w:r>
    </w:p>
    <w:p w14:paraId="0AA5D917" w14:textId="77777777" w:rsidR="00990C72" w:rsidRPr="00990C72" w:rsidRDefault="00990C72" w:rsidP="00990C72">
      <w:pPr>
        <w:rPr>
          <w:noProof/>
          <w:szCs w:val="24"/>
        </w:rPr>
      </w:pPr>
      <w:r w:rsidRPr="00990C72">
        <w:rPr>
          <w:noProof/>
          <w:szCs w:val="24"/>
        </w:rPr>
        <w:t xml:space="preserve">Han, Y. F., Zhao, A., Zhang, H. X., Ren, Y. Y., Liu, W. X. and Jin, N. D. (2016) Differential pressure method for measuring water holdup of oil-water two-phase flow with low velocity and high water-cut, </w:t>
      </w:r>
      <w:r w:rsidRPr="00990C72">
        <w:rPr>
          <w:i/>
          <w:iCs/>
          <w:noProof/>
          <w:szCs w:val="24"/>
        </w:rPr>
        <w:t>Experimental Thermal and Fluid Science</w:t>
      </w:r>
      <w:r w:rsidRPr="00990C72">
        <w:rPr>
          <w:noProof/>
          <w:szCs w:val="24"/>
        </w:rPr>
        <w:t>, 72. DOI:10.1016/j.expthermflusci.2015.11.008.</w:t>
      </w:r>
    </w:p>
    <w:p w14:paraId="1785F4D7" w14:textId="77777777" w:rsidR="00990C72" w:rsidRPr="00990C72" w:rsidRDefault="00990C72" w:rsidP="00990C72">
      <w:pPr>
        <w:rPr>
          <w:noProof/>
          <w:szCs w:val="24"/>
        </w:rPr>
      </w:pPr>
      <w:r w:rsidRPr="00990C72">
        <w:rPr>
          <w:noProof/>
          <w:szCs w:val="24"/>
        </w:rPr>
        <w:t xml:space="preserve">Jaworek, A. and Krupa, A. (2010) Phase-shift detection for capacitance sensor measuring void fraction in two-phase flow, </w:t>
      </w:r>
      <w:r w:rsidRPr="00990C72">
        <w:rPr>
          <w:i/>
          <w:iCs/>
          <w:noProof/>
          <w:szCs w:val="24"/>
        </w:rPr>
        <w:t>Sensors and Actuators, A: Physical</w:t>
      </w:r>
      <w:r w:rsidRPr="00990C72">
        <w:rPr>
          <w:noProof/>
          <w:szCs w:val="24"/>
        </w:rPr>
        <w:t>, 160 (1–2), pp. 78–86. DOI:10.1016/j.sna.2010.04.003.</w:t>
      </w:r>
    </w:p>
    <w:p w14:paraId="090E9967" w14:textId="77777777" w:rsidR="00990C72" w:rsidRPr="00990C72" w:rsidRDefault="00990C72" w:rsidP="00990C72">
      <w:pPr>
        <w:rPr>
          <w:noProof/>
          <w:szCs w:val="24"/>
        </w:rPr>
      </w:pPr>
      <w:r w:rsidRPr="00990C72">
        <w:rPr>
          <w:noProof/>
          <w:szCs w:val="24"/>
        </w:rPr>
        <w:t xml:space="preserve">Jia, J., Babatunde, A. and Wang, M. (2015) Void fraction measurement of gas-liquid two-phase flow from differential pressure, </w:t>
      </w:r>
      <w:r w:rsidRPr="00990C72">
        <w:rPr>
          <w:i/>
          <w:iCs/>
          <w:noProof/>
          <w:szCs w:val="24"/>
        </w:rPr>
        <w:t>Flow Measurement and Instrumentation</w:t>
      </w:r>
      <w:r w:rsidRPr="00990C72">
        <w:rPr>
          <w:noProof/>
          <w:szCs w:val="24"/>
        </w:rPr>
        <w:t>, 41. DOI:10.1016/j.flowmeasinst.2014.10.010.</w:t>
      </w:r>
    </w:p>
    <w:p w14:paraId="101FA7DD" w14:textId="77777777" w:rsidR="00990C72" w:rsidRPr="00990C72" w:rsidRDefault="00990C72" w:rsidP="00990C72">
      <w:pPr>
        <w:rPr>
          <w:noProof/>
          <w:szCs w:val="24"/>
        </w:rPr>
      </w:pPr>
      <w:r w:rsidRPr="00990C72">
        <w:rPr>
          <w:noProof/>
          <w:szCs w:val="24"/>
        </w:rPr>
        <w:t xml:space="preserve">Kelessidis, V. C. and Dukler, A. E. (1989) Modeling flow pattern transitions for upward gas-liquid flow in vertical concentric and eccentric annuli, </w:t>
      </w:r>
      <w:r w:rsidRPr="00990C72">
        <w:rPr>
          <w:i/>
          <w:iCs/>
          <w:noProof/>
          <w:szCs w:val="24"/>
        </w:rPr>
        <w:t>International Journal of Multiphase Flow</w:t>
      </w:r>
      <w:r w:rsidRPr="00990C72">
        <w:rPr>
          <w:noProof/>
          <w:szCs w:val="24"/>
        </w:rPr>
        <w:t>, 15 (2), pp. 173–191. DOI:10.1016/0301-9322(89)90069-4.</w:t>
      </w:r>
    </w:p>
    <w:p w14:paraId="2977798A" w14:textId="77777777" w:rsidR="00990C72" w:rsidRPr="00990C72" w:rsidRDefault="00990C72" w:rsidP="00990C72">
      <w:pPr>
        <w:rPr>
          <w:noProof/>
          <w:szCs w:val="24"/>
        </w:rPr>
      </w:pPr>
      <w:r w:rsidRPr="00990C72">
        <w:rPr>
          <w:noProof/>
          <w:szCs w:val="24"/>
        </w:rPr>
        <w:t xml:space="preserve">Kendall, M. S. A. A. and E. J. M. (1980) The measurement of component ratios in multiphase systems using alpha -ray attenuation, </w:t>
      </w:r>
      <w:r w:rsidRPr="00990C72">
        <w:rPr>
          <w:i/>
          <w:iCs/>
          <w:noProof/>
          <w:szCs w:val="24"/>
        </w:rPr>
        <w:t>Journal of Physics E: Scientific Instruments</w:t>
      </w:r>
      <w:r w:rsidRPr="00990C72">
        <w:rPr>
          <w:noProof/>
          <w:szCs w:val="24"/>
        </w:rPr>
        <w:t xml:space="preserve">, 13 (3), pp. 341. Available from: </w:t>
      </w:r>
      <w:r w:rsidRPr="00990C72">
        <w:rPr>
          <w:noProof/>
          <w:szCs w:val="24"/>
          <w:u w:val="single"/>
        </w:rPr>
        <w:t>http://stacks.iop.org/0022-3735/13/i=3/a=022</w:t>
      </w:r>
      <w:r w:rsidRPr="00990C72">
        <w:rPr>
          <w:noProof/>
          <w:szCs w:val="24"/>
        </w:rPr>
        <w:t xml:space="preserve"> [Accessed </w:t>
      </w:r>
    </w:p>
    <w:p w14:paraId="677E7C12" w14:textId="77777777" w:rsidR="00990C72" w:rsidRPr="00990C72" w:rsidRDefault="00990C72" w:rsidP="00990C72">
      <w:pPr>
        <w:rPr>
          <w:noProof/>
          <w:szCs w:val="24"/>
        </w:rPr>
      </w:pPr>
      <w:r w:rsidRPr="00990C72">
        <w:rPr>
          <w:noProof/>
          <w:szCs w:val="24"/>
        </w:rPr>
        <w:t xml:space="preserve">Keska, J. K. and BE, W. (1999) Experimental comparison of flow pattern detection techniques for air-water mixture flow, </w:t>
      </w:r>
      <w:r w:rsidRPr="00990C72">
        <w:rPr>
          <w:i/>
          <w:iCs/>
          <w:noProof/>
          <w:szCs w:val="24"/>
        </w:rPr>
        <w:t>Experimental Thermal Fluid Science</w:t>
      </w:r>
      <w:r w:rsidRPr="00990C72">
        <w:rPr>
          <w:noProof/>
          <w:szCs w:val="24"/>
        </w:rPr>
        <w:t>, 19, pp. 1–12.</w:t>
      </w:r>
    </w:p>
    <w:p w14:paraId="7A6AAFAD" w14:textId="77777777" w:rsidR="00990C72" w:rsidRPr="00990C72" w:rsidRDefault="00990C72" w:rsidP="00990C72">
      <w:pPr>
        <w:rPr>
          <w:noProof/>
          <w:szCs w:val="24"/>
        </w:rPr>
      </w:pPr>
      <w:r w:rsidRPr="00990C72">
        <w:rPr>
          <w:noProof/>
          <w:szCs w:val="24"/>
        </w:rPr>
        <w:t xml:space="preserve">Li, H., Ji, H., Huang, Z., Wang, B., Li, H. and Wu, G. (2016) A New Void Fraction Measurement Method for Gas-Liquid Two-Phase Flow in Small Channels, </w:t>
      </w:r>
      <w:r w:rsidRPr="00990C72">
        <w:rPr>
          <w:i/>
          <w:iCs/>
          <w:noProof/>
          <w:szCs w:val="24"/>
        </w:rPr>
        <w:t>Sensors</w:t>
      </w:r>
      <w:r w:rsidRPr="00990C72">
        <w:rPr>
          <w:noProof/>
          <w:szCs w:val="24"/>
        </w:rPr>
        <w:t>, 16 (2), pp. 159. DOI:10.3390/s16020159.</w:t>
      </w:r>
    </w:p>
    <w:p w14:paraId="69E28AB0" w14:textId="77777777" w:rsidR="00990C72" w:rsidRPr="00990C72" w:rsidRDefault="00990C72" w:rsidP="00990C72">
      <w:pPr>
        <w:rPr>
          <w:noProof/>
          <w:szCs w:val="24"/>
        </w:rPr>
      </w:pPr>
      <w:r w:rsidRPr="00990C72">
        <w:rPr>
          <w:noProof/>
          <w:szCs w:val="24"/>
        </w:rPr>
        <w:t xml:space="preserve">Mao, K. and Hibiki, T. (2017) Flow regime transition criteria for upward two-phase cross-flow in </w:t>
      </w:r>
      <w:r w:rsidRPr="00990C72">
        <w:rPr>
          <w:noProof/>
          <w:szCs w:val="24"/>
        </w:rPr>
        <w:lastRenderedPageBreak/>
        <w:t xml:space="preserve">horizontal tube bundles, </w:t>
      </w:r>
      <w:r w:rsidRPr="00990C72">
        <w:rPr>
          <w:i/>
          <w:iCs/>
          <w:noProof/>
          <w:szCs w:val="24"/>
        </w:rPr>
        <w:t>Applied Thermal Engineering</w:t>
      </w:r>
      <w:r w:rsidRPr="00990C72">
        <w:rPr>
          <w:noProof/>
          <w:szCs w:val="24"/>
        </w:rPr>
        <w:t>, 112. DOI:10.1016/j.applthermaleng.2016.10.182.</w:t>
      </w:r>
    </w:p>
    <w:p w14:paraId="32EF721B" w14:textId="77777777" w:rsidR="00990C72" w:rsidRPr="00990C72" w:rsidRDefault="00990C72" w:rsidP="00990C72">
      <w:pPr>
        <w:rPr>
          <w:noProof/>
          <w:szCs w:val="24"/>
        </w:rPr>
      </w:pPr>
      <w:r w:rsidRPr="00990C72">
        <w:rPr>
          <w:noProof/>
          <w:szCs w:val="24"/>
        </w:rPr>
        <w:t xml:space="preserve">Mithran, N. and Venkatesan, M. (2017) Effect of IR Transceiver orientation on gas/liquid two-phase flow regimes, </w:t>
      </w:r>
      <w:r w:rsidRPr="00990C72">
        <w:rPr>
          <w:i/>
          <w:iCs/>
          <w:noProof/>
          <w:szCs w:val="24"/>
        </w:rPr>
        <w:t>Flow Measurement and Instrumentation</w:t>
      </w:r>
      <w:r w:rsidRPr="00990C72">
        <w:rPr>
          <w:noProof/>
          <w:szCs w:val="24"/>
        </w:rPr>
        <w:t>, 58, pp. 12–20.</w:t>
      </w:r>
    </w:p>
    <w:p w14:paraId="26F94C6D" w14:textId="77777777" w:rsidR="00990C72" w:rsidRPr="00990C72" w:rsidRDefault="00990C72" w:rsidP="00990C72">
      <w:pPr>
        <w:rPr>
          <w:noProof/>
          <w:szCs w:val="24"/>
        </w:rPr>
      </w:pPr>
      <w:r w:rsidRPr="00990C72">
        <w:rPr>
          <w:noProof/>
          <w:szCs w:val="24"/>
        </w:rPr>
        <w:t xml:space="preserve">Morgado, A. O., Miranda, J. M., Ara??jo, J. D. P. and Campos, J. B. L. M. (2016) Review on vertical gas???liquid slug flow, </w:t>
      </w:r>
      <w:r w:rsidRPr="00990C72">
        <w:rPr>
          <w:i/>
          <w:iCs/>
          <w:noProof/>
          <w:szCs w:val="24"/>
        </w:rPr>
        <w:t>International Journal of Multiphase Flow</w:t>
      </w:r>
      <w:r w:rsidRPr="00990C72">
        <w:rPr>
          <w:noProof/>
          <w:szCs w:val="24"/>
        </w:rPr>
        <w:t>, 85, pp. 348–368. DOI:10.1016/j.ijmultiphaseflow.2016.07.002.</w:t>
      </w:r>
    </w:p>
    <w:p w14:paraId="44F5CA8A" w14:textId="77777777" w:rsidR="00990C72" w:rsidRPr="00990C72" w:rsidRDefault="00990C72" w:rsidP="00990C72">
      <w:pPr>
        <w:rPr>
          <w:noProof/>
          <w:szCs w:val="24"/>
        </w:rPr>
      </w:pPr>
      <w:r w:rsidRPr="00990C72">
        <w:rPr>
          <w:noProof/>
          <w:szCs w:val="24"/>
        </w:rPr>
        <w:t xml:space="preserve">Nicklin, D. J. (1962) Two-phase flow in vertical tubes, Trans, </w:t>
      </w:r>
      <w:r w:rsidRPr="00990C72">
        <w:rPr>
          <w:i/>
          <w:iCs/>
          <w:noProof/>
          <w:szCs w:val="24"/>
        </w:rPr>
        <w:t>Inst. Chem. Engr.</w:t>
      </w:r>
      <w:r w:rsidRPr="00990C72">
        <w:rPr>
          <w:noProof/>
          <w:szCs w:val="24"/>
        </w:rPr>
        <w:t>, 40 (1), pp. 61–68.</w:t>
      </w:r>
    </w:p>
    <w:p w14:paraId="2467DAEA" w14:textId="77777777" w:rsidR="00990C72" w:rsidRPr="00990C72" w:rsidRDefault="00990C72" w:rsidP="00990C72">
      <w:pPr>
        <w:rPr>
          <w:noProof/>
          <w:szCs w:val="24"/>
        </w:rPr>
      </w:pPr>
      <w:r w:rsidRPr="00990C72">
        <w:rPr>
          <w:noProof/>
          <w:szCs w:val="24"/>
        </w:rPr>
        <w:t xml:space="preserve">Nigmatulin, T. R. and Bonetto, F. J. (1997) Shape of Taylor bubbles in vertical tubes, </w:t>
      </w:r>
      <w:r w:rsidRPr="00990C72">
        <w:rPr>
          <w:i/>
          <w:iCs/>
          <w:noProof/>
          <w:szCs w:val="24"/>
        </w:rPr>
        <w:t>International Communications in Heat and Mass Transfer</w:t>
      </w:r>
      <w:r w:rsidRPr="00990C72">
        <w:rPr>
          <w:noProof/>
          <w:szCs w:val="24"/>
        </w:rPr>
        <w:t>, 24 (8), pp. 1177–1185.</w:t>
      </w:r>
    </w:p>
    <w:p w14:paraId="3F460120" w14:textId="77777777" w:rsidR="00990C72" w:rsidRPr="00990C72" w:rsidRDefault="00990C72" w:rsidP="00990C72">
      <w:pPr>
        <w:rPr>
          <w:noProof/>
          <w:szCs w:val="24"/>
        </w:rPr>
      </w:pPr>
      <w:r w:rsidRPr="00990C72">
        <w:rPr>
          <w:noProof/>
          <w:szCs w:val="24"/>
        </w:rPr>
        <w:t xml:space="preserve">Oliveira, J. L. G., Passos, J. C., Verschaeren, R. and Van Der Geld, C. (2009) Mass flow rate measurements in gas–liquid flows by means of a venturi or orifice plate coupled to a void fraction sensor, </w:t>
      </w:r>
      <w:r w:rsidRPr="00990C72">
        <w:rPr>
          <w:i/>
          <w:iCs/>
          <w:noProof/>
          <w:szCs w:val="24"/>
        </w:rPr>
        <w:t>Experimental Thermal and Fluid Science</w:t>
      </w:r>
      <w:r w:rsidRPr="00990C72">
        <w:rPr>
          <w:noProof/>
          <w:szCs w:val="24"/>
        </w:rPr>
        <w:t>, 33 (2), pp. 253–260.</w:t>
      </w:r>
    </w:p>
    <w:p w14:paraId="7BA5F25A" w14:textId="77777777" w:rsidR="00990C72" w:rsidRPr="00990C72" w:rsidRDefault="00990C72" w:rsidP="00990C72">
      <w:pPr>
        <w:rPr>
          <w:noProof/>
          <w:szCs w:val="24"/>
        </w:rPr>
      </w:pPr>
      <w:r w:rsidRPr="00990C72">
        <w:rPr>
          <w:noProof/>
          <w:szCs w:val="24"/>
        </w:rPr>
        <w:t xml:space="preserve">Polonsky, S., Barnea, D. and Shemer, L. (1999) Averaged and time-dependent characteristics of the motion of an elongated bubble in a vertical pipe, </w:t>
      </w:r>
      <w:r w:rsidRPr="00990C72">
        <w:rPr>
          <w:i/>
          <w:iCs/>
          <w:noProof/>
          <w:szCs w:val="24"/>
        </w:rPr>
        <w:t>International Journal of Multiphase Flow</w:t>
      </w:r>
      <w:r w:rsidRPr="00990C72">
        <w:rPr>
          <w:noProof/>
          <w:szCs w:val="24"/>
        </w:rPr>
        <w:t>, 25 (5), pp. 795–812.</w:t>
      </w:r>
    </w:p>
    <w:p w14:paraId="284F5CB6" w14:textId="77777777" w:rsidR="00990C72" w:rsidRPr="00990C72" w:rsidRDefault="00990C72" w:rsidP="00990C72">
      <w:pPr>
        <w:rPr>
          <w:noProof/>
          <w:szCs w:val="24"/>
        </w:rPr>
      </w:pPr>
      <w:r w:rsidRPr="00990C72">
        <w:rPr>
          <w:noProof/>
          <w:szCs w:val="24"/>
        </w:rPr>
        <w:t xml:space="preserve">Polonsky, S., Shemer, L. and Barnea, D. (1999) The relation between the Taylor bubble motion and the velocity field ahead of it, </w:t>
      </w:r>
      <w:r w:rsidRPr="00990C72">
        <w:rPr>
          <w:i/>
          <w:iCs/>
          <w:noProof/>
          <w:szCs w:val="24"/>
        </w:rPr>
        <w:t>International Journal of Multiphase Flow</w:t>
      </w:r>
      <w:r w:rsidRPr="00990C72">
        <w:rPr>
          <w:noProof/>
          <w:szCs w:val="24"/>
        </w:rPr>
        <w:t>, 25 (6–7), pp. 957–975.</w:t>
      </w:r>
    </w:p>
    <w:p w14:paraId="07A468E5" w14:textId="77777777" w:rsidR="00990C72" w:rsidRPr="00990C72" w:rsidRDefault="00990C72" w:rsidP="00990C72">
      <w:pPr>
        <w:rPr>
          <w:noProof/>
          <w:szCs w:val="24"/>
        </w:rPr>
      </w:pPr>
      <w:r w:rsidRPr="00990C72">
        <w:rPr>
          <w:noProof/>
          <w:szCs w:val="24"/>
        </w:rPr>
        <w:t>Raiter, P. N. (2010) Identification of Production Well Flow Regime and Oil-Gas-Water Phases Flow Measurement.</w:t>
      </w:r>
    </w:p>
    <w:p w14:paraId="4958C433" w14:textId="77777777" w:rsidR="00990C72" w:rsidRPr="00990C72" w:rsidRDefault="00990C72" w:rsidP="00990C72">
      <w:pPr>
        <w:rPr>
          <w:noProof/>
          <w:szCs w:val="24"/>
        </w:rPr>
      </w:pPr>
      <w:r w:rsidRPr="00990C72">
        <w:rPr>
          <w:noProof/>
          <w:szCs w:val="24"/>
        </w:rPr>
        <w:t xml:space="preserve">S A Abouelwafa, M. and J M Kendall, E. (2000) </w:t>
      </w:r>
      <w:r w:rsidRPr="00990C72">
        <w:rPr>
          <w:i/>
          <w:iCs/>
          <w:noProof/>
          <w:szCs w:val="24"/>
        </w:rPr>
        <w:t>The measurement of component ratios in multiphase systems using γ-ray attenuation</w:t>
      </w:r>
      <w:r w:rsidRPr="00990C72">
        <w:rPr>
          <w:noProof/>
          <w:szCs w:val="24"/>
        </w:rPr>
        <w:t xml:space="preserve">, </w:t>
      </w:r>
      <w:r w:rsidRPr="00990C72">
        <w:rPr>
          <w:i/>
          <w:iCs/>
          <w:noProof/>
          <w:szCs w:val="24"/>
        </w:rPr>
        <w:t>Journal of Physics E: Scientific Instruments</w:t>
      </w:r>
      <w:r w:rsidRPr="00990C72">
        <w:rPr>
          <w:noProof/>
          <w:szCs w:val="24"/>
        </w:rPr>
        <w:t>. Vol. 13. DOI:10.1088/0022-3735/13/3/022.</w:t>
      </w:r>
    </w:p>
    <w:p w14:paraId="6D6BBC68" w14:textId="77777777" w:rsidR="00990C72" w:rsidRPr="00990C72" w:rsidRDefault="00990C72" w:rsidP="00990C72">
      <w:pPr>
        <w:rPr>
          <w:noProof/>
          <w:szCs w:val="24"/>
        </w:rPr>
      </w:pPr>
      <w:r w:rsidRPr="00990C72">
        <w:rPr>
          <w:noProof/>
          <w:szCs w:val="24"/>
        </w:rPr>
        <w:t xml:space="preserve">Salehi, S. M., Karimi, H., Moosavi, R. and Dastranj, A. A. (2017) Different configurations of capacitance sensor for gas/oil two phase flow measurement: An experimental and numerical study, </w:t>
      </w:r>
      <w:r w:rsidRPr="00990C72">
        <w:rPr>
          <w:i/>
          <w:iCs/>
          <w:noProof/>
          <w:szCs w:val="24"/>
        </w:rPr>
        <w:t>Experimental Thermal and Fluid Science</w:t>
      </w:r>
      <w:r w:rsidRPr="00990C72">
        <w:rPr>
          <w:noProof/>
          <w:szCs w:val="24"/>
        </w:rPr>
        <w:t>, 82 (November), pp. 349–358. DOI:10.1016/j.expthermflusci.2016.11.027.</w:t>
      </w:r>
    </w:p>
    <w:p w14:paraId="5927C07D" w14:textId="77777777" w:rsidR="00990C72" w:rsidRPr="00990C72" w:rsidRDefault="00990C72" w:rsidP="00990C72">
      <w:pPr>
        <w:rPr>
          <w:noProof/>
          <w:szCs w:val="24"/>
        </w:rPr>
      </w:pPr>
      <w:r w:rsidRPr="00990C72">
        <w:rPr>
          <w:noProof/>
          <w:szCs w:val="24"/>
        </w:rPr>
        <w:t xml:space="preserve">Sarkodie, K., Fergusson-Rees, A. and Diaz, P. (2018) A review of the application of non-intrusive infrared sensing for gas–liquid flow characterization, </w:t>
      </w:r>
      <w:r w:rsidRPr="00990C72">
        <w:rPr>
          <w:i/>
          <w:iCs/>
          <w:noProof/>
          <w:szCs w:val="24"/>
        </w:rPr>
        <w:t>The Journal of Computational Multiphase Flows</w:t>
      </w:r>
      <w:r w:rsidRPr="00990C72">
        <w:rPr>
          <w:noProof/>
          <w:szCs w:val="24"/>
        </w:rPr>
        <w:t>, pp. 1757482X17748784. DOI:10.1177/1757482X17748784.</w:t>
      </w:r>
    </w:p>
    <w:p w14:paraId="65106C07" w14:textId="77777777" w:rsidR="00990C72" w:rsidRPr="00990C72" w:rsidRDefault="00990C72" w:rsidP="00990C72">
      <w:pPr>
        <w:rPr>
          <w:noProof/>
          <w:szCs w:val="24"/>
        </w:rPr>
      </w:pPr>
      <w:r w:rsidRPr="00990C72">
        <w:rPr>
          <w:noProof/>
          <w:szCs w:val="24"/>
        </w:rPr>
        <w:t xml:space="preserve">Shaban, H. and Tavoularis, S. (2014) Identification of flow regime in vertical upward air-water pipe flow using differential pressure signals and elastic maps, </w:t>
      </w:r>
      <w:r w:rsidRPr="00990C72">
        <w:rPr>
          <w:i/>
          <w:iCs/>
          <w:noProof/>
          <w:szCs w:val="24"/>
        </w:rPr>
        <w:t>International Journal of Multiphase Flow</w:t>
      </w:r>
      <w:r w:rsidRPr="00990C72">
        <w:rPr>
          <w:noProof/>
          <w:szCs w:val="24"/>
        </w:rPr>
        <w:t>, 61, pp. 62–72. DOI:10.1016/j.ijmultiphaseflow.2014.01.009.</w:t>
      </w:r>
    </w:p>
    <w:p w14:paraId="420D229B" w14:textId="77777777" w:rsidR="00990C72" w:rsidRPr="00990C72" w:rsidRDefault="00990C72" w:rsidP="00990C72">
      <w:pPr>
        <w:rPr>
          <w:noProof/>
          <w:szCs w:val="24"/>
        </w:rPr>
      </w:pPr>
      <w:r w:rsidRPr="00990C72">
        <w:rPr>
          <w:noProof/>
          <w:szCs w:val="24"/>
        </w:rPr>
        <w:t xml:space="preserve">Shaban, H. and Tavoularis, S. (2016a) On the accuracy of gas flow rate measurements in gas-liquid pipe flows by cross-correlating dual wire-mesh sensor signals, </w:t>
      </w:r>
      <w:r w:rsidRPr="00990C72">
        <w:rPr>
          <w:i/>
          <w:iCs/>
          <w:noProof/>
          <w:szCs w:val="24"/>
        </w:rPr>
        <w:t>International Journal of Multiphase Flow</w:t>
      </w:r>
      <w:r w:rsidRPr="00990C72">
        <w:rPr>
          <w:noProof/>
          <w:szCs w:val="24"/>
        </w:rPr>
        <w:t>, 78, pp. 70–74. DOI:10.1016/j.ijmultiphaseflow.2015.10.001.</w:t>
      </w:r>
    </w:p>
    <w:p w14:paraId="0CF57AE4" w14:textId="77777777" w:rsidR="00990C72" w:rsidRPr="00990C72" w:rsidRDefault="00990C72" w:rsidP="00990C72">
      <w:pPr>
        <w:rPr>
          <w:noProof/>
          <w:szCs w:val="24"/>
        </w:rPr>
      </w:pPr>
      <w:r w:rsidRPr="00990C72">
        <w:rPr>
          <w:noProof/>
          <w:szCs w:val="24"/>
        </w:rPr>
        <w:t xml:space="preserve">Shaban, H. and Tavoularis, S. (2016b) On the accuracy of gas flow rate measurements in gas-liquid pipe flows by cross-correlating dual wire-mesh sensor signals, </w:t>
      </w:r>
      <w:r w:rsidRPr="00990C72">
        <w:rPr>
          <w:i/>
          <w:iCs/>
          <w:noProof/>
          <w:szCs w:val="24"/>
        </w:rPr>
        <w:t>International Journal of Multiphase Flow</w:t>
      </w:r>
      <w:r w:rsidRPr="00990C72">
        <w:rPr>
          <w:noProof/>
          <w:szCs w:val="24"/>
        </w:rPr>
        <w:t>, 78. DOI:10.1016/j.ijmultiphaseflow.2015.10.001.</w:t>
      </w:r>
    </w:p>
    <w:p w14:paraId="4078237E" w14:textId="77777777" w:rsidR="00990C72" w:rsidRPr="00990C72" w:rsidRDefault="00990C72" w:rsidP="00990C72">
      <w:pPr>
        <w:rPr>
          <w:noProof/>
          <w:szCs w:val="24"/>
        </w:rPr>
      </w:pPr>
      <w:r w:rsidRPr="00990C72">
        <w:rPr>
          <w:noProof/>
          <w:szCs w:val="24"/>
        </w:rPr>
        <w:t xml:space="preserve">Shen, X., Mishima, K. and Nakamura, H. (2008) Error reduction, evaluation and correction for the intrusive optical four-sensor probe measurement in multi-dimensional two-phase flow, </w:t>
      </w:r>
      <w:r w:rsidRPr="00990C72">
        <w:rPr>
          <w:i/>
          <w:iCs/>
          <w:noProof/>
          <w:szCs w:val="24"/>
        </w:rPr>
        <w:t>International Journal of Heat and Mass Transfer</w:t>
      </w:r>
      <w:r w:rsidRPr="00990C72">
        <w:rPr>
          <w:noProof/>
          <w:szCs w:val="24"/>
        </w:rPr>
        <w:t>, 51 (3–4), pp. 882–895. DOI:10.1016/j.ijheatmasstransfer.2006.01.054.</w:t>
      </w:r>
    </w:p>
    <w:p w14:paraId="5BF6681F" w14:textId="77777777" w:rsidR="00990C72" w:rsidRPr="00990C72" w:rsidRDefault="00990C72" w:rsidP="00990C72">
      <w:pPr>
        <w:rPr>
          <w:noProof/>
          <w:szCs w:val="24"/>
        </w:rPr>
      </w:pPr>
      <w:r w:rsidRPr="00990C72">
        <w:rPr>
          <w:noProof/>
          <w:szCs w:val="24"/>
        </w:rPr>
        <w:t xml:space="preserve">Sulthana, S. A., Marieswaran, T., Braghadesh, N., Mithran, N. and Venkatesan, M. (2018) Slug-bubble regime identification in a square channel using a IR Sensor, in: </w:t>
      </w:r>
      <w:r w:rsidRPr="00990C72">
        <w:rPr>
          <w:i/>
          <w:iCs/>
          <w:noProof/>
          <w:szCs w:val="24"/>
        </w:rPr>
        <w:t>MATEC Web of Conferences</w:t>
      </w:r>
      <w:r w:rsidRPr="00990C72">
        <w:rPr>
          <w:noProof/>
          <w:szCs w:val="24"/>
        </w:rPr>
        <w:t>. EDP Sciences,172, pp. 1002.</w:t>
      </w:r>
    </w:p>
    <w:p w14:paraId="170554D1" w14:textId="77777777" w:rsidR="00990C72" w:rsidRPr="00990C72" w:rsidRDefault="00990C72" w:rsidP="00990C72">
      <w:pPr>
        <w:rPr>
          <w:noProof/>
          <w:szCs w:val="24"/>
        </w:rPr>
      </w:pPr>
      <w:r w:rsidRPr="00990C72">
        <w:rPr>
          <w:noProof/>
          <w:szCs w:val="24"/>
        </w:rPr>
        <w:t xml:space="preserve">Taitel, Y., Vierkandt, S., Shoham, O. and Brill, J. P. (1990) Severe slugging in a riser system: experiments and modeling, </w:t>
      </w:r>
      <w:r w:rsidRPr="00990C72">
        <w:rPr>
          <w:i/>
          <w:iCs/>
          <w:noProof/>
          <w:szCs w:val="24"/>
        </w:rPr>
        <w:t>International Journal of Multiphase Flow</w:t>
      </w:r>
      <w:r w:rsidRPr="00990C72">
        <w:rPr>
          <w:noProof/>
          <w:szCs w:val="24"/>
        </w:rPr>
        <w:t>, 16 (1), pp. 57–68. DOI:10.1016/0301-9322(90)90037-J.</w:t>
      </w:r>
    </w:p>
    <w:p w14:paraId="42938A73" w14:textId="77777777" w:rsidR="00990C72" w:rsidRPr="00990C72" w:rsidRDefault="00990C72" w:rsidP="00990C72">
      <w:pPr>
        <w:rPr>
          <w:noProof/>
          <w:szCs w:val="24"/>
        </w:rPr>
      </w:pPr>
      <w:r w:rsidRPr="00990C72">
        <w:rPr>
          <w:noProof/>
          <w:szCs w:val="24"/>
        </w:rPr>
        <w:t xml:space="preserve">Tan, C., Li, P., Dai, W. and Dong, F. (2015) Characterization of oil-water two-phase pipe flow with a </w:t>
      </w:r>
      <w:r w:rsidRPr="00990C72">
        <w:rPr>
          <w:noProof/>
          <w:szCs w:val="24"/>
        </w:rPr>
        <w:lastRenderedPageBreak/>
        <w:t xml:space="preserve">combined conductivity/capacitance sensor and wavelet analysis, </w:t>
      </w:r>
      <w:r w:rsidRPr="00990C72">
        <w:rPr>
          <w:i/>
          <w:iCs/>
          <w:noProof/>
          <w:szCs w:val="24"/>
        </w:rPr>
        <w:t>Chemical Engineering Science</w:t>
      </w:r>
      <w:r w:rsidRPr="00990C72">
        <w:rPr>
          <w:noProof/>
          <w:szCs w:val="24"/>
        </w:rPr>
        <w:t>, 134. DOI:10.1016/j.ces.2015.04.046.</w:t>
      </w:r>
    </w:p>
    <w:p w14:paraId="31334448" w14:textId="77777777" w:rsidR="00990C72" w:rsidRPr="00990C72" w:rsidRDefault="00990C72" w:rsidP="00990C72">
      <w:pPr>
        <w:rPr>
          <w:noProof/>
          <w:szCs w:val="24"/>
        </w:rPr>
      </w:pPr>
      <w:r w:rsidRPr="00990C72">
        <w:rPr>
          <w:noProof/>
          <w:szCs w:val="24"/>
        </w:rPr>
        <w:t xml:space="preserve">TUV NEL (2013) an Introduction To Multiphase Flow Measurement, </w:t>
      </w:r>
      <w:r w:rsidRPr="00990C72">
        <w:rPr>
          <w:i/>
          <w:iCs/>
          <w:noProof/>
          <w:szCs w:val="24"/>
        </w:rPr>
        <w:t>Tuv Nel Ltd.</w:t>
      </w:r>
      <w:r w:rsidRPr="00990C72">
        <w:rPr>
          <w:noProof/>
          <w:szCs w:val="24"/>
        </w:rPr>
        <w:t xml:space="preserve">, pp. 14. Available from: </w:t>
      </w:r>
      <w:r w:rsidRPr="00990C72">
        <w:rPr>
          <w:noProof/>
          <w:szCs w:val="24"/>
          <w:u w:val="single"/>
        </w:rPr>
        <w:t>http://www.tuvnel.com/_x90lbm/An_Introduction_to_Multiphase_Flow_Measurement.pdf</w:t>
      </w:r>
      <w:r w:rsidRPr="00990C72">
        <w:rPr>
          <w:noProof/>
          <w:szCs w:val="24"/>
        </w:rPr>
        <w:t xml:space="preserve"> [Accessed </w:t>
      </w:r>
    </w:p>
    <w:p w14:paraId="16CF4438" w14:textId="77777777" w:rsidR="00990C72" w:rsidRPr="00990C72" w:rsidRDefault="00990C72" w:rsidP="00990C72">
      <w:pPr>
        <w:rPr>
          <w:noProof/>
          <w:szCs w:val="24"/>
        </w:rPr>
      </w:pPr>
      <w:r w:rsidRPr="00990C72">
        <w:rPr>
          <w:noProof/>
          <w:szCs w:val="24"/>
        </w:rPr>
        <w:t xml:space="preserve">Van Dijk, P. (2005) </w:t>
      </w:r>
      <w:r w:rsidRPr="00990C72">
        <w:rPr>
          <w:i/>
          <w:iCs/>
          <w:noProof/>
          <w:szCs w:val="24"/>
        </w:rPr>
        <w:t>Acoustics of Two-Phase Pipe Flows</w:t>
      </w:r>
      <w:r w:rsidRPr="00990C72">
        <w:rPr>
          <w:noProof/>
          <w:szCs w:val="24"/>
        </w:rPr>
        <w:t>.</w:t>
      </w:r>
    </w:p>
    <w:p w14:paraId="2878C574" w14:textId="77777777" w:rsidR="00990C72" w:rsidRPr="00990C72" w:rsidRDefault="00990C72" w:rsidP="00990C72">
      <w:pPr>
        <w:rPr>
          <w:noProof/>
          <w:szCs w:val="24"/>
        </w:rPr>
      </w:pPr>
      <w:r w:rsidRPr="00990C72">
        <w:rPr>
          <w:noProof/>
          <w:szCs w:val="24"/>
        </w:rPr>
        <w:t xml:space="preserve">Vieira, R. E., Kesana, N. R., Torres, C. F., McLaury, B. S., Shirazi, S. A., Schleicher, E. and Hampel, U. (2014) Experimental Investigation of Horizontal Gas–Liquid Stratified and Annular Flow Using Wire-Mesh Sensor, </w:t>
      </w:r>
      <w:r w:rsidRPr="00990C72">
        <w:rPr>
          <w:i/>
          <w:iCs/>
          <w:noProof/>
          <w:szCs w:val="24"/>
        </w:rPr>
        <w:t>Journal of Fluids Engineering</w:t>
      </w:r>
      <w:r w:rsidRPr="00990C72">
        <w:rPr>
          <w:noProof/>
          <w:szCs w:val="24"/>
        </w:rPr>
        <w:t>, 136 (12). DOI:10.1115/1.4027799.</w:t>
      </w:r>
    </w:p>
    <w:p w14:paraId="3C3BB3F4" w14:textId="77777777" w:rsidR="00990C72" w:rsidRPr="00990C72" w:rsidRDefault="00990C72" w:rsidP="00990C72">
      <w:pPr>
        <w:rPr>
          <w:noProof/>
          <w:szCs w:val="24"/>
        </w:rPr>
      </w:pPr>
      <w:r w:rsidRPr="00990C72">
        <w:rPr>
          <w:noProof/>
          <w:szCs w:val="24"/>
        </w:rPr>
        <w:t xml:space="preserve">Vuong, D. H., Aydin, T. B., Torres, C. F., Schleicher, E., Pereyra, E. and Sarica, C. (2015) A methodology to quantify the uncertainty in liquid holdup measurements with wire mesh sensor, </w:t>
      </w:r>
      <w:r w:rsidRPr="00990C72">
        <w:rPr>
          <w:i/>
          <w:iCs/>
          <w:noProof/>
          <w:szCs w:val="24"/>
        </w:rPr>
        <w:t>Flow Measurement and Instrumentation</w:t>
      </w:r>
      <w:r w:rsidRPr="00990C72">
        <w:rPr>
          <w:noProof/>
          <w:szCs w:val="24"/>
        </w:rPr>
        <w:t>, 46 (December 2015), pp. 18–24. DOI:10.1016/j.flowmeasinst.2015.09.003.</w:t>
      </w:r>
    </w:p>
    <w:p w14:paraId="5973760D" w14:textId="77777777" w:rsidR="00990C72" w:rsidRPr="00990C72" w:rsidRDefault="00990C72" w:rsidP="00990C72">
      <w:pPr>
        <w:rPr>
          <w:noProof/>
          <w:szCs w:val="24"/>
        </w:rPr>
      </w:pPr>
      <w:r w:rsidRPr="00990C72">
        <w:rPr>
          <w:noProof/>
          <w:szCs w:val="24"/>
        </w:rPr>
        <w:t>Wang, F. (2010) Electrical Capacitance Volume Tomography: Design and Applications, pp. 1890–1917. DOI:10.3390/s100301890.</w:t>
      </w:r>
    </w:p>
    <w:p w14:paraId="3D84A578" w14:textId="77777777" w:rsidR="00990C72" w:rsidRPr="00990C72" w:rsidRDefault="00990C72" w:rsidP="00990C72">
      <w:pPr>
        <w:rPr>
          <w:noProof/>
          <w:szCs w:val="24"/>
        </w:rPr>
      </w:pPr>
      <w:r w:rsidRPr="00990C72">
        <w:rPr>
          <w:noProof/>
          <w:szCs w:val="24"/>
        </w:rPr>
        <w:t xml:space="preserve">Wu, B., Firouzi, M., Mitchell, T., Rufford, T. E., Leonardi, C. and Towler, B. (2017) A critical review of flow maps for gas-liquid flows in vertical pipes and annuli, </w:t>
      </w:r>
      <w:r w:rsidRPr="00990C72">
        <w:rPr>
          <w:i/>
          <w:iCs/>
          <w:noProof/>
          <w:szCs w:val="24"/>
        </w:rPr>
        <w:t>Chemical Engineering Journal</w:t>
      </w:r>
      <w:r w:rsidRPr="00990C72">
        <w:rPr>
          <w:noProof/>
          <w:szCs w:val="24"/>
        </w:rPr>
        <w:t>, 326, pp. 350–377. DOI:10.1016/j.cej.2017.05.135.</w:t>
      </w:r>
    </w:p>
    <w:p w14:paraId="24CCB0C8" w14:textId="77777777" w:rsidR="00990C72" w:rsidRPr="00990C72" w:rsidRDefault="00990C72" w:rsidP="00990C72">
      <w:pPr>
        <w:rPr>
          <w:noProof/>
          <w:szCs w:val="24"/>
        </w:rPr>
      </w:pPr>
      <w:r w:rsidRPr="00990C72">
        <w:rPr>
          <w:noProof/>
          <w:szCs w:val="24"/>
        </w:rPr>
        <w:t xml:space="preserve">Xia, G., Cui, Z., Liu, Q. and Hu, M. (2009) A model for liquid slug length distribution in vertical gas-liquid slug flow, </w:t>
      </w:r>
      <w:r w:rsidRPr="00990C72">
        <w:rPr>
          <w:i/>
          <w:iCs/>
          <w:noProof/>
          <w:szCs w:val="24"/>
        </w:rPr>
        <w:t>Journal of Hydrodynamics</w:t>
      </w:r>
      <w:r w:rsidRPr="00990C72">
        <w:rPr>
          <w:noProof/>
          <w:szCs w:val="24"/>
        </w:rPr>
        <w:t>, 21 (4), pp. 491–498.</w:t>
      </w:r>
    </w:p>
    <w:p w14:paraId="5BA6A75F" w14:textId="77777777" w:rsidR="00990C72" w:rsidRPr="00990C72" w:rsidRDefault="00990C72" w:rsidP="00990C72">
      <w:pPr>
        <w:rPr>
          <w:noProof/>
          <w:szCs w:val="24"/>
        </w:rPr>
      </w:pPr>
      <w:r w:rsidRPr="00990C72">
        <w:rPr>
          <w:noProof/>
          <w:szCs w:val="24"/>
        </w:rPr>
        <w:t xml:space="preserve">Xie, C., Stott, A. L., Plaskowski, A. and Beck, M. S. (1999) </w:t>
      </w:r>
      <w:r w:rsidRPr="00990C72">
        <w:rPr>
          <w:i/>
          <w:iCs/>
          <w:noProof/>
          <w:szCs w:val="24"/>
        </w:rPr>
        <w:t>Design of capacitance electrodes for concentration measurement of two-phase flow</w:t>
      </w:r>
      <w:r w:rsidRPr="00990C72">
        <w:rPr>
          <w:noProof/>
          <w:szCs w:val="24"/>
        </w:rPr>
        <w:t xml:space="preserve">, </w:t>
      </w:r>
      <w:r w:rsidRPr="00990C72">
        <w:rPr>
          <w:i/>
          <w:iCs/>
          <w:noProof/>
          <w:szCs w:val="24"/>
        </w:rPr>
        <w:t>Measurement Science and Technology</w:t>
      </w:r>
      <w:r w:rsidRPr="00990C72">
        <w:rPr>
          <w:noProof/>
          <w:szCs w:val="24"/>
        </w:rPr>
        <w:t>. Vol. 1. DOI:10.1088/0957-0233/1/1/012.</w:t>
      </w:r>
    </w:p>
    <w:p w14:paraId="236FC2A0" w14:textId="77777777" w:rsidR="00990C72" w:rsidRPr="00990C72" w:rsidRDefault="00990C72" w:rsidP="00990C72">
      <w:pPr>
        <w:rPr>
          <w:noProof/>
        </w:rPr>
      </w:pPr>
      <w:r w:rsidRPr="00990C72">
        <w:rPr>
          <w:noProof/>
          <w:szCs w:val="24"/>
        </w:rPr>
        <w:t xml:space="preserve">Zubar, N. and Findlay, J. (1965) Average Volumetric Concentration in Two-Phase Flow System, </w:t>
      </w:r>
      <w:r w:rsidRPr="00990C72">
        <w:rPr>
          <w:i/>
          <w:iCs/>
          <w:noProof/>
          <w:szCs w:val="24"/>
        </w:rPr>
        <w:t>Trans. ASME, J. Heat Transfer Ser. C</w:t>
      </w:r>
      <w:r w:rsidRPr="00990C72">
        <w:rPr>
          <w:noProof/>
          <w:szCs w:val="24"/>
        </w:rPr>
        <w:t>, 87, pp. 453.</w:t>
      </w:r>
    </w:p>
    <w:p w14:paraId="0AC9DEE2" w14:textId="3FC3C2EB" w:rsidR="005C3AEC" w:rsidRPr="005C3AEC" w:rsidRDefault="005C3AEC" w:rsidP="007C7269">
      <w:pPr>
        <w:jc w:val="both"/>
      </w:pPr>
      <w:r>
        <w:fldChar w:fldCharType="end"/>
      </w:r>
    </w:p>
    <w:sectPr w:rsidR="005C3AEC" w:rsidRPr="005C3AEC" w:rsidSect="00F503DB">
      <w:headerReference w:type="even" r:id="rId67"/>
      <w:headerReference w:type="default" r:id="rId68"/>
      <w:headerReference w:type="first" r:id="rId69"/>
      <w:type w:val="continuous"/>
      <w:pgSz w:w="12240" w:h="15840" w:code="1"/>
      <w:pgMar w:top="720" w:right="1080" w:bottom="720" w:left="108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BF12DD" w14:textId="77777777" w:rsidR="00255CD8" w:rsidRDefault="00255CD8">
      <w:r>
        <w:separator/>
      </w:r>
    </w:p>
  </w:endnote>
  <w:endnote w:type="continuationSeparator" w:id="0">
    <w:p w14:paraId="7DF71CD7" w14:textId="77777777" w:rsidR="00255CD8" w:rsidRDefault="00255C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10">
    <w:altName w:val="Times New Roman"/>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0733D" w14:textId="77777777" w:rsidR="00255CD8" w:rsidRDefault="00255CD8">
      <w:r>
        <w:separator/>
      </w:r>
    </w:p>
  </w:footnote>
  <w:footnote w:type="continuationSeparator" w:id="0">
    <w:p w14:paraId="4D55E102" w14:textId="77777777" w:rsidR="00255CD8" w:rsidRDefault="00255C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BA0E2" w14:textId="183A4469" w:rsidR="00990C72" w:rsidRDefault="00255CD8" w:rsidP="00F503DB">
    <w:pPr>
      <w:pStyle w:val="Header"/>
      <w:pBdr>
        <w:bottom w:val="single" w:sz="6" w:space="6" w:color="auto"/>
      </w:pBdr>
      <w:tabs>
        <w:tab w:val="clear" w:pos="10800"/>
        <w:tab w:val="right" w:pos="10080"/>
      </w:tabs>
      <w:spacing w:after="240"/>
    </w:pPr>
    <w:r>
      <w:rPr>
        <w:noProof/>
      </w:rPr>
      <w:pict w14:anchorId="7106D7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97.75pt;height:12.45pt;rotation:315;z-index:-251658752;mso-wrap-edited:f;mso-position-horizontal:center;mso-position-horizontal-relative:margin;mso-position-vertical:center;mso-position-vertical-relative:margin" wrapcoords="3298 -415482 18580 420564 18301 435811 3019 -400235 3298 -415482" fillcolor="yellow" stroked="f">
          <v:fill opacity="0"/>
          <v:textpath style="font-family:&quot;Times New Roman&quot;;font-size:1pt" string="All final manuscripts will be sent through an XML markup process that will alter the LAYOUT. This will NOT alter the content in any way."/>
          <w10:wrap anchorx="margin" anchory="margin"/>
        </v:shape>
      </w:pict>
    </w:r>
    <w:r w:rsidR="00990C72">
      <w:rPr>
        <w:rStyle w:val="PageNumber"/>
      </w:rPr>
      <w:fldChar w:fldCharType="begin"/>
    </w:r>
    <w:r w:rsidR="00990C72">
      <w:rPr>
        <w:rStyle w:val="PageNumber"/>
      </w:rPr>
      <w:instrText xml:space="preserve"> PAGE </w:instrText>
    </w:r>
    <w:r w:rsidR="00990C72">
      <w:rPr>
        <w:rStyle w:val="PageNumber"/>
      </w:rPr>
      <w:fldChar w:fldCharType="separate"/>
    </w:r>
    <w:r w:rsidR="008C7A76">
      <w:rPr>
        <w:rStyle w:val="PageNumber"/>
        <w:noProof/>
      </w:rPr>
      <w:t>4</w:t>
    </w:r>
    <w:r w:rsidR="00990C72">
      <w:rPr>
        <w:rStyle w:val="PageNumber"/>
      </w:rPr>
      <w:fldChar w:fldCharType="end"/>
    </w:r>
    <w:r w:rsidR="00990C72">
      <w:rPr>
        <w:rStyle w:val="PageNumber"/>
      </w:rPr>
      <w:tab/>
    </w:r>
    <w:r w:rsidR="00990C72">
      <w:rPr>
        <w:rStyle w:val="PageNumber"/>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3E09C" w14:textId="7F9D7065" w:rsidR="00990C72" w:rsidRDefault="00255CD8" w:rsidP="00F503DB">
    <w:pPr>
      <w:pStyle w:val="Header"/>
      <w:pBdr>
        <w:bottom w:val="single" w:sz="6" w:space="6" w:color="auto"/>
      </w:pBdr>
      <w:tabs>
        <w:tab w:val="clear" w:pos="10800"/>
        <w:tab w:val="right" w:pos="10080"/>
      </w:tabs>
      <w:spacing w:after="240"/>
    </w:pPr>
    <w:r>
      <w:rPr>
        <w:noProof/>
      </w:rPr>
      <w:pict w14:anchorId="2E91E2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97.75pt;height:12.45pt;rotation:315;z-index:-251659776;mso-wrap-edited:f;mso-position-horizontal:center;mso-position-horizontal-relative:margin;mso-position-vertical:center;mso-position-vertical-relative:margin" wrapcoords="3298 -415482 18580 420564 18301 435811 3019 -400235 3298 -415482" fillcolor="yellow" stroked="f">
          <v:fill opacity="0"/>
          <v:textpath style="font-family:&quot;Times New Roman&quot;;font-size:1pt" string="All final manuscripts will be sent through an XML markup process that will alter the LAYOUT. This will NOT alter the content in any way."/>
          <w10:wrap anchorx="margin" anchory="margin"/>
        </v:shape>
      </w:pict>
    </w:r>
    <w:r w:rsidR="00990C72">
      <w:tab/>
    </w:r>
    <w:r w:rsidR="00990C72">
      <w:tab/>
    </w:r>
    <w:r w:rsidR="00990C72">
      <w:rPr>
        <w:rStyle w:val="PageNumber"/>
      </w:rPr>
      <w:fldChar w:fldCharType="begin"/>
    </w:r>
    <w:r w:rsidR="00990C72">
      <w:rPr>
        <w:rStyle w:val="PageNumber"/>
      </w:rPr>
      <w:instrText xml:space="preserve"> PAGE </w:instrText>
    </w:r>
    <w:r w:rsidR="00990C72">
      <w:rPr>
        <w:rStyle w:val="PageNumber"/>
      </w:rPr>
      <w:fldChar w:fldCharType="separate"/>
    </w:r>
    <w:r w:rsidR="008C7A76">
      <w:rPr>
        <w:rStyle w:val="PageNumber"/>
        <w:noProof/>
      </w:rPr>
      <w:t>5</w:t>
    </w:r>
    <w:r w:rsidR="00990C72">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AA73EF" w14:textId="77777777" w:rsidR="00990C72" w:rsidRDefault="00255CD8">
    <w:pPr>
      <w:pStyle w:val="Header"/>
    </w:pPr>
    <w:r>
      <w:rPr>
        <w:noProof/>
      </w:rPr>
      <w:pict w14:anchorId="2D9A4C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899.65pt;height:12.45pt;rotation:315;z-index:-251657728;mso-wrap-edited:f;mso-position-horizontal:center;mso-position-horizontal-relative:margin;mso-position-vertical:center;mso-position-vertical-relative:margin" wrapcoords="3276 -536188 18540 541270 18324 556517 3060 -520941 3276 -536188" fillcolor="yellow" stroked="f">
          <v:fill opacity="0"/>
          <v:textpath style="font-family:&quot;Times New Roman&quot;;font-size:1pt" string="All final manuscripts will be sent through an XML markup process that will alter the LAYOUT. This will NOT alter the content in any way."/>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DEA93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775064"/>
    <w:multiLevelType w:val="hybridMultilevel"/>
    <w:tmpl w:val="51405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9B0113"/>
    <w:multiLevelType w:val="hybridMultilevel"/>
    <w:tmpl w:val="61EC296C"/>
    <w:lvl w:ilvl="0" w:tplc="C1B82C64">
      <w:start w:val="1"/>
      <w:numFmt w:val="low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3" w15:restartNumberingAfterBreak="0">
    <w:nsid w:val="03D704F4"/>
    <w:multiLevelType w:val="hybridMultilevel"/>
    <w:tmpl w:val="5D982852"/>
    <w:lvl w:ilvl="0" w:tplc="6EA41DC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CC37E8"/>
    <w:multiLevelType w:val="hybridMultilevel"/>
    <w:tmpl w:val="8A5EA906"/>
    <w:lvl w:ilvl="0" w:tplc="59DE1FA0">
      <w:start w:val="1"/>
      <w:numFmt w:val="lowerLetter"/>
      <w:lvlText w:val="(%1)"/>
      <w:lvlJc w:val="left"/>
      <w:pPr>
        <w:ind w:left="4410" w:hanging="2730"/>
      </w:pPr>
      <w:rPr>
        <w:rFonts w:hint="default"/>
      </w:rPr>
    </w:lvl>
    <w:lvl w:ilvl="1" w:tplc="08090019" w:tentative="1">
      <w:start w:val="1"/>
      <w:numFmt w:val="lowerLetter"/>
      <w:lvlText w:val="%2."/>
      <w:lvlJc w:val="left"/>
      <w:pPr>
        <w:ind w:left="2760" w:hanging="360"/>
      </w:pPr>
    </w:lvl>
    <w:lvl w:ilvl="2" w:tplc="0809001B" w:tentative="1">
      <w:start w:val="1"/>
      <w:numFmt w:val="lowerRoman"/>
      <w:lvlText w:val="%3."/>
      <w:lvlJc w:val="right"/>
      <w:pPr>
        <w:ind w:left="3480" w:hanging="180"/>
      </w:pPr>
    </w:lvl>
    <w:lvl w:ilvl="3" w:tplc="0809000F" w:tentative="1">
      <w:start w:val="1"/>
      <w:numFmt w:val="decimal"/>
      <w:lvlText w:val="%4."/>
      <w:lvlJc w:val="left"/>
      <w:pPr>
        <w:ind w:left="4200" w:hanging="360"/>
      </w:pPr>
    </w:lvl>
    <w:lvl w:ilvl="4" w:tplc="08090019" w:tentative="1">
      <w:start w:val="1"/>
      <w:numFmt w:val="lowerLetter"/>
      <w:lvlText w:val="%5."/>
      <w:lvlJc w:val="left"/>
      <w:pPr>
        <w:ind w:left="4920" w:hanging="360"/>
      </w:pPr>
    </w:lvl>
    <w:lvl w:ilvl="5" w:tplc="0809001B" w:tentative="1">
      <w:start w:val="1"/>
      <w:numFmt w:val="lowerRoman"/>
      <w:lvlText w:val="%6."/>
      <w:lvlJc w:val="right"/>
      <w:pPr>
        <w:ind w:left="5640" w:hanging="180"/>
      </w:pPr>
    </w:lvl>
    <w:lvl w:ilvl="6" w:tplc="0809000F" w:tentative="1">
      <w:start w:val="1"/>
      <w:numFmt w:val="decimal"/>
      <w:lvlText w:val="%7."/>
      <w:lvlJc w:val="left"/>
      <w:pPr>
        <w:ind w:left="6360" w:hanging="360"/>
      </w:pPr>
    </w:lvl>
    <w:lvl w:ilvl="7" w:tplc="08090019" w:tentative="1">
      <w:start w:val="1"/>
      <w:numFmt w:val="lowerLetter"/>
      <w:lvlText w:val="%8."/>
      <w:lvlJc w:val="left"/>
      <w:pPr>
        <w:ind w:left="7080" w:hanging="360"/>
      </w:pPr>
    </w:lvl>
    <w:lvl w:ilvl="8" w:tplc="0809001B" w:tentative="1">
      <w:start w:val="1"/>
      <w:numFmt w:val="lowerRoman"/>
      <w:lvlText w:val="%9."/>
      <w:lvlJc w:val="right"/>
      <w:pPr>
        <w:ind w:left="7800" w:hanging="180"/>
      </w:pPr>
    </w:lvl>
  </w:abstractNum>
  <w:abstractNum w:abstractNumId="5" w15:restartNumberingAfterBreak="0">
    <w:nsid w:val="074C2D6E"/>
    <w:multiLevelType w:val="hybridMultilevel"/>
    <w:tmpl w:val="F9F6F458"/>
    <w:lvl w:ilvl="0" w:tplc="85F0B38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 w15:restartNumberingAfterBreak="0">
    <w:nsid w:val="0CBF1E6F"/>
    <w:multiLevelType w:val="hybridMultilevel"/>
    <w:tmpl w:val="6BD66D20"/>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7" w15:restartNumberingAfterBreak="0">
    <w:nsid w:val="0EE93E41"/>
    <w:multiLevelType w:val="hybridMultilevel"/>
    <w:tmpl w:val="0122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A05569"/>
    <w:multiLevelType w:val="hybridMultilevel"/>
    <w:tmpl w:val="D916C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DB2768"/>
    <w:multiLevelType w:val="hybridMultilevel"/>
    <w:tmpl w:val="1422B1E8"/>
    <w:lvl w:ilvl="0" w:tplc="8FB2467A">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0" w15:restartNumberingAfterBreak="0">
    <w:nsid w:val="168E0865"/>
    <w:multiLevelType w:val="hybridMultilevel"/>
    <w:tmpl w:val="652CE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7000EA"/>
    <w:multiLevelType w:val="hybridMultilevel"/>
    <w:tmpl w:val="A12A5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D13C2C"/>
    <w:multiLevelType w:val="hybridMultilevel"/>
    <w:tmpl w:val="505C42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AF6714"/>
    <w:multiLevelType w:val="hybridMultilevel"/>
    <w:tmpl w:val="55F616E6"/>
    <w:lvl w:ilvl="0" w:tplc="2DCA0F38">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4" w15:restartNumberingAfterBreak="0">
    <w:nsid w:val="1F663A26"/>
    <w:multiLevelType w:val="hybridMultilevel"/>
    <w:tmpl w:val="D968FC12"/>
    <w:lvl w:ilvl="0" w:tplc="3542717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F04030"/>
    <w:multiLevelType w:val="hybridMultilevel"/>
    <w:tmpl w:val="533CA8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3553BE"/>
    <w:multiLevelType w:val="hybridMultilevel"/>
    <w:tmpl w:val="E270A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A046A2"/>
    <w:multiLevelType w:val="hybridMultilevel"/>
    <w:tmpl w:val="F68021A8"/>
    <w:lvl w:ilvl="0" w:tplc="4252A170">
      <w:start w:val="1"/>
      <w:numFmt w:val="lowerLetter"/>
      <w:lvlText w:val="(%1)"/>
      <w:lvlJc w:val="left"/>
      <w:pPr>
        <w:ind w:left="3720" w:hanging="360"/>
      </w:pPr>
      <w:rPr>
        <w:rFonts w:hint="default"/>
      </w:rPr>
    </w:lvl>
    <w:lvl w:ilvl="1" w:tplc="04090019" w:tentative="1">
      <w:start w:val="1"/>
      <w:numFmt w:val="lowerLetter"/>
      <w:lvlText w:val="%2."/>
      <w:lvlJc w:val="left"/>
      <w:pPr>
        <w:ind w:left="4440" w:hanging="360"/>
      </w:pPr>
    </w:lvl>
    <w:lvl w:ilvl="2" w:tplc="0409001B" w:tentative="1">
      <w:start w:val="1"/>
      <w:numFmt w:val="lowerRoman"/>
      <w:lvlText w:val="%3."/>
      <w:lvlJc w:val="right"/>
      <w:pPr>
        <w:ind w:left="5160" w:hanging="180"/>
      </w:pPr>
    </w:lvl>
    <w:lvl w:ilvl="3" w:tplc="0409000F" w:tentative="1">
      <w:start w:val="1"/>
      <w:numFmt w:val="decimal"/>
      <w:lvlText w:val="%4."/>
      <w:lvlJc w:val="left"/>
      <w:pPr>
        <w:ind w:left="5880" w:hanging="360"/>
      </w:pPr>
    </w:lvl>
    <w:lvl w:ilvl="4" w:tplc="04090019" w:tentative="1">
      <w:start w:val="1"/>
      <w:numFmt w:val="lowerLetter"/>
      <w:lvlText w:val="%5."/>
      <w:lvlJc w:val="left"/>
      <w:pPr>
        <w:ind w:left="6600" w:hanging="360"/>
      </w:pPr>
    </w:lvl>
    <w:lvl w:ilvl="5" w:tplc="0409001B" w:tentative="1">
      <w:start w:val="1"/>
      <w:numFmt w:val="lowerRoman"/>
      <w:lvlText w:val="%6."/>
      <w:lvlJc w:val="right"/>
      <w:pPr>
        <w:ind w:left="7320" w:hanging="180"/>
      </w:pPr>
    </w:lvl>
    <w:lvl w:ilvl="6" w:tplc="0409000F" w:tentative="1">
      <w:start w:val="1"/>
      <w:numFmt w:val="decimal"/>
      <w:lvlText w:val="%7."/>
      <w:lvlJc w:val="left"/>
      <w:pPr>
        <w:ind w:left="8040" w:hanging="360"/>
      </w:pPr>
    </w:lvl>
    <w:lvl w:ilvl="7" w:tplc="04090019" w:tentative="1">
      <w:start w:val="1"/>
      <w:numFmt w:val="lowerLetter"/>
      <w:lvlText w:val="%8."/>
      <w:lvlJc w:val="left"/>
      <w:pPr>
        <w:ind w:left="8760" w:hanging="360"/>
      </w:pPr>
    </w:lvl>
    <w:lvl w:ilvl="8" w:tplc="0409001B" w:tentative="1">
      <w:start w:val="1"/>
      <w:numFmt w:val="lowerRoman"/>
      <w:lvlText w:val="%9."/>
      <w:lvlJc w:val="right"/>
      <w:pPr>
        <w:ind w:left="9480" w:hanging="180"/>
      </w:pPr>
    </w:lvl>
  </w:abstractNum>
  <w:abstractNum w:abstractNumId="18" w15:restartNumberingAfterBreak="0">
    <w:nsid w:val="381540A9"/>
    <w:multiLevelType w:val="hybridMultilevel"/>
    <w:tmpl w:val="8A4AE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D11783"/>
    <w:multiLevelType w:val="hybridMultilevel"/>
    <w:tmpl w:val="E470366C"/>
    <w:lvl w:ilvl="0" w:tplc="7DA236CE">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0" w15:restartNumberingAfterBreak="0">
    <w:nsid w:val="3AEE720C"/>
    <w:multiLevelType w:val="hybridMultilevel"/>
    <w:tmpl w:val="2CB8FB44"/>
    <w:lvl w:ilvl="0" w:tplc="FE1E800E">
      <w:start w:val="1"/>
      <w:numFmt w:val="lowerLetter"/>
      <w:lvlText w:val="(%1)"/>
      <w:lvlJc w:val="left"/>
      <w:pPr>
        <w:ind w:left="2580" w:hanging="360"/>
      </w:pPr>
      <w:rPr>
        <w:rFonts w:hint="default"/>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21" w15:restartNumberingAfterBreak="0">
    <w:nsid w:val="3DE364B1"/>
    <w:multiLevelType w:val="hybridMultilevel"/>
    <w:tmpl w:val="674081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DA4D12"/>
    <w:multiLevelType w:val="hybridMultilevel"/>
    <w:tmpl w:val="C9FEB8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536DFB"/>
    <w:multiLevelType w:val="hybridMultilevel"/>
    <w:tmpl w:val="21726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1069CC"/>
    <w:multiLevelType w:val="hybridMultilevel"/>
    <w:tmpl w:val="271E2B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A104C5"/>
    <w:multiLevelType w:val="hybridMultilevel"/>
    <w:tmpl w:val="3C6C8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E54962"/>
    <w:multiLevelType w:val="hybridMultilevel"/>
    <w:tmpl w:val="F586C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5977C3"/>
    <w:multiLevelType w:val="hybridMultilevel"/>
    <w:tmpl w:val="9EF0F6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B77DE0"/>
    <w:multiLevelType w:val="hybridMultilevel"/>
    <w:tmpl w:val="069AB1B0"/>
    <w:lvl w:ilvl="0" w:tplc="521ECA36">
      <w:start w:val="1"/>
      <w:numFmt w:val="lowerLetter"/>
      <w:lvlText w:val="(%1)"/>
      <w:lvlJc w:val="left"/>
      <w:pPr>
        <w:ind w:left="4200" w:hanging="360"/>
      </w:pPr>
      <w:rPr>
        <w:rFonts w:hint="default"/>
      </w:rPr>
    </w:lvl>
    <w:lvl w:ilvl="1" w:tplc="04090019" w:tentative="1">
      <w:start w:val="1"/>
      <w:numFmt w:val="lowerLetter"/>
      <w:lvlText w:val="%2."/>
      <w:lvlJc w:val="left"/>
      <w:pPr>
        <w:ind w:left="4920" w:hanging="360"/>
      </w:pPr>
    </w:lvl>
    <w:lvl w:ilvl="2" w:tplc="0409001B" w:tentative="1">
      <w:start w:val="1"/>
      <w:numFmt w:val="lowerRoman"/>
      <w:lvlText w:val="%3."/>
      <w:lvlJc w:val="right"/>
      <w:pPr>
        <w:ind w:left="5640" w:hanging="180"/>
      </w:pPr>
    </w:lvl>
    <w:lvl w:ilvl="3" w:tplc="0409000F" w:tentative="1">
      <w:start w:val="1"/>
      <w:numFmt w:val="decimal"/>
      <w:lvlText w:val="%4."/>
      <w:lvlJc w:val="left"/>
      <w:pPr>
        <w:ind w:left="6360" w:hanging="360"/>
      </w:pPr>
    </w:lvl>
    <w:lvl w:ilvl="4" w:tplc="04090019" w:tentative="1">
      <w:start w:val="1"/>
      <w:numFmt w:val="lowerLetter"/>
      <w:lvlText w:val="%5."/>
      <w:lvlJc w:val="left"/>
      <w:pPr>
        <w:ind w:left="7080" w:hanging="360"/>
      </w:pPr>
    </w:lvl>
    <w:lvl w:ilvl="5" w:tplc="0409001B" w:tentative="1">
      <w:start w:val="1"/>
      <w:numFmt w:val="lowerRoman"/>
      <w:lvlText w:val="%6."/>
      <w:lvlJc w:val="right"/>
      <w:pPr>
        <w:ind w:left="7800" w:hanging="180"/>
      </w:pPr>
    </w:lvl>
    <w:lvl w:ilvl="6" w:tplc="0409000F" w:tentative="1">
      <w:start w:val="1"/>
      <w:numFmt w:val="decimal"/>
      <w:lvlText w:val="%7."/>
      <w:lvlJc w:val="left"/>
      <w:pPr>
        <w:ind w:left="8520" w:hanging="360"/>
      </w:pPr>
    </w:lvl>
    <w:lvl w:ilvl="7" w:tplc="04090019" w:tentative="1">
      <w:start w:val="1"/>
      <w:numFmt w:val="lowerLetter"/>
      <w:lvlText w:val="%8."/>
      <w:lvlJc w:val="left"/>
      <w:pPr>
        <w:ind w:left="9240" w:hanging="360"/>
      </w:pPr>
    </w:lvl>
    <w:lvl w:ilvl="8" w:tplc="0409001B" w:tentative="1">
      <w:start w:val="1"/>
      <w:numFmt w:val="lowerRoman"/>
      <w:lvlText w:val="%9."/>
      <w:lvlJc w:val="right"/>
      <w:pPr>
        <w:ind w:left="9960" w:hanging="180"/>
      </w:pPr>
    </w:lvl>
  </w:abstractNum>
  <w:abstractNum w:abstractNumId="29" w15:restartNumberingAfterBreak="0">
    <w:nsid w:val="76707F8D"/>
    <w:multiLevelType w:val="hybridMultilevel"/>
    <w:tmpl w:val="61962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0D3463"/>
    <w:multiLevelType w:val="hybridMultilevel"/>
    <w:tmpl w:val="87A2D4FE"/>
    <w:lvl w:ilvl="0" w:tplc="9822F3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6"/>
  </w:num>
  <w:num w:numId="3">
    <w:abstractNumId w:val="25"/>
  </w:num>
  <w:num w:numId="4">
    <w:abstractNumId w:val="27"/>
  </w:num>
  <w:num w:numId="5">
    <w:abstractNumId w:val="15"/>
  </w:num>
  <w:num w:numId="6">
    <w:abstractNumId w:val="12"/>
  </w:num>
  <w:num w:numId="7">
    <w:abstractNumId w:val="21"/>
  </w:num>
  <w:num w:numId="8">
    <w:abstractNumId w:val="24"/>
  </w:num>
  <w:num w:numId="9">
    <w:abstractNumId w:val="2"/>
  </w:num>
  <w:num w:numId="10">
    <w:abstractNumId w:val="18"/>
  </w:num>
  <w:num w:numId="11">
    <w:abstractNumId w:val="19"/>
  </w:num>
  <w:num w:numId="12">
    <w:abstractNumId w:val="17"/>
  </w:num>
  <w:num w:numId="13">
    <w:abstractNumId w:val="23"/>
  </w:num>
  <w:num w:numId="14">
    <w:abstractNumId w:val="9"/>
  </w:num>
  <w:num w:numId="15">
    <w:abstractNumId w:val="13"/>
  </w:num>
  <w:num w:numId="16">
    <w:abstractNumId w:val="28"/>
  </w:num>
  <w:num w:numId="17">
    <w:abstractNumId w:val="20"/>
  </w:num>
  <w:num w:numId="18">
    <w:abstractNumId w:val="5"/>
  </w:num>
  <w:num w:numId="19">
    <w:abstractNumId w:val="11"/>
  </w:num>
  <w:num w:numId="20">
    <w:abstractNumId w:val="3"/>
  </w:num>
  <w:num w:numId="21">
    <w:abstractNumId w:val="10"/>
  </w:num>
  <w:num w:numId="22">
    <w:abstractNumId w:val="26"/>
  </w:num>
  <w:num w:numId="23">
    <w:abstractNumId w:val="6"/>
  </w:num>
  <w:num w:numId="24">
    <w:abstractNumId w:val="8"/>
  </w:num>
  <w:num w:numId="25">
    <w:abstractNumId w:val="29"/>
  </w:num>
  <w:num w:numId="26">
    <w:abstractNumId w:val="1"/>
  </w:num>
  <w:num w:numId="27">
    <w:abstractNumId w:val="30"/>
  </w:num>
  <w:num w:numId="28">
    <w:abstractNumId w:val="22"/>
  </w:num>
  <w:num w:numId="29">
    <w:abstractNumId w:val="4"/>
  </w:num>
  <w:num w:numId="30">
    <w:abstractNumId w:val="7"/>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394"/>
    <w:rsid w:val="00003734"/>
    <w:rsid w:val="00011B10"/>
    <w:rsid w:val="00013A68"/>
    <w:rsid w:val="00014706"/>
    <w:rsid w:val="00014B60"/>
    <w:rsid w:val="00021DCE"/>
    <w:rsid w:val="00024657"/>
    <w:rsid w:val="00026B29"/>
    <w:rsid w:val="00027360"/>
    <w:rsid w:val="000278CD"/>
    <w:rsid w:val="00027AB0"/>
    <w:rsid w:val="00030AAF"/>
    <w:rsid w:val="00030D2D"/>
    <w:rsid w:val="00033312"/>
    <w:rsid w:val="00035D1F"/>
    <w:rsid w:val="0004131A"/>
    <w:rsid w:val="0004610B"/>
    <w:rsid w:val="000462B3"/>
    <w:rsid w:val="00051096"/>
    <w:rsid w:val="000515E6"/>
    <w:rsid w:val="00051E0F"/>
    <w:rsid w:val="0005244B"/>
    <w:rsid w:val="00052E4C"/>
    <w:rsid w:val="000549C8"/>
    <w:rsid w:val="00055556"/>
    <w:rsid w:val="000565B0"/>
    <w:rsid w:val="00060415"/>
    <w:rsid w:val="000606E9"/>
    <w:rsid w:val="000609DE"/>
    <w:rsid w:val="00062349"/>
    <w:rsid w:val="00065353"/>
    <w:rsid w:val="0007271A"/>
    <w:rsid w:val="00076609"/>
    <w:rsid w:val="00077983"/>
    <w:rsid w:val="000803F8"/>
    <w:rsid w:val="000831EA"/>
    <w:rsid w:val="00083353"/>
    <w:rsid w:val="00083F17"/>
    <w:rsid w:val="00084703"/>
    <w:rsid w:val="00084B48"/>
    <w:rsid w:val="00085C07"/>
    <w:rsid w:val="00085C38"/>
    <w:rsid w:val="00085F83"/>
    <w:rsid w:val="0009311C"/>
    <w:rsid w:val="000A072A"/>
    <w:rsid w:val="000A1045"/>
    <w:rsid w:val="000A57DF"/>
    <w:rsid w:val="000B0464"/>
    <w:rsid w:val="000B07F5"/>
    <w:rsid w:val="000B0D9F"/>
    <w:rsid w:val="000B10D6"/>
    <w:rsid w:val="000B1323"/>
    <w:rsid w:val="000B5E13"/>
    <w:rsid w:val="000C1077"/>
    <w:rsid w:val="000C23DA"/>
    <w:rsid w:val="000C36BE"/>
    <w:rsid w:val="000C4EAD"/>
    <w:rsid w:val="000C5184"/>
    <w:rsid w:val="000C5B54"/>
    <w:rsid w:val="000C6561"/>
    <w:rsid w:val="000C7478"/>
    <w:rsid w:val="000D0A9A"/>
    <w:rsid w:val="000D0C39"/>
    <w:rsid w:val="000D2FF2"/>
    <w:rsid w:val="000D306F"/>
    <w:rsid w:val="000D343E"/>
    <w:rsid w:val="000D6159"/>
    <w:rsid w:val="000D7056"/>
    <w:rsid w:val="000D72B8"/>
    <w:rsid w:val="000D7EE1"/>
    <w:rsid w:val="000E0B42"/>
    <w:rsid w:val="000E2477"/>
    <w:rsid w:val="000E4C7C"/>
    <w:rsid w:val="000E588D"/>
    <w:rsid w:val="000F38BA"/>
    <w:rsid w:val="000F39FB"/>
    <w:rsid w:val="000F5888"/>
    <w:rsid w:val="000F5BCE"/>
    <w:rsid w:val="00100553"/>
    <w:rsid w:val="00100F17"/>
    <w:rsid w:val="00100FE7"/>
    <w:rsid w:val="001013EF"/>
    <w:rsid w:val="00102EB5"/>
    <w:rsid w:val="001055E9"/>
    <w:rsid w:val="00105686"/>
    <w:rsid w:val="00106ED5"/>
    <w:rsid w:val="00107B7B"/>
    <w:rsid w:val="00110F09"/>
    <w:rsid w:val="001110A3"/>
    <w:rsid w:val="00112284"/>
    <w:rsid w:val="0011336B"/>
    <w:rsid w:val="00113CBB"/>
    <w:rsid w:val="00115E1D"/>
    <w:rsid w:val="00115FC5"/>
    <w:rsid w:val="0012106F"/>
    <w:rsid w:val="00121A99"/>
    <w:rsid w:val="00123D4B"/>
    <w:rsid w:val="001279EF"/>
    <w:rsid w:val="001316FF"/>
    <w:rsid w:val="001317CF"/>
    <w:rsid w:val="00132635"/>
    <w:rsid w:val="001329E1"/>
    <w:rsid w:val="00132BEE"/>
    <w:rsid w:val="001344DB"/>
    <w:rsid w:val="00135781"/>
    <w:rsid w:val="0013707B"/>
    <w:rsid w:val="0014043B"/>
    <w:rsid w:val="0014164F"/>
    <w:rsid w:val="00146C8A"/>
    <w:rsid w:val="00155D0C"/>
    <w:rsid w:val="00156F3A"/>
    <w:rsid w:val="00161B8D"/>
    <w:rsid w:val="001679E3"/>
    <w:rsid w:val="00170B5B"/>
    <w:rsid w:val="00171C48"/>
    <w:rsid w:val="00174B39"/>
    <w:rsid w:val="001812DA"/>
    <w:rsid w:val="0018309C"/>
    <w:rsid w:val="0018368C"/>
    <w:rsid w:val="0018431D"/>
    <w:rsid w:val="00185AB1"/>
    <w:rsid w:val="001903FE"/>
    <w:rsid w:val="001911AA"/>
    <w:rsid w:val="00191D87"/>
    <w:rsid w:val="00194A63"/>
    <w:rsid w:val="00195F6E"/>
    <w:rsid w:val="00196029"/>
    <w:rsid w:val="0019617B"/>
    <w:rsid w:val="0019733D"/>
    <w:rsid w:val="001A4E1D"/>
    <w:rsid w:val="001A5D26"/>
    <w:rsid w:val="001A641A"/>
    <w:rsid w:val="001A6EB9"/>
    <w:rsid w:val="001A7179"/>
    <w:rsid w:val="001B149D"/>
    <w:rsid w:val="001B1C92"/>
    <w:rsid w:val="001B26D9"/>
    <w:rsid w:val="001B2CCD"/>
    <w:rsid w:val="001B3FAF"/>
    <w:rsid w:val="001B4293"/>
    <w:rsid w:val="001B50BC"/>
    <w:rsid w:val="001B5733"/>
    <w:rsid w:val="001C1A2F"/>
    <w:rsid w:val="001C227E"/>
    <w:rsid w:val="001C2BE0"/>
    <w:rsid w:val="001C388A"/>
    <w:rsid w:val="001D0A7E"/>
    <w:rsid w:val="001D3684"/>
    <w:rsid w:val="001E0A0F"/>
    <w:rsid w:val="001E348A"/>
    <w:rsid w:val="001E5451"/>
    <w:rsid w:val="001F05A0"/>
    <w:rsid w:val="001F0A14"/>
    <w:rsid w:val="001F1B3E"/>
    <w:rsid w:val="001F1DBB"/>
    <w:rsid w:val="001F4FFD"/>
    <w:rsid w:val="001F61B8"/>
    <w:rsid w:val="002009BC"/>
    <w:rsid w:val="00201E7B"/>
    <w:rsid w:val="0020595B"/>
    <w:rsid w:val="002110AD"/>
    <w:rsid w:val="00213009"/>
    <w:rsid w:val="00214E41"/>
    <w:rsid w:val="002163A4"/>
    <w:rsid w:val="00221D80"/>
    <w:rsid w:val="00226098"/>
    <w:rsid w:val="00227999"/>
    <w:rsid w:val="002331F3"/>
    <w:rsid w:val="00233C83"/>
    <w:rsid w:val="002357C5"/>
    <w:rsid w:val="00237BCB"/>
    <w:rsid w:val="00242402"/>
    <w:rsid w:val="0024695A"/>
    <w:rsid w:val="00246DA4"/>
    <w:rsid w:val="00247D42"/>
    <w:rsid w:val="00251833"/>
    <w:rsid w:val="002533EF"/>
    <w:rsid w:val="0025340A"/>
    <w:rsid w:val="002534AF"/>
    <w:rsid w:val="00253F57"/>
    <w:rsid w:val="0025449A"/>
    <w:rsid w:val="00255CD8"/>
    <w:rsid w:val="002565E9"/>
    <w:rsid w:val="00256F59"/>
    <w:rsid w:val="002653BF"/>
    <w:rsid w:val="002659F1"/>
    <w:rsid w:val="00267CCD"/>
    <w:rsid w:val="0027007A"/>
    <w:rsid w:val="00274830"/>
    <w:rsid w:val="002755FA"/>
    <w:rsid w:val="00277438"/>
    <w:rsid w:val="00277A80"/>
    <w:rsid w:val="00280F13"/>
    <w:rsid w:val="0028289D"/>
    <w:rsid w:val="0028307A"/>
    <w:rsid w:val="00286C48"/>
    <w:rsid w:val="002879E3"/>
    <w:rsid w:val="002902DF"/>
    <w:rsid w:val="00291C82"/>
    <w:rsid w:val="00293541"/>
    <w:rsid w:val="00293DBA"/>
    <w:rsid w:val="00295A04"/>
    <w:rsid w:val="002A3B7E"/>
    <w:rsid w:val="002A528C"/>
    <w:rsid w:val="002A69D5"/>
    <w:rsid w:val="002A69EB"/>
    <w:rsid w:val="002A7008"/>
    <w:rsid w:val="002B2B72"/>
    <w:rsid w:val="002C04F3"/>
    <w:rsid w:val="002C09A5"/>
    <w:rsid w:val="002C226F"/>
    <w:rsid w:val="002C2C43"/>
    <w:rsid w:val="002C41F8"/>
    <w:rsid w:val="002C4AA9"/>
    <w:rsid w:val="002C5B7E"/>
    <w:rsid w:val="002D07C4"/>
    <w:rsid w:val="002D3D7E"/>
    <w:rsid w:val="002D47A7"/>
    <w:rsid w:val="002D6395"/>
    <w:rsid w:val="002E0525"/>
    <w:rsid w:val="002E0A10"/>
    <w:rsid w:val="002E0EAD"/>
    <w:rsid w:val="002E174F"/>
    <w:rsid w:val="002E1D40"/>
    <w:rsid w:val="002E4B08"/>
    <w:rsid w:val="002E575B"/>
    <w:rsid w:val="002E5FBE"/>
    <w:rsid w:val="002E780D"/>
    <w:rsid w:val="002F0C27"/>
    <w:rsid w:val="002F1F1A"/>
    <w:rsid w:val="002F2374"/>
    <w:rsid w:val="002F5C62"/>
    <w:rsid w:val="002F5E29"/>
    <w:rsid w:val="002F6121"/>
    <w:rsid w:val="002F6331"/>
    <w:rsid w:val="002F6F7E"/>
    <w:rsid w:val="00300017"/>
    <w:rsid w:val="0030195A"/>
    <w:rsid w:val="00301E14"/>
    <w:rsid w:val="00307002"/>
    <w:rsid w:val="003076A0"/>
    <w:rsid w:val="003076B6"/>
    <w:rsid w:val="00315A22"/>
    <w:rsid w:val="00322426"/>
    <w:rsid w:val="00324D57"/>
    <w:rsid w:val="003304F4"/>
    <w:rsid w:val="00332AEC"/>
    <w:rsid w:val="0033450E"/>
    <w:rsid w:val="00335FBF"/>
    <w:rsid w:val="003361A0"/>
    <w:rsid w:val="00336E68"/>
    <w:rsid w:val="00337889"/>
    <w:rsid w:val="00337B54"/>
    <w:rsid w:val="0034077E"/>
    <w:rsid w:val="0034571A"/>
    <w:rsid w:val="003458F3"/>
    <w:rsid w:val="00351932"/>
    <w:rsid w:val="00356263"/>
    <w:rsid w:val="003606B8"/>
    <w:rsid w:val="0036085F"/>
    <w:rsid w:val="0036274B"/>
    <w:rsid w:val="00366C93"/>
    <w:rsid w:val="00375E7E"/>
    <w:rsid w:val="003775D6"/>
    <w:rsid w:val="00381D8C"/>
    <w:rsid w:val="003826B2"/>
    <w:rsid w:val="003832C2"/>
    <w:rsid w:val="00384E73"/>
    <w:rsid w:val="00385202"/>
    <w:rsid w:val="003852B2"/>
    <w:rsid w:val="003875A4"/>
    <w:rsid w:val="00387FE2"/>
    <w:rsid w:val="00390061"/>
    <w:rsid w:val="00390803"/>
    <w:rsid w:val="00395F21"/>
    <w:rsid w:val="0039785A"/>
    <w:rsid w:val="003A017C"/>
    <w:rsid w:val="003A473B"/>
    <w:rsid w:val="003A4CA9"/>
    <w:rsid w:val="003A6428"/>
    <w:rsid w:val="003A7D62"/>
    <w:rsid w:val="003B2A21"/>
    <w:rsid w:val="003B4495"/>
    <w:rsid w:val="003B4A75"/>
    <w:rsid w:val="003B5D0E"/>
    <w:rsid w:val="003B667B"/>
    <w:rsid w:val="003B7B91"/>
    <w:rsid w:val="003C029E"/>
    <w:rsid w:val="003C46AC"/>
    <w:rsid w:val="003C75B0"/>
    <w:rsid w:val="003C76A1"/>
    <w:rsid w:val="003C76C1"/>
    <w:rsid w:val="003C7C36"/>
    <w:rsid w:val="003D06C0"/>
    <w:rsid w:val="003D10E6"/>
    <w:rsid w:val="003D3A65"/>
    <w:rsid w:val="003D4CBA"/>
    <w:rsid w:val="003D57CA"/>
    <w:rsid w:val="003D5CE4"/>
    <w:rsid w:val="003E2CF1"/>
    <w:rsid w:val="003E3954"/>
    <w:rsid w:val="003E5845"/>
    <w:rsid w:val="003F1EB2"/>
    <w:rsid w:val="003F61F2"/>
    <w:rsid w:val="003F737C"/>
    <w:rsid w:val="00401235"/>
    <w:rsid w:val="00403784"/>
    <w:rsid w:val="00411043"/>
    <w:rsid w:val="0041171B"/>
    <w:rsid w:val="004118F8"/>
    <w:rsid w:val="00412407"/>
    <w:rsid w:val="0041532C"/>
    <w:rsid w:val="00421726"/>
    <w:rsid w:val="00421F45"/>
    <w:rsid w:val="0042226A"/>
    <w:rsid w:val="00423222"/>
    <w:rsid w:val="00424986"/>
    <w:rsid w:val="00427A3A"/>
    <w:rsid w:val="004349E0"/>
    <w:rsid w:val="004355EA"/>
    <w:rsid w:val="004406B8"/>
    <w:rsid w:val="0044218A"/>
    <w:rsid w:val="00443130"/>
    <w:rsid w:val="004443B4"/>
    <w:rsid w:val="00447C0D"/>
    <w:rsid w:val="004543DA"/>
    <w:rsid w:val="00455389"/>
    <w:rsid w:val="00455461"/>
    <w:rsid w:val="004558F2"/>
    <w:rsid w:val="004578F8"/>
    <w:rsid w:val="00457FF2"/>
    <w:rsid w:val="0046089D"/>
    <w:rsid w:val="0046190E"/>
    <w:rsid w:val="00464C88"/>
    <w:rsid w:val="004663B2"/>
    <w:rsid w:val="0047255B"/>
    <w:rsid w:val="00473DE6"/>
    <w:rsid w:val="004768F9"/>
    <w:rsid w:val="00476948"/>
    <w:rsid w:val="0047769D"/>
    <w:rsid w:val="00477D13"/>
    <w:rsid w:val="00480057"/>
    <w:rsid w:val="004801F4"/>
    <w:rsid w:val="00481BAD"/>
    <w:rsid w:val="00483DAE"/>
    <w:rsid w:val="00487443"/>
    <w:rsid w:val="00491D42"/>
    <w:rsid w:val="00492F59"/>
    <w:rsid w:val="00493A16"/>
    <w:rsid w:val="0049529E"/>
    <w:rsid w:val="00495BB2"/>
    <w:rsid w:val="004969BF"/>
    <w:rsid w:val="004A2199"/>
    <w:rsid w:val="004A3032"/>
    <w:rsid w:val="004A3E28"/>
    <w:rsid w:val="004A4C9C"/>
    <w:rsid w:val="004A6E7A"/>
    <w:rsid w:val="004B0460"/>
    <w:rsid w:val="004B10DA"/>
    <w:rsid w:val="004B1CED"/>
    <w:rsid w:val="004B3201"/>
    <w:rsid w:val="004B385C"/>
    <w:rsid w:val="004B4247"/>
    <w:rsid w:val="004B58D5"/>
    <w:rsid w:val="004B5F3B"/>
    <w:rsid w:val="004B7092"/>
    <w:rsid w:val="004B750E"/>
    <w:rsid w:val="004C12F7"/>
    <w:rsid w:val="004C138E"/>
    <w:rsid w:val="004C5777"/>
    <w:rsid w:val="004C5F78"/>
    <w:rsid w:val="004C61FC"/>
    <w:rsid w:val="004C69F6"/>
    <w:rsid w:val="004C75AD"/>
    <w:rsid w:val="004D0CEF"/>
    <w:rsid w:val="004D4AA2"/>
    <w:rsid w:val="004D7240"/>
    <w:rsid w:val="004E5DBB"/>
    <w:rsid w:val="004F115D"/>
    <w:rsid w:val="004F1E6B"/>
    <w:rsid w:val="004F2166"/>
    <w:rsid w:val="004F2751"/>
    <w:rsid w:val="004F3382"/>
    <w:rsid w:val="004F56B7"/>
    <w:rsid w:val="004F679A"/>
    <w:rsid w:val="004F6AC4"/>
    <w:rsid w:val="004F72F2"/>
    <w:rsid w:val="00501425"/>
    <w:rsid w:val="00502420"/>
    <w:rsid w:val="00504334"/>
    <w:rsid w:val="005128B7"/>
    <w:rsid w:val="00514AA5"/>
    <w:rsid w:val="005213B6"/>
    <w:rsid w:val="00522A4C"/>
    <w:rsid w:val="00523CB0"/>
    <w:rsid w:val="00523D02"/>
    <w:rsid w:val="00530943"/>
    <w:rsid w:val="00532702"/>
    <w:rsid w:val="005340A6"/>
    <w:rsid w:val="0053458E"/>
    <w:rsid w:val="0054140E"/>
    <w:rsid w:val="00541D96"/>
    <w:rsid w:val="00543AB0"/>
    <w:rsid w:val="00544C4B"/>
    <w:rsid w:val="00546896"/>
    <w:rsid w:val="0054710F"/>
    <w:rsid w:val="00550F6F"/>
    <w:rsid w:val="005514B2"/>
    <w:rsid w:val="00552810"/>
    <w:rsid w:val="0055641E"/>
    <w:rsid w:val="00556C9B"/>
    <w:rsid w:val="00561723"/>
    <w:rsid w:val="005626CE"/>
    <w:rsid w:val="00563106"/>
    <w:rsid w:val="00563789"/>
    <w:rsid w:val="005643E2"/>
    <w:rsid w:val="00564B32"/>
    <w:rsid w:val="0056523E"/>
    <w:rsid w:val="00566122"/>
    <w:rsid w:val="005668C9"/>
    <w:rsid w:val="00566E3E"/>
    <w:rsid w:val="005671A2"/>
    <w:rsid w:val="005671B4"/>
    <w:rsid w:val="0057049E"/>
    <w:rsid w:val="005712E1"/>
    <w:rsid w:val="00573BB5"/>
    <w:rsid w:val="005745F7"/>
    <w:rsid w:val="00575B8E"/>
    <w:rsid w:val="00584340"/>
    <w:rsid w:val="0058448D"/>
    <w:rsid w:val="00584E25"/>
    <w:rsid w:val="005862F8"/>
    <w:rsid w:val="005865E5"/>
    <w:rsid w:val="00590CD6"/>
    <w:rsid w:val="005916A4"/>
    <w:rsid w:val="005931EF"/>
    <w:rsid w:val="00593EAE"/>
    <w:rsid w:val="005A2842"/>
    <w:rsid w:val="005A6BE3"/>
    <w:rsid w:val="005B0283"/>
    <w:rsid w:val="005B093C"/>
    <w:rsid w:val="005B1797"/>
    <w:rsid w:val="005B2AA6"/>
    <w:rsid w:val="005B5F93"/>
    <w:rsid w:val="005B7D33"/>
    <w:rsid w:val="005C24E5"/>
    <w:rsid w:val="005C3AEC"/>
    <w:rsid w:val="005C5C8C"/>
    <w:rsid w:val="005C6F2B"/>
    <w:rsid w:val="005C72FA"/>
    <w:rsid w:val="005D4625"/>
    <w:rsid w:val="005D5F0D"/>
    <w:rsid w:val="005E5DD7"/>
    <w:rsid w:val="005E63FF"/>
    <w:rsid w:val="005F0FBC"/>
    <w:rsid w:val="005F21CD"/>
    <w:rsid w:val="005F22FD"/>
    <w:rsid w:val="005F345D"/>
    <w:rsid w:val="005F76AB"/>
    <w:rsid w:val="0060118E"/>
    <w:rsid w:val="006058BC"/>
    <w:rsid w:val="00605996"/>
    <w:rsid w:val="00605C86"/>
    <w:rsid w:val="00606D67"/>
    <w:rsid w:val="00607A06"/>
    <w:rsid w:val="006122C7"/>
    <w:rsid w:val="00612591"/>
    <w:rsid w:val="006125D0"/>
    <w:rsid w:val="00612E26"/>
    <w:rsid w:val="00613D11"/>
    <w:rsid w:val="00622976"/>
    <w:rsid w:val="00625688"/>
    <w:rsid w:val="006262B8"/>
    <w:rsid w:val="00626737"/>
    <w:rsid w:val="006309F7"/>
    <w:rsid w:val="006321DC"/>
    <w:rsid w:val="00633287"/>
    <w:rsid w:val="00633420"/>
    <w:rsid w:val="00633B4F"/>
    <w:rsid w:val="006347E1"/>
    <w:rsid w:val="00636461"/>
    <w:rsid w:val="006375A7"/>
    <w:rsid w:val="00643405"/>
    <w:rsid w:val="00647E52"/>
    <w:rsid w:val="00650E48"/>
    <w:rsid w:val="00654B8F"/>
    <w:rsid w:val="00660096"/>
    <w:rsid w:val="00664AFB"/>
    <w:rsid w:val="006678D9"/>
    <w:rsid w:val="00667BA2"/>
    <w:rsid w:val="0067194C"/>
    <w:rsid w:val="006726DF"/>
    <w:rsid w:val="00672A4D"/>
    <w:rsid w:val="00673D67"/>
    <w:rsid w:val="00677A65"/>
    <w:rsid w:val="006805C9"/>
    <w:rsid w:val="006811A2"/>
    <w:rsid w:val="00681B05"/>
    <w:rsid w:val="00682590"/>
    <w:rsid w:val="00686E41"/>
    <w:rsid w:val="00691936"/>
    <w:rsid w:val="00694291"/>
    <w:rsid w:val="006951D0"/>
    <w:rsid w:val="00697BE5"/>
    <w:rsid w:val="006A04FF"/>
    <w:rsid w:val="006A0587"/>
    <w:rsid w:val="006A4D30"/>
    <w:rsid w:val="006A6876"/>
    <w:rsid w:val="006A7810"/>
    <w:rsid w:val="006B1A26"/>
    <w:rsid w:val="006B29F3"/>
    <w:rsid w:val="006B42F1"/>
    <w:rsid w:val="006C359D"/>
    <w:rsid w:val="006C7868"/>
    <w:rsid w:val="006C7E04"/>
    <w:rsid w:val="006D3227"/>
    <w:rsid w:val="006D7D8F"/>
    <w:rsid w:val="006E05C2"/>
    <w:rsid w:val="006E063E"/>
    <w:rsid w:val="006E2A96"/>
    <w:rsid w:val="006E378F"/>
    <w:rsid w:val="006E476B"/>
    <w:rsid w:val="006F2CF7"/>
    <w:rsid w:val="006F37A1"/>
    <w:rsid w:val="006F4C51"/>
    <w:rsid w:val="006F6926"/>
    <w:rsid w:val="006F73FC"/>
    <w:rsid w:val="00703A30"/>
    <w:rsid w:val="00703E1B"/>
    <w:rsid w:val="00704DCD"/>
    <w:rsid w:val="00706099"/>
    <w:rsid w:val="00706318"/>
    <w:rsid w:val="00706F8C"/>
    <w:rsid w:val="00710E4A"/>
    <w:rsid w:val="007110CA"/>
    <w:rsid w:val="00711700"/>
    <w:rsid w:val="00713584"/>
    <w:rsid w:val="007224CD"/>
    <w:rsid w:val="00732261"/>
    <w:rsid w:val="00732707"/>
    <w:rsid w:val="00734644"/>
    <w:rsid w:val="00734FB3"/>
    <w:rsid w:val="007372E4"/>
    <w:rsid w:val="007377AC"/>
    <w:rsid w:val="00740E66"/>
    <w:rsid w:val="007410F9"/>
    <w:rsid w:val="0074257C"/>
    <w:rsid w:val="0074464C"/>
    <w:rsid w:val="00746DC5"/>
    <w:rsid w:val="00747647"/>
    <w:rsid w:val="00751351"/>
    <w:rsid w:val="00752B15"/>
    <w:rsid w:val="00754D82"/>
    <w:rsid w:val="00760501"/>
    <w:rsid w:val="00763029"/>
    <w:rsid w:val="00765F40"/>
    <w:rsid w:val="00770CEE"/>
    <w:rsid w:val="00771FA7"/>
    <w:rsid w:val="00772EC2"/>
    <w:rsid w:val="007734E9"/>
    <w:rsid w:val="00775B88"/>
    <w:rsid w:val="0078057A"/>
    <w:rsid w:val="007827B9"/>
    <w:rsid w:val="00782D5F"/>
    <w:rsid w:val="007830D1"/>
    <w:rsid w:val="0078384B"/>
    <w:rsid w:val="00783AE4"/>
    <w:rsid w:val="0078562B"/>
    <w:rsid w:val="007868C4"/>
    <w:rsid w:val="00792589"/>
    <w:rsid w:val="00793EAD"/>
    <w:rsid w:val="00794347"/>
    <w:rsid w:val="0079439E"/>
    <w:rsid w:val="00796C26"/>
    <w:rsid w:val="00796D78"/>
    <w:rsid w:val="007A01B7"/>
    <w:rsid w:val="007A0282"/>
    <w:rsid w:val="007A0487"/>
    <w:rsid w:val="007A2C66"/>
    <w:rsid w:val="007A34AD"/>
    <w:rsid w:val="007A3C74"/>
    <w:rsid w:val="007A3E61"/>
    <w:rsid w:val="007A4191"/>
    <w:rsid w:val="007A4629"/>
    <w:rsid w:val="007A4D31"/>
    <w:rsid w:val="007A6B56"/>
    <w:rsid w:val="007B0107"/>
    <w:rsid w:val="007B1CA0"/>
    <w:rsid w:val="007B78CE"/>
    <w:rsid w:val="007B7983"/>
    <w:rsid w:val="007B79B9"/>
    <w:rsid w:val="007C037A"/>
    <w:rsid w:val="007C435F"/>
    <w:rsid w:val="007C66C5"/>
    <w:rsid w:val="007C6829"/>
    <w:rsid w:val="007C7139"/>
    <w:rsid w:val="007C7269"/>
    <w:rsid w:val="007D1DAB"/>
    <w:rsid w:val="007D431C"/>
    <w:rsid w:val="007D4B37"/>
    <w:rsid w:val="007D5337"/>
    <w:rsid w:val="007E1F32"/>
    <w:rsid w:val="007E5A5E"/>
    <w:rsid w:val="007E5BEF"/>
    <w:rsid w:val="007E6F21"/>
    <w:rsid w:val="007F5B85"/>
    <w:rsid w:val="008012D1"/>
    <w:rsid w:val="008035FE"/>
    <w:rsid w:val="008043DD"/>
    <w:rsid w:val="00804625"/>
    <w:rsid w:val="008050B6"/>
    <w:rsid w:val="008078F4"/>
    <w:rsid w:val="00807BED"/>
    <w:rsid w:val="00811971"/>
    <w:rsid w:val="00813C98"/>
    <w:rsid w:val="0081602C"/>
    <w:rsid w:val="0082123D"/>
    <w:rsid w:val="00821FFF"/>
    <w:rsid w:val="0082255E"/>
    <w:rsid w:val="008244AF"/>
    <w:rsid w:val="00826F05"/>
    <w:rsid w:val="00827719"/>
    <w:rsid w:val="00827DC7"/>
    <w:rsid w:val="00831993"/>
    <w:rsid w:val="0083621C"/>
    <w:rsid w:val="008376E8"/>
    <w:rsid w:val="0084044F"/>
    <w:rsid w:val="00843ED7"/>
    <w:rsid w:val="0084490F"/>
    <w:rsid w:val="008454AF"/>
    <w:rsid w:val="00847067"/>
    <w:rsid w:val="00847FA3"/>
    <w:rsid w:val="00852747"/>
    <w:rsid w:val="00853576"/>
    <w:rsid w:val="00855247"/>
    <w:rsid w:val="008557B9"/>
    <w:rsid w:val="00861D41"/>
    <w:rsid w:val="00862AD3"/>
    <w:rsid w:val="008635BE"/>
    <w:rsid w:val="008641BF"/>
    <w:rsid w:val="00864880"/>
    <w:rsid w:val="00866DBE"/>
    <w:rsid w:val="00867D01"/>
    <w:rsid w:val="00872804"/>
    <w:rsid w:val="00873739"/>
    <w:rsid w:val="008737DA"/>
    <w:rsid w:val="00874823"/>
    <w:rsid w:val="008755B1"/>
    <w:rsid w:val="008763A1"/>
    <w:rsid w:val="008842C8"/>
    <w:rsid w:val="00885DD3"/>
    <w:rsid w:val="0088672B"/>
    <w:rsid w:val="00887AFC"/>
    <w:rsid w:val="0089234B"/>
    <w:rsid w:val="00893962"/>
    <w:rsid w:val="0089486C"/>
    <w:rsid w:val="00896394"/>
    <w:rsid w:val="008A052B"/>
    <w:rsid w:val="008A0650"/>
    <w:rsid w:val="008A37E7"/>
    <w:rsid w:val="008A3D71"/>
    <w:rsid w:val="008A6E38"/>
    <w:rsid w:val="008A797B"/>
    <w:rsid w:val="008A7B16"/>
    <w:rsid w:val="008A7BFD"/>
    <w:rsid w:val="008A7EF5"/>
    <w:rsid w:val="008B298C"/>
    <w:rsid w:val="008B2FCB"/>
    <w:rsid w:val="008C057B"/>
    <w:rsid w:val="008C404C"/>
    <w:rsid w:val="008C6F83"/>
    <w:rsid w:val="008C7A76"/>
    <w:rsid w:val="008D047D"/>
    <w:rsid w:val="008D09BA"/>
    <w:rsid w:val="008D0A0C"/>
    <w:rsid w:val="008D1457"/>
    <w:rsid w:val="008D1B79"/>
    <w:rsid w:val="008D3184"/>
    <w:rsid w:val="008D3436"/>
    <w:rsid w:val="008D3CBD"/>
    <w:rsid w:val="008D5848"/>
    <w:rsid w:val="008D683C"/>
    <w:rsid w:val="008D6B49"/>
    <w:rsid w:val="008E1CAB"/>
    <w:rsid w:val="008E1DAB"/>
    <w:rsid w:val="008E2E0C"/>
    <w:rsid w:val="008E6718"/>
    <w:rsid w:val="008E7F88"/>
    <w:rsid w:val="008F0031"/>
    <w:rsid w:val="008F0D86"/>
    <w:rsid w:val="008F0DDB"/>
    <w:rsid w:val="008F1315"/>
    <w:rsid w:val="008F2CB8"/>
    <w:rsid w:val="008F33C7"/>
    <w:rsid w:val="008F65AD"/>
    <w:rsid w:val="0090046E"/>
    <w:rsid w:val="009025D7"/>
    <w:rsid w:val="00904E11"/>
    <w:rsid w:val="00906F4B"/>
    <w:rsid w:val="00907BB2"/>
    <w:rsid w:val="00910116"/>
    <w:rsid w:val="00913530"/>
    <w:rsid w:val="00915FCA"/>
    <w:rsid w:val="00917BEC"/>
    <w:rsid w:val="00920671"/>
    <w:rsid w:val="00921474"/>
    <w:rsid w:val="009234F3"/>
    <w:rsid w:val="009248E9"/>
    <w:rsid w:val="00925875"/>
    <w:rsid w:val="00925A61"/>
    <w:rsid w:val="00925AB3"/>
    <w:rsid w:val="00930B68"/>
    <w:rsid w:val="009336FF"/>
    <w:rsid w:val="00933FC5"/>
    <w:rsid w:val="009344A9"/>
    <w:rsid w:val="00935750"/>
    <w:rsid w:val="00936E47"/>
    <w:rsid w:val="00953C3C"/>
    <w:rsid w:val="009542AD"/>
    <w:rsid w:val="00955995"/>
    <w:rsid w:val="009562FD"/>
    <w:rsid w:val="00957E46"/>
    <w:rsid w:val="00960D51"/>
    <w:rsid w:val="00960F95"/>
    <w:rsid w:val="00962CC2"/>
    <w:rsid w:val="009631B4"/>
    <w:rsid w:val="0096366E"/>
    <w:rsid w:val="0096735C"/>
    <w:rsid w:val="00970DAF"/>
    <w:rsid w:val="00971AC4"/>
    <w:rsid w:val="00973436"/>
    <w:rsid w:val="0097411F"/>
    <w:rsid w:val="00975F47"/>
    <w:rsid w:val="00983878"/>
    <w:rsid w:val="00983EFE"/>
    <w:rsid w:val="00985483"/>
    <w:rsid w:val="00985C63"/>
    <w:rsid w:val="00990AF8"/>
    <w:rsid w:val="00990C72"/>
    <w:rsid w:val="00991429"/>
    <w:rsid w:val="00992E90"/>
    <w:rsid w:val="00995F48"/>
    <w:rsid w:val="0099649B"/>
    <w:rsid w:val="009967D3"/>
    <w:rsid w:val="00997390"/>
    <w:rsid w:val="00997C03"/>
    <w:rsid w:val="009A07A8"/>
    <w:rsid w:val="009A0A88"/>
    <w:rsid w:val="009A0C11"/>
    <w:rsid w:val="009A1313"/>
    <w:rsid w:val="009A2D5E"/>
    <w:rsid w:val="009A2F52"/>
    <w:rsid w:val="009A5B16"/>
    <w:rsid w:val="009A6830"/>
    <w:rsid w:val="009A7479"/>
    <w:rsid w:val="009B1759"/>
    <w:rsid w:val="009B2EF3"/>
    <w:rsid w:val="009B4345"/>
    <w:rsid w:val="009B456D"/>
    <w:rsid w:val="009B7B01"/>
    <w:rsid w:val="009C7367"/>
    <w:rsid w:val="009D1021"/>
    <w:rsid w:val="009D157A"/>
    <w:rsid w:val="009D2582"/>
    <w:rsid w:val="009D452A"/>
    <w:rsid w:val="009E114A"/>
    <w:rsid w:val="009E7A2E"/>
    <w:rsid w:val="009F2CB1"/>
    <w:rsid w:val="009F69AE"/>
    <w:rsid w:val="00A00E87"/>
    <w:rsid w:val="00A023E2"/>
    <w:rsid w:val="00A02622"/>
    <w:rsid w:val="00A02C11"/>
    <w:rsid w:val="00A0309D"/>
    <w:rsid w:val="00A05228"/>
    <w:rsid w:val="00A11355"/>
    <w:rsid w:val="00A126FE"/>
    <w:rsid w:val="00A167A3"/>
    <w:rsid w:val="00A17AC0"/>
    <w:rsid w:val="00A17EBD"/>
    <w:rsid w:val="00A206B3"/>
    <w:rsid w:val="00A20DCC"/>
    <w:rsid w:val="00A22CD5"/>
    <w:rsid w:val="00A25CC2"/>
    <w:rsid w:val="00A25D05"/>
    <w:rsid w:val="00A305F6"/>
    <w:rsid w:val="00A33C86"/>
    <w:rsid w:val="00A366AE"/>
    <w:rsid w:val="00A36E5C"/>
    <w:rsid w:val="00A40E9E"/>
    <w:rsid w:val="00A41D02"/>
    <w:rsid w:val="00A45AFC"/>
    <w:rsid w:val="00A46E7C"/>
    <w:rsid w:val="00A47449"/>
    <w:rsid w:val="00A50853"/>
    <w:rsid w:val="00A52084"/>
    <w:rsid w:val="00A52A0F"/>
    <w:rsid w:val="00A5354A"/>
    <w:rsid w:val="00A54CA8"/>
    <w:rsid w:val="00A5520B"/>
    <w:rsid w:val="00A55B9D"/>
    <w:rsid w:val="00A55DF4"/>
    <w:rsid w:val="00A620C7"/>
    <w:rsid w:val="00A62FEF"/>
    <w:rsid w:val="00A64127"/>
    <w:rsid w:val="00A64701"/>
    <w:rsid w:val="00A65D00"/>
    <w:rsid w:val="00A65FEE"/>
    <w:rsid w:val="00A660E1"/>
    <w:rsid w:val="00A702DC"/>
    <w:rsid w:val="00A7103B"/>
    <w:rsid w:val="00A72482"/>
    <w:rsid w:val="00A72A3A"/>
    <w:rsid w:val="00A73819"/>
    <w:rsid w:val="00A76312"/>
    <w:rsid w:val="00A804D1"/>
    <w:rsid w:val="00A8596C"/>
    <w:rsid w:val="00A86DF8"/>
    <w:rsid w:val="00A93322"/>
    <w:rsid w:val="00A940D2"/>
    <w:rsid w:val="00A96C9E"/>
    <w:rsid w:val="00A96DD9"/>
    <w:rsid w:val="00AA08D7"/>
    <w:rsid w:val="00AA1147"/>
    <w:rsid w:val="00AA2D53"/>
    <w:rsid w:val="00AA3472"/>
    <w:rsid w:val="00AA40EF"/>
    <w:rsid w:val="00AA7FC3"/>
    <w:rsid w:val="00AB16B7"/>
    <w:rsid w:val="00AB1763"/>
    <w:rsid w:val="00AB297B"/>
    <w:rsid w:val="00AB4103"/>
    <w:rsid w:val="00AB4C51"/>
    <w:rsid w:val="00AC0BE2"/>
    <w:rsid w:val="00AC38E2"/>
    <w:rsid w:val="00AC4AE7"/>
    <w:rsid w:val="00AC69C6"/>
    <w:rsid w:val="00AD2D35"/>
    <w:rsid w:val="00AD6152"/>
    <w:rsid w:val="00AD6C3A"/>
    <w:rsid w:val="00AD6F95"/>
    <w:rsid w:val="00AD7998"/>
    <w:rsid w:val="00AE048B"/>
    <w:rsid w:val="00AE132E"/>
    <w:rsid w:val="00AE1DD6"/>
    <w:rsid w:val="00AE225F"/>
    <w:rsid w:val="00AE3352"/>
    <w:rsid w:val="00AE34D2"/>
    <w:rsid w:val="00AE3E3E"/>
    <w:rsid w:val="00AE6FD2"/>
    <w:rsid w:val="00AF02D1"/>
    <w:rsid w:val="00AF2414"/>
    <w:rsid w:val="00AF44A7"/>
    <w:rsid w:val="00AF4EF6"/>
    <w:rsid w:val="00AF6EB4"/>
    <w:rsid w:val="00B005D7"/>
    <w:rsid w:val="00B02191"/>
    <w:rsid w:val="00B06123"/>
    <w:rsid w:val="00B1046A"/>
    <w:rsid w:val="00B10707"/>
    <w:rsid w:val="00B10DDA"/>
    <w:rsid w:val="00B11765"/>
    <w:rsid w:val="00B13082"/>
    <w:rsid w:val="00B14BD6"/>
    <w:rsid w:val="00B15B6E"/>
    <w:rsid w:val="00B1627F"/>
    <w:rsid w:val="00B16620"/>
    <w:rsid w:val="00B17C20"/>
    <w:rsid w:val="00B20D34"/>
    <w:rsid w:val="00B20DC2"/>
    <w:rsid w:val="00B2101F"/>
    <w:rsid w:val="00B21066"/>
    <w:rsid w:val="00B221DF"/>
    <w:rsid w:val="00B2590E"/>
    <w:rsid w:val="00B27961"/>
    <w:rsid w:val="00B27A43"/>
    <w:rsid w:val="00B306C3"/>
    <w:rsid w:val="00B30DF0"/>
    <w:rsid w:val="00B32172"/>
    <w:rsid w:val="00B32528"/>
    <w:rsid w:val="00B338C7"/>
    <w:rsid w:val="00B34561"/>
    <w:rsid w:val="00B35A27"/>
    <w:rsid w:val="00B36ACF"/>
    <w:rsid w:val="00B37609"/>
    <w:rsid w:val="00B37A50"/>
    <w:rsid w:val="00B40863"/>
    <w:rsid w:val="00B4181D"/>
    <w:rsid w:val="00B459D2"/>
    <w:rsid w:val="00B53881"/>
    <w:rsid w:val="00B545E3"/>
    <w:rsid w:val="00B55F61"/>
    <w:rsid w:val="00B560CD"/>
    <w:rsid w:val="00B57563"/>
    <w:rsid w:val="00B57A49"/>
    <w:rsid w:val="00B61005"/>
    <w:rsid w:val="00B62282"/>
    <w:rsid w:val="00B66DF3"/>
    <w:rsid w:val="00B66E20"/>
    <w:rsid w:val="00B71D6E"/>
    <w:rsid w:val="00B72D16"/>
    <w:rsid w:val="00B732B4"/>
    <w:rsid w:val="00B769C0"/>
    <w:rsid w:val="00B81DDC"/>
    <w:rsid w:val="00B81E3C"/>
    <w:rsid w:val="00B85E1D"/>
    <w:rsid w:val="00B87536"/>
    <w:rsid w:val="00B90E41"/>
    <w:rsid w:val="00B91C09"/>
    <w:rsid w:val="00B95578"/>
    <w:rsid w:val="00BA08A4"/>
    <w:rsid w:val="00BA521C"/>
    <w:rsid w:val="00BA641F"/>
    <w:rsid w:val="00BA6B3B"/>
    <w:rsid w:val="00BA6DAC"/>
    <w:rsid w:val="00BA71DA"/>
    <w:rsid w:val="00BB0504"/>
    <w:rsid w:val="00BB10D1"/>
    <w:rsid w:val="00BB1E5D"/>
    <w:rsid w:val="00BB2968"/>
    <w:rsid w:val="00BB5737"/>
    <w:rsid w:val="00BB6889"/>
    <w:rsid w:val="00BC0BAC"/>
    <w:rsid w:val="00BC5870"/>
    <w:rsid w:val="00BC724D"/>
    <w:rsid w:val="00BD145D"/>
    <w:rsid w:val="00BD2AA1"/>
    <w:rsid w:val="00BD4F26"/>
    <w:rsid w:val="00BD51CE"/>
    <w:rsid w:val="00BD5BAE"/>
    <w:rsid w:val="00BD5E58"/>
    <w:rsid w:val="00BD662A"/>
    <w:rsid w:val="00BD6CFE"/>
    <w:rsid w:val="00BD73A4"/>
    <w:rsid w:val="00BE00A4"/>
    <w:rsid w:val="00BE0382"/>
    <w:rsid w:val="00BE09DB"/>
    <w:rsid w:val="00BE0FF0"/>
    <w:rsid w:val="00BE22C7"/>
    <w:rsid w:val="00BE26F1"/>
    <w:rsid w:val="00BE417A"/>
    <w:rsid w:val="00BE4E52"/>
    <w:rsid w:val="00BE5DF1"/>
    <w:rsid w:val="00BF225E"/>
    <w:rsid w:val="00BF333B"/>
    <w:rsid w:val="00BF4F44"/>
    <w:rsid w:val="00BF52AF"/>
    <w:rsid w:val="00BF69B8"/>
    <w:rsid w:val="00BF6A7C"/>
    <w:rsid w:val="00BF6D7E"/>
    <w:rsid w:val="00C00145"/>
    <w:rsid w:val="00C007CF"/>
    <w:rsid w:val="00C008EB"/>
    <w:rsid w:val="00C0214F"/>
    <w:rsid w:val="00C04404"/>
    <w:rsid w:val="00C05ED1"/>
    <w:rsid w:val="00C06A71"/>
    <w:rsid w:val="00C10248"/>
    <w:rsid w:val="00C120FF"/>
    <w:rsid w:val="00C147C2"/>
    <w:rsid w:val="00C164ED"/>
    <w:rsid w:val="00C172D2"/>
    <w:rsid w:val="00C17888"/>
    <w:rsid w:val="00C20345"/>
    <w:rsid w:val="00C2263C"/>
    <w:rsid w:val="00C22D38"/>
    <w:rsid w:val="00C232BF"/>
    <w:rsid w:val="00C23C1B"/>
    <w:rsid w:val="00C24958"/>
    <w:rsid w:val="00C251E5"/>
    <w:rsid w:val="00C25496"/>
    <w:rsid w:val="00C30C2A"/>
    <w:rsid w:val="00C30D65"/>
    <w:rsid w:val="00C318D9"/>
    <w:rsid w:val="00C31CFE"/>
    <w:rsid w:val="00C33BA2"/>
    <w:rsid w:val="00C369D6"/>
    <w:rsid w:val="00C41F39"/>
    <w:rsid w:val="00C42412"/>
    <w:rsid w:val="00C44E7D"/>
    <w:rsid w:val="00C477CE"/>
    <w:rsid w:val="00C513E1"/>
    <w:rsid w:val="00C53788"/>
    <w:rsid w:val="00C572E4"/>
    <w:rsid w:val="00C57C68"/>
    <w:rsid w:val="00C615E6"/>
    <w:rsid w:val="00C64850"/>
    <w:rsid w:val="00C66DB8"/>
    <w:rsid w:val="00C67F34"/>
    <w:rsid w:val="00C71569"/>
    <w:rsid w:val="00C719CC"/>
    <w:rsid w:val="00C72DE5"/>
    <w:rsid w:val="00C74D84"/>
    <w:rsid w:val="00C802C7"/>
    <w:rsid w:val="00C85F6A"/>
    <w:rsid w:val="00C91F2E"/>
    <w:rsid w:val="00C92E2E"/>
    <w:rsid w:val="00C963C3"/>
    <w:rsid w:val="00C96F10"/>
    <w:rsid w:val="00CA09EC"/>
    <w:rsid w:val="00CA19F5"/>
    <w:rsid w:val="00CA3189"/>
    <w:rsid w:val="00CA734D"/>
    <w:rsid w:val="00CB112A"/>
    <w:rsid w:val="00CB2278"/>
    <w:rsid w:val="00CB29B9"/>
    <w:rsid w:val="00CB2A51"/>
    <w:rsid w:val="00CB3764"/>
    <w:rsid w:val="00CB7777"/>
    <w:rsid w:val="00CC4913"/>
    <w:rsid w:val="00CD06E0"/>
    <w:rsid w:val="00CD199D"/>
    <w:rsid w:val="00CD2219"/>
    <w:rsid w:val="00CD2BD4"/>
    <w:rsid w:val="00CD4459"/>
    <w:rsid w:val="00CD513A"/>
    <w:rsid w:val="00CE13D6"/>
    <w:rsid w:val="00CE5469"/>
    <w:rsid w:val="00CE6571"/>
    <w:rsid w:val="00CE7755"/>
    <w:rsid w:val="00CE78B6"/>
    <w:rsid w:val="00CF3780"/>
    <w:rsid w:val="00D0289A"/>
    <w:rsid w:val="00D04100"/>
    <w:rsid w:val="00D04B8B"/>
    <w:rsid w:val="00D05D05"/>
    <w:rsid w:val="00D06F64"/>
    <w:rsid w:val="00D1139B"/>
    <w:rsid w:val="00D12225"/>
    <w:rsid w:val="00D15488"/>
    <w:rsid w:val="00D209C2"/>
    <w:rsid w:val="00D21BF2"/>
    <w:rsid w:val="00D33B53"/>
    <w:rsid w:val="00D34418"/>
    <w:rsid w:val="00D34801"/>
    <w:rsid w:val="00D349D7"/>
    <w:rsid w:val="00D371FB"/>
    <w:rsid w:val="00D41378"/>
    <w:rsid w:val="00D4224F"/>
    <w:rsid w:val="00D43284"/>
    <w:rsid w:val="00D443E6"/>
    <w:rsid w:val="00D470A6"/>
    <w:rsid w:val="00D50049"/>
    <w:rsid w:val="00D51CA8"/>
    <w:rsid w:val="00D537CA"/>
    <w:rsid w:val="00D54334"/>
    <w:rsid w:val="00D549F6"/>
    <w:rsid w:val="00D56EA8"/>
    <w:rsid w:val="00D56F65"/>
    <w:rsid w:val="00D6143B"/>
    <w:rsid w:val="00D618B0"/>
    <w:rsid w:val="00D620E9"/>
    <w:rsid w:val="00D621BD"/>
    <w:rsid w:val="00D631D0"/>
    <w:rsid w:val="00D710D5"/>
    <w:rsid w:val="00D71118"/>
    <w:rsid w:val="00D717D3"/>
    <w:rsid w:val="00D73676"/>
    <w:rsid w:val="00D74C29"/>
    <w:rsid w:val="00D7599A"/>
    <w:rsid w:val="00D7622D"/>
    <w:rsid w:val="00D774C9"/>
    <w:rsid w:val="00D804A6"/>
    <w:rsid w:val="00D82A8A"/>
    <w:rsid w:val="00D83899"/>
    <w:rsid w:val="00D85179"/>
    <w:rsid w:val="00D8528C"/>
    <w:rsid w:val="00D87AA6"/>
    <w:rsid w:val="00D87F40"/>
    <w:rsid w:val="00D90492"/>
    <w:rsid w:val="00D90A66"/>
    <w:rsid w:val="00D90BDF"/>
    <w:rsid w:val="00D93EE4"/>
    <w:rsid w:val="00D946C6"/>
    <w:rsid w:val="00DA0C89"/>
    <w:rsid w:val="00DA2B9C"/>
    <w:rsid w:val="00DA370A"/>
    <w:rsid w:val="00DA378A"/>
    <w:rsid w:val="00DA46D7"/>
    <w:rsid w:val="00DA68A2"/>
    <w:rsid w:val="00DA790E"/>
    <w:rsid w:val="00DB0D55"/>
    <w:rsid w:val="00DB11A0"/>
    <w:rsid w:val="00DB46F5"/>
    <w:rsid w:val="00DB6564"/>
    <w:rsid w:val="00DB6A61"/>
    <w:rsid w:val="00DB7A6F"/>
    <w:rsid w:val="00DC0634"/>
    <w:rsid w:val="00DC393B"/>
    <w:rsid w:val="00DC4947"/>
    <w:rsid w:val="00DC4D46"/>
    <w:rsid w:val="00DC55BB"/>
    <w:rsid w:val="00DD0ED4"/>
    <w:rsid w:val="00DD222E"/>
    <w:rsid w:val="00DD440D"/>
    <w:rsid w:val="00DD55DC"/>
    <w:rsid w:val="00DE162B"/>
    <w:rsid w:val="00DE404C"/>
    <w:rsid w:val="00DE4F13"/>
    <w:rsid w:val="00DE526F"/>
    <w:rsid w:val="00DE6071"/>
    <w:rsid w:val="00DF0C35"/>
    <w:rsid w:val="00DF606A"/>
    <w:rsid w:val="00DF727F"/>
    <w:rsid w:val="00E03F11"/>
    <w:rsid w:val="00E101BF"/>
    <w:rsid w:val="00E13FC1"/>
    <w:rsid w:val="00E145CD"/>
    <w:rsid w:val="00E14720"/>
    <w:rsid w:val="00E1596F"/>
    <w:rsid w:val="00E15EE8"/>
    <w:rsid w:val="00E1771F"/>
    <w:rsid w:val="00E228DC"/>
    <w:rsid w:val="00E32B02"/>
    <w:rsid w:val="00E35604"/>
    <w:rsid w:val="00E3719C"/>
    <w:rsid w:val="00E427DA"/>
    <w:rsid w:val="00E44133"/>
    <w:rsid w:val="00E47E8E"/>
    <w:rsid w:val="00E50755"/>
    <w:rsid w:val="00E525FD"/>
    <w:rsid w:val="00E54235"/>
    <w:rsid w:val="00E55ADB"/>
    <w:rsid w:val="00E578F8"/>
    <w:rsid w:val="00E663FA"/>
    <w:rsid w:val="00E6779F"/>
    <w:rsid w:val="00E718B9"/>
    <w:rsid w:val="00E72658"/>
    <w:rsid w:val="00E73728"/>
    <w:rsid w:val="00E7759B"/>
    <w:rsid w:val="00E845DC"/>
    <w:rsid w:val="00E85A44"/>
    <w:rsid w:val="00E85EE0"/>
    <w:rsid w:val="00E87A5C"/>
    <w:rsid w:val="00E87C56"/>
    <w:rsid w:val="00E90BF5"/>
    <w:rsid w:val="00E93AE7"/>
    <w:rsid w:val="00E95AA9"/>
    <w:rsid w:val="00E95C27"/>
    <w:rsid w:val="00E970C5"/>
    <w:rsid w:val="00EA38D5"/>
    <w:rsid w:val="00EA3D79"/>
    <w:rsid w:val="00EA468B"/>
    <w:rsid w:val="00EA4C2A"/>
    <w:rsid w:val="00EA6F13"/>
    <w:rsid w:val="00EA7576"/>
    <w:rsid w:val="00EA7CF4"/>
    <w:rsid w:val="00EA7ED1"/>
    <w:rsid w:val="00EB1BA1"/>
    <w:rsid w:val="00EB225D"/>
    <w:rsid w:val="00EB23CB"/>
    <w:rsid w:val="00EB65AB"/>
    <w:rsid w:val="00EB6F0F"/>
    <w:rsid w:val="00EB7618"/>
    <w:rsid w:val="00EC2158"/>
    <w:rsid w:val="00EC4325"/>
    <w:rsid w:val="00EC55C2"/>
    <w:rsid w:val="00ED0CF8"/>
    <w:rsid w:val="00ED1E66"/>
    <w:rsid w:val="00ED2804"/>
    <w:rsid w:val="00ED352B"/>
    <w:rsid w:val="00ED3E55"/>
    <w:rsid w:val="00ED4C07"/>
    <w:rsid w:val="00ED7B65"/>
    <w:rsid w:val="00EE03FB"/>
    <w:rsid w:val="00EE0E1A"/>
    <w:rsid w:val="00EE1281"/>
    <w:rsid w:val="00EE3D46"/>
    <w:rsid w:val="00EE3FD5"/>
    <w:rsid w:val="00EE43B9"/>
    <w:rsid w:val="00EE43FA"/>
    <w:rsid w:val="00EE47DD"/>
    <w:rsid w:val="00EE5B2F"/>
    <w:rsid w:val="00EE6D7F"/>
    <w:rsid w:val="00EE7D60"/>
    <w:rsid w:val="00EF0928"/>
    <w:rsid w:val="00EF4D12"/>
    <w:rsid w:val="00F007A2"/>
    <w:rsid w:val="00F00CA9"/>
    <w:rsid w:val="00F03C26"/>
    <w:rsid w:val="00F04895"/>
    <w:rsid w:val="00F16294"/>
    <w:rsid w:val="00F16A5B"/>
    <w:rsid w:val="00F2035E"/>
    <w:rsid w:val="00F30A4A"/>
    <w:rsid w:val="00F30BAF"/>
    <w:rsid w:val="00F33E9A"/>
    <w:rsid w:val="00F35FAA"/>
    <w:rsid w:val="00F40F57"/>
    <w:rsid w:val="00F41E1D"/>
    <w:rsid w:val="00F44800"/>
    <w:rsid w:val="00F46727"/>
    <w:rsid w:val="00F503DB"/>
    <w:rsid w:val="00F50F33"/>
    <w:rsid w:val="00F51DE4"/>
    <w:rsid w:val="00F526FD"/>
    <w:rsid w:val="00F56C5E"/>
    <w:rsid w:val="00F629DF"/>
    <w:rsid w:val="00F64F23"/>
    <w:rsid w:val="00F65729"/>
    <w:rsid w:val="00F6587F"/>
    <w:rsid w:val="00F7024E"/>
    <w:rsid w:val="00F71925"/>
    <w:rsid w:val="00F71D54"/>
    <w:rsid w:val="00F745EA"/>
    <w:rsid w:val="00F74E7D"/>
    <w:rsid w:val="00F7533E"/>
    <w:rsid w:val="00F753A8"/>
    <w:rsid w:val="00F80034"/>
    <w:rsid w:val="00F810B0"/>
    <w:rsid w:val="00F86C4F"/>
    <w:rsid w:val="00F95A20"/>
    <w:rsid w:val="00F96FAE"/>
    <w:rsid w:val="00F96FD9"/>
    <w:rsid w:val="00FA1187"/>
    <w:rsid w:val="00FA2D0B"/>
    <w:rsid w:val="00FA55A4"/>
    <w:rsid w:val="00FA73A6"/>
    <w:rsid w:val="00FA75FD"/>
    <w:rsid w:val="00FB1703"/>
    <w:rsid w:val="00FB447F"/>
    <w:rsid w:val="00FB511B"/>
    <w:rsid w:val="00FB5689"/>
    <w:rsid w:val="00FC2032"/>
    <w:rsid w:val="00FC26F8"/>
    <w:rsid w:val="00FC3142"/>
    <w:rsid w:val="00FC70DD"/>
    <w:rsid w:val="00FC77B9"/>
    <w:rsid w:val="00FD2515"/>
    <w:rsid w:val="00FD2B77"/>
    <w:rsid w:val="00FD3A70"/>
    <w:rsid w:val="00FD4FC9"/>
    <w:rsid w:val="00FE1D36"/>
    <w:rsid w:val="00FE256E"/>
    <w:rsid w:val="00FE2F2E"/>
    <w:rsid w:val="00FE521D"/>
    <w:rsid w:val="00FE74A7"/>
    <w:rsid w:val="00FE752D"/>
    <w:rsid w:val="00FE78E8"/>
    <w:rsid w:val="00FF011B"/>
    <w:rsid w:val="00FF22C3"/>
    <w:rsid w:val="00FF3B82"/>
    <w:rsid w:val="00FF4132"/>
    <w:rsid w:val="00FF5A1D"/>
    <w:rsid w:val="00FF7E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277F16CD"/>
  <w15:docId w15:val="{405ECB57-7860-4B00-A952-BD273F439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5A61"/>
    <w:pPr>
      <w:widowControl w:val="0"/>
      <w:overflowPunct w:val="0"/>
      <w:autoSpaceDE w:val="0"/>
      <w:autoSpaceDN w:val="0"/>
      <w:adjustRightInd w:val="0"/>
      <w:textAlignment w:val="baseline"/>
    </w:pPr>
    <w:rPr>
      <w:sz w:val="24"/>
    </w:rPr>
  </w:style>
  <w:style w:type="paragraph" w:styleId="Heading1">
    <w:name w:val="heading 1"/>
    <w:basedOn w:val="Normal"/>
    <w:next w:val="Normal"/>
    <w:link w:val="Heading1Char"/>
    <w:qFormat/>
    <w:rsid w:val="00C164E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C164E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C164E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578F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
    <w:name w:val="Number"/>
    <w:basedOn w:val="Normal"/>
    <w:next w:val="Title"/>
    <w:rsid w:val="00960F95"/>
    <w:pPr>
      <w:suppressAutoHyphens/>
      <w:spacing w:before="120" w:after="360"/>
    </w:pPr>
    <w:rPr>
      <w:rFonts w:ascii="Arial" w:hAnsi="Arial"/>
      <w:b/>
      <w:sz w:val="28"/>
    </w:rPr>
  </w:style>
  <w:style w:type="paragraph" w:styleId="Title">
    <w:name w:val="Title"/>
    <w:basedOn w:val="Number"/>
    <w:next w:val="Author"/>
    <w:qFormat/>
    <w:pPr>
      <w:spacing w:before="0" w:after="0"/>
    </w:pPr>
  </w:style>
  <w:style w:type="paragraph" w:customStyle="1" w:styleId="Author">
    <w:name w:val="Author"/>
    <w:basedOn w:val="Normal"/>
    <w:next w:val="copyright"/>
    <w:qFormat/>
    <w:rsid w:val="00960F95"/>
    <w:pPr>
      <w:suppressAutoHyphens/>
      <w:spacing w:after="480"/>
    </w:pPr>
    <w:rPr>
      <w:rFonts w:ascii="Arial" w:hAnsi="Arial"/>
      <w:sz w:val="20"/>
    </w:rPr>
  </w:style>
  <w:style w:type="paragraph" w:customStyle="1" w:styleId="copyright">
    <w:name w:val="copyright"/>
    <w:basedOn w:val="Author"/>
    <w:rsid w:val="005626CE"/>
    <w:pPr>
      <w:suppressAutoHyphens w:val="0"/>
      <w:spacing w:after="0"/>
      <w:jc w:val="both"/>
    </w:pPr>
    <w:rPr>
      <w:sz w:val="14"/>
    </w:rPr>
  </w:style>
  <w:style w:type="paragraph" w:customStyle="1" w:styleId="Head1">
    <w:name w:val="Head1"/>
    <w:basedOn w:val="Normal"/>
    <w:next w:val="para"/>
    <w:rsid w:val="005626CE"/>
    <w:pPr>
      <w:keepNext/>
      <w:suppressAutoHyphens/>
    </w:pPr>
    <w:rPr>
      <w:rFonts w:ascii="Arial" w:hAnsi="Arial"/>
      <w:b/>
      <w:sz w:val="28"/>
    </w:rPr>
  </w:style>
  <w:style w:type="paragraph" w:customStyle="1" w:styleId="para">
    <w:name w:val="para"/>
    <w:basedOn w:val="Normal"/>
    <w:next w:val="para1"/>
    <w:pPr>
      <w:widowControl/>
      <w:suppressAutoHyphens/>
      <w:jc w:val="both"/>
    </w:pPr>
  </w:style>
  <w:style w:type="paragraph" w:customStyle="1" w:styleId="para1">
    <w:name w:val="para1"/>
    <w:basedOn w:val="para"/>
    <w:pPr>
      <w:ind w:firstLine="288"/>
    </w:pPr>
  </w:style>
  <w:style w:type="paragraph" w:customStyle="1" w:styleId="Head2">
    <w:name w:val="Head2"/>
    <w:basedOn w:val="Head1"/>
    <w:next w:val="para1"/>
    <w:pPr>
      <w:keepNext w:val="0"/>
      <w:widowControl/>
      <w:suppressAutoHyphens w:val="0"/>
      <w:jc w:val="both"/>
    </w:pPr>
    <w:rPr>
      <w:rFonts w:ascii="Times New Roman" w:hAnsi="Times New Roman"/>
    </w:rPr>
  </w:style>
  <w:style w:type="paragraph" w:customStyle="1" w:styleId="Head3">
    <w:name w:val="Head3"/>
    <w:basedOn w:val="para"/>
    <w:next w:val="para1"/>
    <w:pPr>
      <w:ind w:firstLine="288"/>
    </w:pPr>
    <w:rPr>
      <w:b/>
      <w:i/>
    </w:rPr>
  </w:style>
  <w:style w:type="paragraph" w:customStyle="1" w:styleId="Head4">
    <w:name w:val="Head4"/>
    <w:basedOn w:val="Head3"/>
    <w:next w:val="para1"/>
    <w:rPr>
      <w:b w:val="0"/>
    </w:rPr>
  </w:style>
  <w:style w:type="paragraph" w:styleId="Header">
    <w:name w:val="header"/>
    <w:basedOn w:val="Normal"/>
    <w:pPr>
      <w:tabs>
        <w:tab w:val="center" w:pos="5400"/>
        <w:tab w:val="right" w:pos="10800"/>
      </w:tabs>
      <w:suppressAutoHyphens/>
    </w:pPr>
    <w:rPr>
      <w:rFonts w:ascii="Arial" w:hAnsi="Arial"/>
      <w:sz w:val="16"/>
    </w:rPr>
  </w:style>
  <w:style w:type="paragraph" w:customStyle="1" w:styleId="Nomenclature">
    <w:name w:val="Nomenclature"/>
    <w:basedOn w:val="para"/>
    <w:pPr>
      <w:tabs>
        <w:tab w:val="right" w:pos="806"/>
        <w:tab w:val="left" w:pos="878"/>
      </w:tabs>
      <w:ind w:left="1032" w:hanging="1032"/>
      <w:jc w:val="left"/>
    </w:pPr>
    <w:rPr>
      <w:i/>
    </w:rPr>
  </w:style>
  <w:style w:type="paragraph" w:customStyle="1" w:styleId="References">
    <w:name w:val="References"/>
    <w:basedOn w:val="para"/>
    <w:pPr>
      <w:tabs>
        <w:tab w:val="right" w:pos="240"/>
        <w:tab w:val="left" w:pos="374"/>
      </w:tabs>
      <w:ind w:left="374" w:hanging="374"/>
    </w:pPr>
    <w:rPr>
      <w:sz w:val="18"/>
    </w:rPr>
  </w:style>
  <w:style w:type="paragraph" w:customStyle="1" w:styleId="Metric">
    <w:name w:val="Metric"/>
    <w:basedOn w:val="para"/>
    <w:pPr>
      <w:tabs>
        <w:tab w:val="right" w:pos="1152"/>
        <w:tab w:val="left" w:pos="1224"/>
        <w:tab w:val="right" w:pos="2866"/>
        <w:tab w:val="left" w:pos="2923"/>
      </w:tabs>
    </w:pPr>
  </w:style>
  <w:style w:type="paragraph" w:customStyle="1" w:styleId="FigCaption">
    <w:name w:val="FigCaption"/>
    <w:basedOn w:val="Normal"/>
    <w:pPr>
      <w:jc w:val="both"/>
    </w:pPr>
    <w:rPr>
      <w:rFonts w:ascii="Arial" w:hAnsi="Arial"/>
      <w:b/>
      <w:sz w:val="16"/>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customStyle="1" w:styleId="Equation">
    <w:name w:val="Equation"/>
    <w:basedOn w:val="para1"/>
    <w:next w:val="para"/>
    <w:pPr>
      <w:spacing w:before="100" w:after="100"/>
    </w:pPr>
  </w:style>
  <w:style w:type="paragraph" w:customStyle="1" w:styleId="rule">
    <w:name w:val="rule"/>
    <w:basedOn w:val="Normal"/>
    <w:next w:val="copyright"/>
  </w:style>
  <w:style w:type="paragraph" w:styleId="DocumentMap">
    <w:name w:val="Document Map"/>
    <w:basedOn w:val="Normal"/>
    <w:semiHidden/>
    <w:rsid w:val="008D047D"/>
    <w:pPr>
      <w:shd w:val="clear" w:color="auto" w:fill="000080"/>
    </w:pPr>
    <w:rPr>
      <w:rFonts w:ascii="Tahoma" w:hAnsi="Tahoma" w:cs="Tahoma"/>
    </w:rPr>
  </w:style>
  <w:style w:type="table" w:styleId="TableGrid">
    <w:name w:val="Table Grid"/>
    <w:basedOn w:val="TableNormal"/>
    <w:uiPriority w:val="39"/>
    <w:rsid w:val="00315A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633420"/>
    <w:rPr>
      <w:rFonts w:ascii="Lucida Grande" w:hAnsi="Lucida Grande" w:cs="Lucida Grande"/>
      <w:sz w:val="18"/>
      <w:szCs w:val="18"/>
    </w:rPr>
  </w:style>
  <w:style w:type="character" w:customStyle="1" w:styleId="BalloonTextChar">
    <w:name w:val="Balloon Text Char"/>
    <w:basedOn w:val="DefaultParagraphFont"/>
    <w:link w:val="BalloonText"/>
    <w:semiHidden/>
    <w:rsid w:val="00633420"/>
    <w:rPr>
      <w:rFonts w:ascii="Lucida Grande" w:hAnsi="Lucida Grande" w:cs="Lucida Grande"/>
      <w:sz w:val="18"/>
      <w:szCs w:val="18"/>
    </w:rPr>
  </w:style>
  <w:style w:type="character" w:customStyle="1" w:styleId="Heading1Char">
    <w:name w:val="Heading 1 Char"/>
    <w:basedOn w:val="DefaultParagraphFont"/>
    <w:link w:val="Heading1"/>
    <w:rsid w:val="00C164E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C164ED"/>
    <w:rPr>
      <w:rFonts w:asciiTheme="majorHAnsi" w:eastAsiaTheme="majorEastAsia" w:hAnsiTheme="majorHAnsi" w:cstheme="majorBidi"/>
      <w:b/>
      <w:bCs/>
      <w:color w:val="4F81BD" w:themeColor="accent1"/>
      <w:sz w:val="26"/>
      <w:szCs w:val="26"/>
    </w:rPr>
  </w:style>
  <w:style w:type="character" w:styleId="SubtleEmphasis">
    <w:name w:val="Subtle Emphasis"/>
    <w:basedOn w:val="DefaultParagraphFont"/>
    <w:uiPriority w:val="19"/>
    <w:qFormat/>
    <w:rsid w:val="00C164ED"/>
    <w:rPr>
      <w:i/>
      <w:iCs/>
      <w:color w:val="808080" w:themeColor="text1" w:themeTint="7F"/>
    </w:rPr>
  </w:style>
  <w:style w:type="character" w:customStyle="1" w:styleId="Heading3Char">
    <w:name w:val="Heading 3 Char"/>
    <w:basedOn w:val="DefaultParagraphFont"/>
    <w:link w:val="Heading3"/>
    <w:rsid w:val="00C164ED"/>
    <w:rPr>
      <w:rFonts w:asciiTheme="majorHAnsi" w:eastAsiaTheme="majorEastAsia" w:hAnsiTheme="majorHAnsi" w:cstheme="majorBidi"/>
      <w:b/>
      <w:bCs/>
      <w:color w:val="4F81BD" w:themeColor="accent1"/>
      <w:sz w:val="24"/>
    </w:rPr>
  </w:style>
  <w:style w:type="table" w:customStyle="1" w:styleId="TableGrid3">
    <w:name w:val="Table Grid3"/>
    <w:basedOn w:val="TableNormal"/>
    <w:next w:val="TableGrid"/>
    <w:uiPriority w:val="39"/>
    <w:unhideWhenUsed/>
    <w:rsid w:val="002902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543DA"/>
    <w:pPr>
      <w:widowControl/>
      <w:overflowPunct/>
      <w:autoSpaceDE/>
      <w:autoSpaceDN/>
      <w:adjustRightInd/>
      <w:spacing w:before="100" w:beforeAutospacing="1" w:after="100" w:afterAutospacing="1"/>
      <w:textAlignment w:val="auto"/>
    </w:pPr>
    <w:rPr>
      <w:sz w:val="20"/>
      <w:lang w:val="en-GB"/>
    </w:rPr>
  </w:style>
  <w:style w:type="paragraph" w:styleId="ListParagraph">
    <w:name w:val="List Paragraph"/>
    <w:basedOn w:val="Normal"/>
    <w:uiPriority w:val="72"/>
    <w:rsid w:val="00DB11A0"/>
    <w:pPr>
      <w:ind w:left="720"/>
      <w:contextualSpacing/>
    </w:pPr>
  </w:style>
  <w:style w:type="table" w:customStyle="1" w:styleId="TableGrid2">
    <w:name w:val="Table Grid2"/>
    <w:basedOn w:val="TableNormal"/>
    <w:next w:val="TableGrid"/>
    <w:uiPriority w:val="39"/>
    <w:unhideWhenUsed/>
    <w:rsid w:val="00A54CA8"/>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67"/>
    <w:semiHidden/>
    <w:rsid w:val="001B1C92"/>
    <w:rPr>
      <w:color w:val="808080"/>
    </w:rPr>
  </w:style>
  <w:style w:type="character" w:customStyle="1" w:styleId="Heading4Char">
    <w:name w:val="Heading 4 Char"/>
    <w:basedOn w:val="DefaultParagraphFont"/>
    <w:link w:val="Heading4"/>
    <w:rsid w:val="004578F8"/>
    <w:rPr>
      <w:rFonts w:asciiTheme="majorHAnsi" w:eastAsiaTheme="majorEastAsia" w:hAnsiTheme="majorHAnsi" w:cstheme="majorBidi"/>
      <w:i/>
      <w:iCs/>
      <w:color w:val="365F91" w:themeColor="accent1" w:themeShade="BF"/>
      <w:sz w:val="24"/>
    </w:rPr>
  </w:style>
  <w:style w:type="character" w:styleId="Strong">
    <w:name w:val="Strong"/>
    <w:basedOn w:val="DefaultParagraphFont"/>
    <w:uiPriority w:val="22"/>
    <w:qFormat/>
    <w:rsid w:val="004969B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5373">
      <w:bodyDiv w:val="1"/>
      <w:marLeft w:val="0"/>
      <w:marRight w:val="0"/>
      <w:marTop w:val="0"/>
      <w:marBottom w:val="0"/>
      <w:divBdr>
        <w:top w:val="none" w:sz="0" w:space="0" w:color="auto"/>
        <w:left w:val="none" w:sz="0" w:space="0" w:color="auto"/>
        <w:bottom w:val="none" w:sz="0" w:space="0" w:color="auto"/>
        <w:right w:val="none" w:sz="0" w:space="0" w:color="auto"/>
      </w:divBdr>
    </w:div>
    <w:div w:id="214320652">
      <w:bodyDiv w:val="1"/>
      <w:marLeft w:val="0"/>
      <w:marRight w:val="0"/>
      <w:marTop w:val="0"/>
      <w:marBottom w:val="0"/>
      <w:divBdr>
        <w:top w:val="none" w:sz="0" w:space="0" w:color="auto"/>
        <w:left w:val="none" w:sz="0" w:space="0" w:color="auto"/>
        <w:bottom w:val="none" w:sz="0" w:space="0" w:color="auto"/>
        <w:right w:val="none" w:sz="0" w:space="0" w:color="auto"/>
      </w:divBdr>
    </w:div>
    <w:div w:id="232157082">
      <w:bodyDiv w:val="1"/>
      <w:marLeft w:val="0"/>
      <w:marRight w:val="0"/>
      <w:marTop w:val="0"/>
      <w:marBottom w:val="0"/>
      <w:divBdr>
        <w:top w:val="none" w:sz="0" w:space="0" w:color="auto"/>
        <w:left w:val="none" w:sz="0" w:space="0" w:color="auto"/>
        <w:bottom w:val="none" w:sz="0" w:space="0" w:color="auto"/>
        <w:right w:val="none" w:sz="0" w:space="0" w:color="auto"/>
      </w:divBdr>
    </w:div>
    <w:div w:id="313144714">
      <w:bodyDiv w:val="1"/>
      <w:marLeft w:val="0"/>
      <w:marRight w:val="0"/>
      <w:marTop w:val="0"/>
      <w:marBottom w:val="0"/>
      <w:divBdr>
        <w:top w:val="none" w:sz="0" w:space="0" w:color="auto"/>
        <w:left w:val="none" w:sz="0" w:space="0" w:color="auto"/>
        <w:bottom w:val="none" w:sz="0" w:space="0" w:color="auto"/>
        <w:right w:val="none" w:sz="0" w:space="0" w:color="auto"/>
      </w:divBdr>
      <w:divsChild>
        <w:div w:id="510611208">
          <w:marLeft w:val="0"/>
          <w:marRight w:val="0"/>
          <w:marTop w:val="0"/>
          <w:marBottom w:val="0"/>
          <w:divBdr>
            <w:top w:val="none" w:sz="0" w:space="0" w:color="auto"/>
            <w:left w:val="none" w:sz="0" w:space="0" w:color="auto"/>
            <w:bottom w:val="none" w:sz="0" w:space="0" w:color="auto"/>
            <w:right w:val="none" w:sz="0" w:space="0" w:color="auto"/>
          </w:divBdr>
        </w:div>
        <w:div w:id="828640137">
          <w:marLeft w:val="0"/>
          <w:marRight w:val="0"/>
          <w:marTop w:val="0"/>
          <w:marBottom w:val="0"/>
          <w:divBdr>
            <w:top w:val="none" w:sz="0" w:space="0" w:color="auto"/>
            <w:left w:val="none" w:sz="0" w:space="0" w:color="auto"/>
            <w:bottom w:val="none" w:sz="0" w:space="0" w:color="auto"/>
            <w:right w:val="none" w:sz="0" w:space="0" w:color="auto"/>
          </w:divBdr>
        </w:div>
        <w:div w:id="1403480487">
          <w:marLeft w:val="0"/>
          <w:marRight w:val="0"/>
          <w:marTop w:val="0"/>
          <w:marBottom w:val="0"/>
          <w:divBdr>
            <w:top w:val="none" w:sz="0" w:space="0" w:color="auto"/>
            <w:left w:val="none" w:sz="0" w:space="0" w:color="auto"/>
            <w:bottom w:val="none" w:sz="0" w:space="0" w:color="auto"/>
            <w:right w:val="none" w:sz="0" w:space="0" w:color="auto"/>
          </w:divBdr>
        </w:div>
        <w:div w:id="1500462759">
          <w:marLeft w:val="0"/>
          <w:marRight w:val="0"/>
          <w:marTop w:val="0"/>
          <w:marBottom w:val="0"/>
          <w:divBdr>
            <w:top w:val="none" w:sz="0" w:space="0" w:color="auto"/>
            <w:left w:val="none" w:sz="0" w:space="0" w:color="auto"/>
            <w:bottom w:val="none" w:sz="0" w:space="0" w:color="auto"/>
            <w:right w:val="none" w:sz="0" w:space="0" w:color="auto"/>
          </w:divBdr>
        </w:div>
      </w:divsChild>
    </w:div>
    <w:div w:id="476840181">
      <w:bodyDiv w:val="1"/>
      <w:marLeft w:val="0"/>
      <w:marRight w:val="0"/>
      <w:marTop w:val="0"/>
      <w:marBottom w:val="0"/>
      <w:divBdr>
        <w:top w:val="none" w:sz="0" w:space="0" w:color="auto"/>
        <w:left w:val="none" w:sz="0" w:space="0" w:color="auto"/>
        <w:bottom w:val="none" w:sz="0" w:space="0" w:color="auto"/>
        <w:right w:val="none" w:sz="0" w:space="0" w:color="auto"/>
      </w:divBdr>
    </w:div>
    <w:div w:id="495652582">
      <w:bodyDiv w:val="1"/>
      <w:marLeft w:val="0"/>
      <w:marRight w:val="0"/>
      <w:marTop w:val="0"/>
      <w:marBottom w:val="0"/>
      <w:divBdr>
        <w:top w:val="none" w:sz="0" w:space="0" w:color="auto"/>
        <w:left w:val="none" w:sz="0" w:space="0" w:color="auto"/>
        <w:bottom w:val="none" w:sz="0" w:space="0" w:color="auto"/>
        <w:right w:val="none" w:sz="0" w:space="0" w:color="auto"/>
      </w:divBdr>
    </w:div>
    <w:div w:id="715348962">
      <w:bodyDiv w:val="1"/>
      <w:marLeft w:val="0"/>
      <w:marRight w:val="0"/>
      <w:marTop w:val="0"/>
      <w:marBottom w:val="0"/>
      <w:divBdr>
        <w:top w:val="none" w:sz="0" w:space="0" w:color="auto"/>
        <w:left w:val="none" w:sz="0" w:space="0" w:color="auto"/>
        <w:bottom w:val="none" w:sz="0" w:space="0" w:color="auto"/>
        <w:right w:val="none" w:sz="0" w:space="0" w:color="auto"/>
      </w:divBdr>
    </w:div>
    <w:div w:id="928123838">
      <w:bodyDiv w:val="1"/>
      <w:marLeft w:val="0"/>
      <w:marRight w:val="0"/>
      <w:marTop w:val="0"/>
      <w:marBottom w:val="0"/>
      <w:divBdr>
        <w:top w:val="none" w:sz="0" w:space="0" w:color="auto"/>
        <w:left w:val="none" w:sz="0" w:space="0" w:color="auto"/>
        <w:bottom w:val="none" w:sz="0" w:space="0" w:color="auto"/>
        <w:right w:val="none" w:sz="0" w:space="0" w:color="auto"/>
      </w:divBdr>
    </w:div>
    <w:div w:id="967397655">
      <w:bodyDiv w:val="1"/>
      <w:marLeft w:val="0"/>
      <w:marRight w:val="0"/>
      <w:marTop w:val="0"/>
      <w:marBottom w:val="0"/>
      <w:divBdr>
        <w:top w:val="none" w:sz="0" w:space="0" w:color="auto"/>
        <w:left w:val="none" w:sz="0" w:space="0" w:color="auto"/>
        <w:bottom w:val="none" w:sz="0" w:space="0" w:color="auto"/>
        <w:right w:val="none" w:sz="0" w:space="0" w:color="auto"/>
      </w:divBdr>
    </w:div>
    <w:div w:id="1158690776">
      <w:bodyDiv w:val="1"/>
      <w:marLeft w:val="0"/>
      <w:marRight w:val="0"/>
      <w:marTop w:val="0"/>
      <w:marBottom w:val="0"/>
      <w:divBdr>
        <w:top w:val="none" w:sz="0" w:space="0" w:color="auto"/>
        <w:left w:val="none" w:sz="0" w:space="0" w:color="auto"/>
        <w:bottom w:val="none" w:sz="0" w:space="0" w:color="auto"/>
        <w:right w:val="none" w:sz="0" w:space="0" w:color="auto"/>
      </w:divBdr>
    </w:div>
    <w:div w:id="1318994317">
      <w:bodyDiv w:val="1"/>
      <w:marLeft w:val="0"/>
      <w:marRight w:val="0"/>
      <w:marTop w:val="0"/>
      <w:marBottom w:val="0"/>
      <w:divBdr>
        <w:top w:val="none" w:sz="0" w:space="0" w:color="auto"/>
        <w:left w:val="none" w:sz="0" w:space="0" w:color="auto"/>
        <w:bottom w:val="none" w:sz="0" w:space="0" w:color="auto"/>
        <w:right w:val="none" w:sz="0" w:space="0" w:color="auto"/>
      </w:divBdr>
    </w:div>
    <w:div w:id="1563910976">
      <w:bodyDiv w:val="1"/>
      <w:marLeft w:val="0"/>
      <w:marRight w:val="0"/>
      <w:marTop w:val="0"/>
      <w:marBottom w:val="0"/>
      <w:divBdr>
        <w:top w:val="none" w:sz="0" w:space="0" w:color="auto"/>
        <w:left w:val="none" w:sz="0" w:space="0" w:color="auto"/>
        <w:bottom w:val="none" w:sz="0" w:space="0" w:color="auto"/>
        <w:right w:val="none" w:sz="0" w:space="0" w:color="auto"/>
      </w:divBdr>
    </w:div>
    <w:div w:id="1646548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8.JPG"/><Relationship Id="rId26" Type="http://schemas.openxmlformats.org/officeDocument/2006/relationships/image" Target="media/image14.jpeg"/><Relationship Id="rId39" Type="http://schemas.openxmlformats.org/officeDocument/2006/relationships/image" Target="media/image23.jpeg"/><Relationship Id="rId21" Type="http://schemas.openxmlformats.org/officeDocument/2006/relationships/image" Target="media/image11.jpeg"/><Relationship Id="rId34" Type="http://schemas.openxmlformats.org/officeDocument/2006/relationships/oleObject" Target="embeddings/oleObject2.bin"/><Relationship Id="rId42" Type="http://schemas.openxmlformats.org/officeDocument/2006/relationships/image" Target="media/image30.jpeg"/><Relationship Id="rId47" Type="http://schemas.openxmlformats.org/officeDocument/2006/relationships/image" Target="media/image35.wmf"/><Relationship Id="rId50" Type="http://schemas.openxmlformats.org/officeDocument/2006/relationships/image" Target="media/image38.jpeg"/><Relationship Id="rId55" Type="http://schemas.openxmlformats.org/officeDocument/2006/relationships/image" Target="media/image31.emf"/><Relationship Id="rId63" Type="http://schemas.openxmlformats.org/officeDocument/2006/relationships/image" Target="media/image35.png"/><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1.wmf"/><Relationship Id="rId32" Type="http://schemas.openxmlformats.org/officeDocument/2006/relationships/image" Target="media/image22.jpeg"/><Relationship Id="rId37" Type="http://schemas.openxmlformats.org/officeDocument/2006/relationships/image" Target="media/image20.emf"/><Relationship Id="rId40" Type="http://schemas.openxmlformats.org/officeDocument/2006/relationships/image" Target="media/image28.emf"/><Relationship Id="rId45" Type="http://schemas.openxmlformats.org/officeDocument/2006/relationships/image" Target="media/image26.jpeg"/><Relationship Id="rId53" Type="http://schemas.openxmlformats.org/officeDocument/2006/relationships/image" Target="media/image30.emf"/><Relationship Id="rId58" Type="http://schemas.openxmlformats.org/officeDocument/2006/relationships/oleObject" Target="embeddings/oleObject6.bin"/><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oleObject" Target="embeddings/oleObject3.bin"/><Relationship Id="rId49" Type="http://schemas.openxmlformats.org/officeDocument/2006/relationships/image" Target="media/image37.jpeg"/><Relationship Id="rId57" Type="http://schemas.openxmlformats.org/officeDocument/2006/relationships/image" Target="media/image32.emf"/><Relationship Id="rId61" Type="http://schemas.openxmlformats.org/officeDocument/2006/relationships/image" Target="media/image34.emf"/><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image" Target="media/image21.jpeg"/><Relationship Id="rId44" Type="http://schemas.openxmlformats.org/officeDocument/2006/relationships/image" Target="media/image25.wmf"/><Relationship Id="rId52" Type="http://schemas.openxmlformats.org/officeDocument/2006/relationships/image" Target="media/image29.wmf"/><Relationship Id="rId60" Type="http://schemas.openxmlformats.org/officeDocument/2006/relationships/oleObject" Target="embeddings/oleObject7.bin"/><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wmf"/><Relationship Id="rId22" Type="http://schemas.openxmlformats.org/officeDocument/2006/relationships/image" Target="media/image12.wmf"/><Relationship Id="rId27" Type="http://schemas.openxmlformats.org/officeDocument/2006/relationships/image" Target="media/image15.wmf"/><Relationship Id="rId30" Type="http://schemas.openxmlformats.org/officeDocument/2006/relationships/image" Target="media/image20.wmf"/><Relationship Id="rId35" Type="http://schemas.openxmlformats.org/officeDocument/2006/relationships/image" Target="media/image19.emf"/><Relationship Id="rId43" Type="http://schemas.openxmlformats.org/officeDocument/2006/relationships/image" Target="media/image24.wmf"/><Relationship Id="rId48" Type="http://schemas.openxmlformats.org/officeDocument/2006/relationships/image" Target="media/image36.wmf"/><Relationship Id="rId56" Type="http://schemas.openxmlformats.org/officeDocument/2006/relationships/oleObject" Target="embeddings/oleObject5.bin"/><Relationship Id="rId64" Type="http://schemas.openxmlformats.org/officeDocument/2006/relationships/image" Target="media/image36.png"/><Relationship Id="rId69"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28.wmf"/><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1.bin"/><Relationship Id="rId25" Type="http://schemas.openxmlformats.org/officeDocument/2006/relationships/image" Target="media/image12.jpeg"/><Relationship Id="rId33" Type="http://schemas.openxmlformats.org/officeDocument/2006/relationships/image" Target="media/image18.emf"/><Relationship Id="rId38" Type="http://schemas.openxmlformats.org/officeDocument/2006/relationships/image" Target="media/image21.JPG"/><Relationship Id="rId46" Type="http://schemas.openxmlformats.org/officeDocument/2006/relationships/image" Target="media/image27.jpg"/><Relationship Id="rId59" Type="http://schemas.openxmlformats.org/officeDocument/2006/relationships/image" Target="media/image33.emf"/><Relationship Id="rId67" Type="http://schemas.openxmlformats.org/officeDocument/2006/relationships/header" Target="header1.xml"/><Relationship Id="rId20" Type="http://schemas.openxmlformats.org/officeDocument/2006/relationships/image" Target="media/image10.JPG"/><Relationship Id="rId41" Type="http://schemas.openxmlformats.org/officeDocument/2006/relationships/image" Target="media/image29.jpeg"/><Relationship Id="rId54" Type="http://schemas.openxmlformats.org/officeDocument/2006/relationships/oleObject" Target="embeddings/oleObject4.bin"/><Relationship Id="rId62" Type="http://schemas.openxmlformats.org/officeDocument/2006/relationships/oleObject" Target="embeddings/oleObject8.bin"/><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AA112-3BBF-4A14-A840-5EDF1DE67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23773</Words>
  <Characters>135509</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SPE Manuscript Template</vt:lpstr>
    </vt:vector>
  </TitlesOfParts>
  <Manager/>
  <Company/>
  <LinksUpToDate>false</LinksUpToDate>
  <CharactersWithSpaces>1589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 Manuscript Template</dc:title>
  <dc:subject/>
  <dc:creator>User</dc:creator>
  <cp:keywords/>
  <dc:description/>
  <cp:lastModifiedBy>Diaz, Pedro 2</cp:lastModifiedBy>
  <cp:revision>2</cp:revision>
  <cp:lastPrinted>2019-04-19T07:58:00Z</cp:lastPrinted>
  <dcterms:created xsi:type="dcterms:W3CDTF">2019-06-24T15:08:00Z</dcterms:created>
  <dcterms:modified xsi:type="dcterms:W3CDTF">2019-06-24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london-south-bank-university-numeric</vt:lpwstr>
  </property>
  <property fmtid="{D5CDD505-2E9C-101B-9397-08002B2CF9AE}" pid="13" name="Mendeley Recent Style Name 5_1">
    <vt:lpwstr>London South Bank University (numeric)</vt:lpwstr>
  </property>
  <property fmtid="{D5CDD505-2E9C-101B-9397-08002B2CF9AE}" pid="14" name="Mendeley Recent Style Id 6_1">
    <vt:lpwstr>http://www.zotero.org/styles/harvard-london-south-bank-university</vt:lpwstr>
  </property>
  <property fmtid="{D5CDD505-2E9C-101B-9397-08002B2CF9AE}" pid="15" name="Mendeley Recent Style Name 6_1">
    <vt:lpwstr>London South Bank University - Harvard</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58d243-c9d4-3e16-ae47-cf2e4c352001</vt:lpwstr>
  </property>
  <property fmtid="{D5CDD505-2E9C-101B-9397-08002B2CF9AE}" pid="24" name="Mendeley Citation Style_1">
    <vt:lpwstr>http://www.zotero.org/styles/harvard-london-south-bank-university</vt:lpwstr>
  </property>
</Properties>
</file>